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26AB0D" w14:textId="780A6842" w:rsidR="00747D24" w:rsidRPr="007F51FD" w:rsidRDefault="00747D24" w:rsidP="00747D24">
      <w:pPr>
        <w:pStyle w:val="Style2"/>
        <w:widowControl/>
        <w:spacing w:before="29"/>
        <w:jc w:val="right"/>
        <w:rPr>
          <w:rStyle w:val="FontStyle11"/>
          <w:i w:val="0"/>
          <w:iCs w:val="0"/>
          <w:sz w:val="24"/>
          <w:szCs w:val="24"/>
          <w:lang w:val="lv-LV" w:eastAsia="lv-LV"/>
        </w:rPr>
      </w:pPr>
      <w:r w:rsidRPr="007F51FD">
        <w:rPr>
          <w:rStyle w:val="FontStyle11"/>
          <w:b/>
          <w:i w:val="0"/>
          <w:iCs w:val="0"/>
          <w:sz w:val="24"/>
          <w:szCs w:val="24"/>
          <w:lang w:val="lv-LV" w:eastAsia="lv-LV"/>
        </w:rPr>
        <w:t>4.</w:t>
      </w:r>
      <w:r w:rsidR="00195465" w:rsidRPr="007F51FD">
        <w:rPr>
          <w:rStyle w:val="FontStyle11"/>
          <w:b/>
          <w:i w:val="0"/>
          <w:iCs w:val="0"/>
          <w:sz w:val="24"/>
          <w:szCs w:val="24"/>
          <w:lang w:val="lv-LV" w:eastAsia="lv-LV"/>
        </w:rPr>
        <w:t> </w:t>
      </w:r>
      <w:r w:rsidRPr="007F51FD">
        <w:rPr>
          <w:rStyle w:val="FontStyle11"/>
          <w:b/>
          <w:i w:val="0"/>
          <w:iCs w:val="0"/>
          <w:sz w:val="24"/>
          <w:szCs w:val="24"/>
          <w:lang w:val="lv-LV" w:eastAsia="lv-LV"/>
        </w:rPr>
        <w:t>Pielikums</w:t>
      </w:r>
      <w:r w:rsidRPr="007F51FD">
        <w:rPr>
          <w:rStyle w:val="FontStyle11"/>
          <w:i w:val="0"/>
          <w:iCs w:val="0"/>
          <w:sz w:val="24"/>
          <w:szCs w:val="24"/>
          <w:lang w:val="lv-LV" w:eastAsia="lv-LV"/>
        </w:rPr>
        <w:t xml:space="preserve"> Kūdras ilgtspējīgas izmantošanas pamatnostādnēm </w:t>
      </w:r>
      <w:proofErr w:type="gramStart"/>
      <w:r w:rsidRPr="007F51FD">
        <w:rPr>
          <w:rStyle w:val="FontStyle11"/>
          <w:i w:val="0"/>
          <w:iCs w:val="0"/>
          <w:sz w:val="24"/>
          <w:szCs w:val="24"/>
          <w:lang w:val="lv-LV" w:eastAsia="lv-LV"/>
        </w:rPr>
        <w:t>2020. – 2030.</w:t>
      </w:r>
      <w:proofErr w:type="gramEnd"/>
      <w:r w:rsidR="00195465" w:rsidRPr="007F51FD">
        <w:rPr>
          <w:rStyle w:val="FontStyle11"/>
          <w:i w:val="0"/>
          <w:iCs w:val="0"/>
          <w:sz w:val="24"/>
          <w:szCs w:val="24"/>
          <w:lang w:val="lv-LV" w:eastAsia="lv-LV"/>
        </w:rPr>
        <w:t> </w:t>
      </w:r>
      <w:r w:rsidRPr="007F51FD">
        <w:rPr>
          <w:rStyle w:val="FontStyle11"/>
          <w:i w:val="0"/>
          <w:iCs w:val="0"/>
          <w:sz w:val="24"/>
          <w:szCs w:val="24"/>
          <w:lang w:val="lv-LV" w:eastAsia="lv-LV"/>
        </w:rPr>
        <w:t>gadam</w:t>
      </w:r>
    </w:p>
    <w:p w14:paraId="537CF8FA" w14:textId="77777777" w:rsidR="00747D24" w:rsidRPr="007178D1" w:rsidRDefault="00747D24" w:rsidP="00747D24">
      <w:pPr>
        <w:pStyle w:val="BodyText"/>
        <w:spacing w:before="4"/>
        <w:rPr>
          <w:rFonts w:ascii="Times New Roman" w:hAnsi="Times New Roman" w:cs="Times New Roman"/>
          <w:sz w:val="24"/>
          <w:szCs w:val="24"/>
        </w:rPr>
      </w:pPr>
    </w:p>
    <w:p w14:paraId="7C6864D6" w14:textId="77777777" w:rsidR="00747D24" w:rsidRPr="00747D24" w:rsidRDefault="00747D24" w:rsidP="00747D24">
      <w:pPr>
        <w:spacing w:before="52" w:line="292" w:lineRule="exact"/>
        <w:ind w:right="345"/>
        <w:jc w:val="center"/>
        <w:rPr>
          <w:rFonts w:ascii="Times New Roman" w:hAnsi="Times New Roman" w:cs="Times New Roman"/>
          <w:b/>
          <w:bCs/>
          <w:sz w:val="24"/>
          <w:szCs w:val="24"/>
        </w:rPr>
      </w:pPr>
      <w:r w:rsidRPr="00747D24">
        <w:rPr>
          <w:rFonts w:ascii="Times New Roman" w:hAnsi="Times New Roman" w:cs="Times New Roman"/>
          <w:b/>
          <w:bCs/>
          <w:sz w:val="24"/>
          <w:szCs w:val="24"/>
        </w:rPr>
        <w:t>Latvijas apstākļos piemērotie kūdrāju rekultivācijas veidi</w:t>
      </w:r>
    </w:p>
    <w:p w14:paraId="0B674F59" w14:textId="77777777" w:rsidR="00747D24" w:rsidRDefault="00747D24" w:rsidP="00735704">
      <w:pPr>
        <w:tabs>
          <w:tab w:val="center" w:pos="7088"/>
        </w:tabs>
        <w:ind w:firstLine="0"/>
        <w:jc w:val="center"/>
        <w:rPr>
          <w:rFonts w:ascii="Times New Roman" w:hAnsi="Times New Roman" w:cs="Times New Roman"/>
          <w:b/>
          <w:color w:val="auto"/>
          <w:sz w:val="24"/>
          <w:szCs w:val="24"/>
        </w:rPr>
      </w:pPr>
    </w:p>
    <w:p w14:paraId="39EC0D56" w14:textId="7E65D3A3" w:rsidR="0083046C" w:rsidRPr="00747D24" w:rsidRDefault="00747D24" w:rsidP="002E5441">
      <w:pPr>
        <w:tabs>
          <w:tab w:val="center" w:pos="7088"/>
        </w:tabs>
        <w:ind w:firstLine="0"/>
        <w:jc w:val="center"/>
        <w:rPr>
          <w:rFonts w:ascii="Times New Roman" w:hAnsi="Times New Roman" w:cs="Times New Roman"/>
          <w:b/>
          <w:color w:val="auto"/>
          <w:sz w:val="24"/>
          <w:szCs w:val="24"/>
        </w:rPr>
      </w:pPr>
      <w:r w:rsidRPr="00747D24">
        <w:rPr>
          <w:rFonts w:ascii="Times New Roman" w:hAnsi="Times New Roman" w:cs="Times New Roman"/>
          <w:b/>
          <w:color w:val="auto"/>
          <w:sz w:val="24"/>
          <w:szCs w:val="24"/>
        </w:rPr>
        <w:t>Apmežošana</w:t>
      </w:r>
    </w:p>
    <w:tbl>
      <w:tblPr>
        <w:tblStyle w:val="TableGrid"/>
        <w:tblW w:w="8930" w:type="dxa"/>
        <w:tblInd w:w="137" w:type="dxa"/>
        <w:tblLayout w:type="fixed"/>
        <w:tblCellMar>
          <w:left w:w="103" w:type="dxa"/>
        </w:tblCellMar>
        <w:tblLook w:val="04A0" w:firstRow="1" w:lastRow="0" w:firstColumn="1" w:lastColumn="0" w:noHBand="0" w:noVBand="1"/>
      </w:tblPr>
      <w:tblGrid>
        <w:gridCol w:w="1843"/>
        <w:gridCol w:w="7087"/>
      </w:tblGrid>
      <w:tr w:rsidR="00EA2147" w:rsidRPr="00B64300" w14:paraId="6138FFA8" w14:textId="77777777" w:rsidTr="00195465">
        <w:tc>
          <w:tcPr>
            <w:tcW w:w="1843" w:type="dxa"/>
            <w:shd w:val="clear" w:color="auto" w:fill="auto"/>
            <w:tcMar>
              <w:left w:w="103" w:type="dxa"/>
            </w:tcMar>
          </w:tcPr>
          <w:p w14:paraId="586E191E" w14:textId="02009207" w:rsidR="000D7676" w:rsidRPr="00B64300" w:rsidRDefault="000D7676">
            <w:pPr>
              <w:ind w:firstLine="0"/>
              <w:jc w:val="left"/>
              <w:rPr>
                <w:rFonts w:ascii="Times New Roman" w:hAnsi="Times New Roman" w:cs="Times New Roman"/>
                <w:color w:val="auto"/>
              </w:rPr>
            </w:pPr>
            <w:r w:rsidRPr="00B64300">
              <w:rPr>
                <w:rFonts w:ascii="Times New Roman" w:hAnsi="Times New Roman" w:cs="Times New Roman"/>
                <w:b/>
                <w:color w:val="auto"/>
              </w:rPr>
              <w:t>Īss apraksts</w:t>
            </w:r>
            <w:r w:rsidRPr="00B64300">
              <w:rPr>
                <w:rFonts w:ascii="Times New Roman" w:hAnsi="Times New Roman" w:cs="Times New Roman"/>
                <w:color w:val="auto"/>
              </w:rPr>
              <w:t xml:space="preserve"> </w:t>
            </w:r>
          </w:p>
        </w:tc>
        <w:tc>
          <w:tcPr>
            <w:tcW w:w="7087" w:type="dxa"/>
            <w:shd w:val="clear" w:color="auto" w:fill="auto"/>
            <w:tcMar>
              <w:left w:w="103" w:type="dxa"/>
            </w:tcMar>
          </w:tcPr>
          <w:p w14:paraId="52D6883F" w14:textId="32C0F067" w:rsidR="007F76F9" w:rsidRPr="00B64300" w:rsidRDefault="007F76F9" w:rsidP="00E14178">
            <w:pPr>
              <w:ind w:firstLine="0"/>
              <w:rPr>
                <w:rFonts w:ascii="Times New Roman" w:hAnsi="Times New Roman" w:cs="Times New Roman"/>
                <w:color w:val="auto"/>
              </w:rPr>
            </w:pPr>
            <w:r w:rsidRPr="00B64300">
              <w:rPr>
                <w:rFonts w:ascii="Times New Roman" w:hAnsi="Times New Roman" w:cs="Times New Roman"/>
                <w:color w:val="auto"/>
              </w:rPr>
              <w:t xml:space="preserve">Ja kūdras lauki ir izstrādāti līdz zemā purva tipa kūdras slānim vai pat purva pamatnei, tajos ir iespējams turpināt saimniecisko darbību, ieaudzējot mežu.  </w:t>
            </w:r>
          </w:p>
          <w:p w14:paraId="258140FB" w14:textId="77777777" w:rsidR="009B3C33" w:rsidRPr="00B64300" w:rsidRDefault="009B3C33" w:rsidP="00E14178">
            <w:pPr>
              <w:ind w:firstLine="0"/>
              <w:rPr>
                <w:rFonts w:ascii="Times New Roman" w:hAnsi="Times New Roman" w:cs="Times New Roman"/>
                <w:color w:val="auto"/>
              </w:rPr>
            </w:pPr>
          </w:p>
          <w:p w14:paraId="3C462A77" w14:textId="14DA9629" w:rsidR="007F76F9" w:rsidRPr="00B64300" w:rsidRDefault="005145F7" w:rsidP="00E14178">
            <w:pPr>
              <w:ind w:firstLine="0"/>
              <w:rPr>
                <w:rFonts w:ascii="Times New Roman" w:hAnsi="Times New Roman" w:cs="Times New Roman"/>
                <w:b/>
                <w:bCs/>
                <w:color w:val="auto"/>
              </w:rPr>
            </w:pPr>
            <w:r w:rsidRPr="00B64300">
              <w:rPr>
                <w:rFonts w:ascii="Times New Roman" w:hAnsi="Times New Roman" w:cs="Times New Roman"/>
                <w:b/>
                <w:bCs/>
                <w:color w:val="auto"/>
              </w:rPr>
              <w:t xml:space="preserve">Meža zeme – mežkopība </w:t>
            </w:r>
          </w:p>
          <w:p w14:paraId="666177B1" w14:textId="43C64F37"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b/>
                <w:bCs/>
                <w:color w:val="auto"/>
              </w:rPr>
              <w:t>Mežs</w:t>
            </w:r>
            <w:r w:rsidRPr="00B64300">
              <w:rPr>
                <w:rFonts w:ascii="Times New Roman" w:hAnsi="Times New Roman" w:cs="Times New Roman"/>
                <w:color w:val="auto"/>
              </w:rPr>
              <w:t xml:space="preserve"> – ekosistēma visās tās attīstības stadijās, kur galvenais organiskās masas ražotājs ir koki, kuru augstums konkrētajā vietā var sasniegt vismaz piecus metrus un kuru pašreizējā vai potenciālā vainaga projekcija ir vismaz 20% no mežaudzes aizņemtās platības. </w:t>
            </w:r>
          </w:p>
          <w:p w14:paraId="4439B032" w14:textId="77777777"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color w:val="auto"/>
              </w:rPr>
              <w:t>Ir noteikts cirtmets pēc vecuma vai caurmēra.</w:t>
            </w:r>
          </w:p>
          <w:p w14:paraId="20BF4FB4" w14:textId="078D0448"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color w:val="auto"/>
              </w:rPr>
              <w:t>Minimālais ieaugušo koku skaits: priede – 3000; ozols, osis, vīksna, goba, kļava, dižskābardis un skābardis</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 1500;  parējās sugas – 2000 koki uz hektāru.</w:t>
            </w:r>
          </w:p>
          <w:p w14:paraId="47E9E904" w14:textId="739D1465" w:rsidR="0003682B" w:rsidRPr="00B64300" w:rsidRDefault="0003682B" w:rsidP="00195465">
            <w:pPr>
              <w:ind w:firstLine="0"/>
              <w:rPr>
                <w:rFonts w:ascii="Times New Roman" w:hAnsi="Times New Roman" w:cs="Times New Roman"/>
                <w:color w:val="auto"/>
              </w:rPr>
            </w:pPr>
            <w:r w:rsidRPr="00B64300">
              <w:rPr>
                <w:rFonts w:ascii="Times New Roman" w:hAnsi="Times New Roman" w:cs="Times New Roman"/>
                <w:bCs/>
                <w:color w:val="auto"/>
              </w:rPr>
              <w:t>Koku sugas un ģintis</w:t>
            </w:r>
            <w:r w:rsidRPr="00B64300">
              <w:rPr>
                <w:rFonts w:ascii="Times New Roman" w:hAnsi="Times New Roman" w:cs="Times New Roman"/>
                <w:color w:val="auto"/>
              </w:rPr>
              <w:t xml:space="preserve">: parastā priede </w:t>
            </w:r>
            <w:r w:rsidRPr="00B64300">
              <w:rPr>
                <w:rFonts w:ascii="Times New Roman" w:hAnsi="Times New Roman" w:cs="Times New Roman"/>
                <w:i/>
                <w:iCs/>
                <w:color w:val="auto"/>
              </w:rPr>
              <w:t>Pinus sylvestris</w:t>
            </w:r>
            <w:r w:rsidRPr="00B64300">
              <w:rPr>
                <w:rFonts w:ascii="Times New Roman" w:hAnsi="Times New Roman" w:cs="Times New Roman"/>
                <w:color w:val="auto"/>
              </w:rPr>
              <w:t xml:space="preserve">, parastā egle </w:t>
            </w:r>
            <w:r w:rsidRPr="00B64300">
              <w:rPr>
                <w:rFonts w:ascii="Times New Roman" w:hAnsi="Times New Roman" w:cs="Times New Roman"/>
                <w:i/>
                <w:iCs/>
                <w:color w:val="auto"/>
              </w:rPr>
              <w:t>Picea abies</w:t>
            </w:r>
            <w:r w:rsidRPr="00B64300">
              <w:rPr>
                <w:rFonts w:ascii="Times New Roman" w:hAnsi="Times New Roman" w:cs="Times New Roman"/>
                <w:color w:val="auto"/>
              </w:rPr>
              <w:t>,</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 xml:space="preserve">kārpainais bērzs </w:t>
            </w:r>
            <w:r w:rsidRPr="00B64300">
              <w:rPr>
                <w:rFonts w:ascii="Times New Roman" w:hAnsi="Times New Roman" w:cs="Times New Roman"/>
                <w:i/>
                <w:iCs/>
                <w:color w:val="auto"/>
              </w:rPr>
              <w:t>Betula pendula</w:t>
            </w:r>
            <w:r w:rsidRPr="00B64300">
              <w:rPr>
                <w:rFonts w:ascii="Times New Roman" w:hAnsi="Times New Roman" w:cs="Times New Roman"/>
                <w:color w:val="auto"/>
              </w:rPr>
              <w:t xml:space="preserve">, pūkainais bērzs </w:t>
            </w:r>
            <w:r w:rsidRPr="00B64300">
              <w:rPr>
                <w:rFonts w:ascii="Times New Roman" w:hAnsi="Times New Roman" w:cs="Times New Roman"/>
                <w:i/>
                <w:iCs/>
                <w:color w:val="auto"/>
              </w:rPr>
              <w:t>Betula pubescens</w:t>
            </w:r>
            <w:r w:rsidRPr="00B64300">
              <w:rPr>
                <w:rFonts w:ascii="Times New Roman" w:hAnsi="Times New Roman" w:cs="Times New Roman"/>
                <w:color w:val="auto"/>
              </w:rPr>
              <w:t xml:space="preserve">, parastā apse </w:t>
            </w:r>
            <w:r w:rsidRPr="00B64300">
              <w:rPr>
                <w:rFonts w:ascii="Times New Roman" w:hAnsi="Times New Roman" w:cs="Times New Roman"/>
                <w:i/>
                <w:iCs/>
                <w:color w:val="auto"/>
              </w:rPr>
              <w:t>Populus tremula</w:t>
            </w:r>
            <w:r w:rsidRPr="00B64300">
              <w:rPr>
                <w:rFonts w:ascii="Times New Roman" w:hAnsi="Times New Roman" w:cs="Times New Roman"/>
                <w:color w:val="auto"/>
              </w:rPr>
              <w:t xml:space="preserve">, melnalksnis </w:t>
            </w:r>
            <w:r w:rsidRPr="00B64300">
              <w:rPr>
                <w:rFonts w:ascii="Times New Roman" w:hAnsi="Times New Roman" w:cs="Times New Roman"/>
                <w:i/>
                <w:iCs/>
                <w:color w:val="auto"/>
              </w:rPr>
              <w:t>Alnus glutinosa</w:t>
            </w:r>
            <w:r w:rsidRPr="00B64300">
              <w:rPr>
                <w:rFonts w:ascii="Times New Roman" w:hAnsi="Times New Roman" w:cs="Times New Roman"/>
                <w:color w:val="auto"/>
              </w:rPr>
              <w:t xml:space="preserve">, parastais osis </w:t>
            </w:r>
            <w:r w:rsidRPr="00B64300">
              <w:rPr>
                <w:rFonts w:ascii="Times New Roman" w:hAnsi="Times New Roman" w:cs="Times New Roman"/>
                <w:i/>
                <w:iCs/>
                <w:color w:val="auto"/>
              </w:rPr>
              <w:t>Fraxinus excelsior</w:t>
            </w:r>
            <w:r w:rsidRPr="00B64300">
              <w:rPr>
                <w:rFonts w:ascii="Times New Roman" w:hAnsi="Times New Roman" w:cs="Times New Roman"/>
                <w:color w:val="auto"/>
              </w:rPr>
              <w:t xml:space="preserve">, parastais ozols </w:t>
            </w:r>
            <w:r w:rsidRPr="00B64300">
              <w:rPr>
                <w:rFonts w:ascii="Times New Roman" w:hAnsi="Times New Roman" w:cs="Times New Roman"/>
                <w:i/>
                <w:iCs/>
                <w:color w:val="auto"/>
              </w:rPr>
              <w:t>Quercus robur</w:t>
            </w:r>
            <w:r w:rsidRPr="00B64300">
              <w:rPr>
                <w:rFonts w:ascii="Times New Roman" w:hAnsi="Times New Roman" w:cs="Times New Roman"/>
                <w:color w:val="auto"/>
              </w:rPr>
              <w:t xml:space="preserve">, parastā liepa </w:t>
            </w:r>
            <w:r w:rsidRPr="00B64300">
              <w:rPr>
                <w:rFonts w:ascii="Times New Roman" w:hAnsi="Times New Roman" w:cs="Times New Roman"/>
                <w:i/>
                <w:iCs/>
                <w:color w:val="auto"/>
              </w:rPr>
              <w:t>Tilia cordata</w:t>
            </w:r>
            <w:r w:rsidRPr="00B64300">
              <w:rPr>
                <w:rFonts w:ascii="Times New Roman" w:hAnsi="Times New Roman" w:cs="Times New Roman"/>
                <w:color w:val="auto"/>
              </w:rPr>
              <w:t xml:space="preserve">, parastā kļava </w:t>
            </w:r>
            <w:r w:rsidRPr="00B64300">
              <w:rPr>
                <w:rFonts w:ascii="Times New Roman" w:hAnsi="Times New Roman" w:cs="Times New Roman"/>
                <w:i/>
                <w:iCs/>
                <w:color w:val="auto"/>
              </w:rPr>
              <w:t>Acer platanoides</w:t>
            </w:r>
            <w:r w:rsidRPr="00B64300">
              <w:rPr>
                <w:rFonts w:ascii="Times New Roman" w:hAnsi="Times New Roman" w:cs="Times New Roman"/>
                <w:color w:val="auto"/>
              </w:rPr>
              <w:t xml:space="preserve">, parastā goba </w:t>
            </w:r>
            <w:r w:rsidRPr="00B64300">
              <w:rPr>
                <w:rFonts w:ascii="Times New Roman" w:hAnsi="Times New Roman" w:cs="Times New Roman"/>
                <w:i/>
                <w:iCs/>
                <w:color w:val="auto"/>
              </w:rPr>
              <w:t>Ulmus glabra</w:t>
            </w:r>
            <w:r w:rsidRPr="00B64300">
              <w:rPr>
                <w:rFonts w:ascii="Times New Roman" w:hAnsi="Times New Roman" w:cs="Times New Roman"/>
                <w:color w:val="auto"/>
              </w:rPr>
              <w:t xml:space="preserve">, parastā vīksna </w:t>
            </w:r>
            <w:r w:rsidRPr="00B64300">
              <w:rPr>
                <w:rFonts w:ascii="Times New Roman" w:hAnsi="Times New Roman" w:cs="Times New Roman"/>
                <w:i/>
                <w:iCs/>
                <w:color w:val="auto"/>
              </w:rPr>
              <w:t>Ulmus laevis</w:t>
            </w:r>
            <w:r w:rsidRPr="00B64300">
              <w:rPr>
                <w:rFonts w:ascii="Times New Roman" w:hAnsi="Times New Roman" w:cs="Times New Roman"/>
                <w:color w:val="auto"/>
              </w:rPr>
              <w:t xml:space="preserve">, baltalksnis </w:t>
            </w:r>
            <w:r w:rsidRPr="00B64300">
              <w:rPr>
                <w:rFonts w:ascii="Times New Roman" w:hAnsi="Times New Roman" w:cs="Times New Roman"/>
                <w:i/>
                <w:iCs/>
                <w:color w:val="auto"/>
              </w:rPr>
              <w:t>Alnus incana</w:t>
            </w:r>
            <w:r w:rsidRPr="00B64300">
              <w:rPr>
                <w:rFonts w:ascii="Times New Roman" w:hAnsi="Times New Roman" w:cs="Times New Roman"/>
                <w:color w:val="auto"/>
              </w:rPr>
              <w:t xml:space="preserve">, parastais skābardis </w:t>
            </w:r>
            <w:r w:rsidRPr="00B64300">
              <w:rPr>
                <w:rFonts w:ascii="Times New Roman" w:hAnsi="Times New Roman" w:cs="Times New Roman"/>
                <w:i/>
                <w:iCs/>
                <w:color w:val="auto"/>
              </w:rPr>
              <w:t>Carpinus betulus</w:t>
            </w:r>
            <w:r w:rsidRPr="00B64300">
              <w:rPr>
                <w:rFonts w:ascii="Times New Roman" w:hAnsi="Times New Roman" w:cs="Times New Roman"/>
                <w:color w:val="auto"/>
              </w:rPr>
              <w:t xml:space="preserve">, Eiropas dižskābardis </w:t>
            </w:r>
            <w:r w:rsidRPr="00B64300">
              <w:rPr>
                <w:rFonts w:ascii="Times New Roman" w:hAnsi="Times New Roman" w:cs="Times New Roman"/>
                <w:i/>
                <w:iCs/>
                <w:color w:val="auto"/>
              </w:rPr>
              <w:t>Fagus sylvatica</w:t>
            </w:r>
            <w:r w:rsidRPr="00B64300">
              <w:rPr>
                <w:rFonts w:ascii="Times New Roman" w:hAnsi="Times New Roman" w:cs="Times New Roman"/>
                <w:color w:val="auto"/>
              </w:rPr>
              <w:t xml:space="preserve">, saldais ķirsis </w:t>
            </w:r>
            <w:r w:rsidRPr="00B64300">
              <w:rPr>
                <w:rFonts w:ascii="Times New Roman" w:hAnsi="Times New Roman" w:cs="Times New Roman"/>
                <w:i/>
                <w:iCs/>
                <w:color w:val="auto"/>
              </w:rPr>
              <w:t>Cerasus avium</w:t>
            </w:r>
            <w:r w:rsidRPr="00B64300">
              <w:rPr>
                <w:rFonts w:ascii="Times New Roman" w:hAnsi="Times New Roman" w:cs="Times New Roman"/>
                <w:color w:val="auto"/>
              </w:rPr>
              <w:t xml:space="preserve">, vītoli </w:t>
            </w:r>
            <w:r w:rsidRPr="00B64300">
              <w:rPr>
                <w:rFonts w:ascii="Times New Roman" w:hAnsi="Times New Roman" w:cs="Times New Roman"/>
                <w:i/>
                <w:iCs/>
                <w:color w:val="auto"/>
              </w:rPr>
              <w:t>Salix</w:t>
            </w:r>
            <w:r w:rsidRPr="00B64300">
              <w:rPr>
                <w:rFonts w:ascii="Times New Roman" w:hAnsi="Times New Roman" w:cs="Times New Roman"/>
                <w:color w:val="auto"/>
              </w:rPr>
              <w:t xml:space="preserve"> spp., parastais pīlādzis </w:t>
            </w:r>
            <w:r w:rsidRPr="00B64300">
              <w:rPr>
                <w:rFonts w:ascii="Times New Roman" w:hAnsi="Times New Roman" w:cs="Times New Roman"/>
                <w:i/>
                <w:iCs/>
                <w:color w:val="auto"/>
              </w:rPr>
              <w:t>Sorbus aucuparia</w:t>
            </w:r>
            <w:r w:rsidRPr="00B64300">
              <w:rPr>
                <w:rFonts w:ascii="Times New Roman" w:hAnsi="Times New Roman" w:cs="Times New Roman"/>
                <w:color w:val="auto"/>
              </w:rPr>
              <w:t xml:space="preserve">, lapegļu sugas un to hibrīdi </w:t>
            </w:r>
            <w:r w:rsidRPr="00B64300">
              <w:rPr>
                <w:rFonts w:ascii="Times New Roman" w:hAnsi="Times New Roman" w:cs="Times New Roman"/>
                <w:i/>
                <w:iCs/>
                <w:color w:val="auto"/>
              </w:rPr>
              <w:t xml:space="preserve">Larix </w:t>
            </w:r>
            <w:r w:rsidRPr="00B64300">
              <w:rPr>
                <w:rFonts w:ascii="Times New Roman" w:hAnsi="Times New Roman" w:cs="Times New Roman"/>
                <w:color w:val="auto"/>
              </w:rPr>
              <w:t xml:space="preserve">spp., citas apšu un papeļu sugas un to hibrīdi </w:t>
            </w:r>
            <w:r w:rsidRPr="00B64300">
              <w:rPr>
                <w:rFonts w:ascii="Times New Roman" w:hAnsi="Times New Roman" w:cs="Times New Roman"/>
                <w:i/>
                <w:iCs/>
                <w:color w:val="auto"/>
              </w:rPr>
              <w:t>Populus</w:t>
            </w:r>
            <w:r w:rsidRPr="00B64300">
              <w:rPr>
                <w:rFonts w:ascii="Times New Roman" w:hAnsi="Times New Roman" w:cs="Times New Roman"/>
                <w:color w:val="auto"/>
              </w:rPr>
              <w:t xml:space="preserve"> spp., sarkanais ozols </w:t>
            </w:r>
            <w:r w:rsidRPr="00B64300">
              <w:rPr>
                <w:rFonts w:ascii="Times New Roman" w:hAnsi="Times New Roman" w:cs="Times New Roman"/>
                <w:i/>
                <w:iCs/>
                <w:color w:val="auto"/>
              </w:rPr>
              <w:t>Quercus rubra</w:t>
            </w:r>
            <w:r w:rsidRPr="00B64300">
              <w:rPr>
                <w:rFonts w:ascii="Times New Roman" w:hAnsi="Times New Roman" w:cs="Times New Roman"/>
                <w:color w:val="auto"/>
              </w:rPr>
              <w:t xml:space="preserve">; alkšņu hibrīdi </w:t>
            </w:r>
            <w:r w:rsidRPr="00B64300">
              <w:rPr>
                <w:rFonts w:ascii="Times New Roman" w:hAnsi="Times New Roman" w:cs="Times New Roman"/>
                <w:i/>
                <w:iCs/>
                <w:color w:val="auto"/>
              </w:rPr>
              <w:t xml:space="preserve">Alnus </w:t>
            </w:r>
            <w:r w:rsidRPr="00B64300">
              <w:rPr>
                <w:rFonts w:ascii="Times New Roman" w:hAnsi="Times New Roman" w:cs="Times New Roman"/>
                <w:color w:val="auto"/>
              </w:rPr>
              <w:t>spp.</w:t>
            </w:r>
          </w:p>
          <w:p w14:paraId="78F9DE6F" w14:textId="77777777" w:rsidR="009B3C33" w:rsidRPr="00B64300" w:rsidRDefault="009B3C33" w:rsidP="00195465">
            <w:pPr>
              <w:ind w:firstLine="0"/>
              <w:rPr>
                <w:rFonts w:ascii="Times New Roman" w:hAnsi="Times New Roman" w:cs="Times New Roman"/>
                <w:color w:val="auto"/>
              </w:rPr>
            </w:pPr>
            <w:r w:rsidRPr="00B64300">
              <w:rPr>
                <w:rFonts w:ascii="Times New Roman" w:hAnsi="Times New Roman" w:cs="Times New Roman"/>
                <w:color w:val="auto"/>
              </w:rPr>
              <w:t>Īscirtmeta atvasājiem piemērotās koku sugas var audzēt gan lauksaimniecības, gan meža zemē. Mežaudzes ierīkošanai jāizvēlas meža apstākļiem piemērots stādmateriāls, jo ne visi kokaugu stādījumos izmantojamie kloni ir piemēroti stādīšanai mežā.</w:t>
            </w:r>
          </w:p>
          <w:p w14:paraId="24D73D24" w14:textId="77777777" w:rsidR="009B3C33" w:rsidRPr="00B64300" w:rsidRDefault="009B3C33" w:rsidP="00195465">
            <w:pPr>
              <w:ind w:firstLine="0"/>
              <w:rPr>
                <w:rFonts w:ascii="Times New Roman" w:hAnsi="Times New Roman" w:cs="Times New Roman"/>
                <w:color w:val="auto"/>
              </w:rPr>
            </w:pPr>
            <w:r w:rsidRPr="00B64300">
              <w:rPr>
                <w:rFonts w:ascii="Times New Roman" w:hAnsi="Times New Roman" w:cs="Times New Roman"/>
                <w:color w:val="auto"/>
              </w:rPr>
              <w:t>Meža un plantāciju meža ieaudzēšana Meža likuma izpratnē ir “pasākumu kopums meža ieaudzēšanai zemē, kas Nekustamā īpašuma valsts kadastra informācijas sistēmā nav reģistrēta kā mežs”.</w:t>
            </w:r>
          </w:p>
          <w:p w14:paraId="2402272C" w14:textId="77777777" w:rsidR="005145F7" w:rsidRPr="00B64300" w:rsidRDefault="005145F7" w:rsidP="005145F7">
            <w:pPr>
              <w:ind w:firstLine="0"/>
              <w:rPr>
                <w:rFonts w:ascii="Times New Roman" w:hAnsi="Times New Roman" w:cs="Times New Roman"/>
                <w:b/>
                <w:bCs/>
                <w:color w:val="auto"/>
              </w:rPr>
            </w:pPr>
          </w:p>
          <w:p w14:paraId="56BBAA0F" w14:textId="252F55FA" w:rsidR="005145F7" w:rsidRPr="00B64300" w:rsidRDefault="005145F7" w:rsidP="005145F7">
            <w:pPr>
              <w:ind w:firstLine="0"/>
              <w:rPr>
                <w:rFonts w:ascii="Times New Roman" w:hAnsi="Times New Roman" w:cs="Times New Roman"/>
                <w:color w:val="auto"/>
              </w:rPr>
            </w:pPr>
            <w:r w:rsidRPr="00B64300">
              <w:rPr>
                <w:rFonts w:ascii="Times New Roman" w:hAnsi="Times New Roman" w:cs="Times New Roman"/>
                <w:b/>
                <w:bCs/>
                <w:color w:val="auto"/>
              </w:rPr>
              <w:t>Plantāciju mež</w:t>
            </w:r>
            <w:r w:rsidRPr="00B64300">
              <w:rPr>
                <w:rFonts w:ascii="Times New Roman" w:hAnsi="Times New Roman" w:cs="Times New Roman"/>
                <w:bCs/>
                <w:color w:val="auto"/>
              </w:rPr>
              <w:t>i</w:t>
            </w:r>
            <w:r w:rsidRPr="00B64300">
              <w:rPr>
                <w:rFonts w:ascii="Times New Roman" w:hAnsi="Times New Roman" w:cs="Times New Roman"/>
                <w:color w:val="auto"/>
              </w:rPr>
              <w:t xml:space="preserve"> – ieaudzētas, īpašiem mērķiem paredzētas un Meža valsts reģistrā reģistrētas mežaudzes. Nav noteikts cirtmets. Minimālais ieaugušo koku skaits: priede –1000, egle, ozols, osis, vīksna, goba, kļava, dižskābardis un skābardis – 500 koki, parējās sugas – 800 koki uz hektāru.</w:t>
            </w:r>
          </w:p>
          <w:p w14:paraId="38AC277B" w14:textId="77777777" w:rsidR="005145F7" w:rsidRPr="00B64300" w:rsidRDefault="005145F7" w:rsidP="00E14178">
            <w:pPr>
              <w:ind w:firstLine="0"/>
              <w:rPr>
                <w:rFonts w:ascii="Times New Roman" w:hAnsi="Times New Roman" w:cs="Times New Roman"/>
                <w:b/>
                <w:bCs/>
                <w:color w:val="auto"/>
              </w:rPr>
            </w:pPr>
          </w:p>
          <w:p w14:paraId="1FFD04D2" w14:textId="362EB395" w:rsidR="005145F7" w:rsidRPr="00B64300" w:rsidRDefault="005145F7" w:rsidP="00E14178">
            <w:pPr>
              <w:ind w:firstLine="0"/>
              <w:rPr>
                <w:rFonts w:ascii="Times New Roman" w:hAnsi="Times New Roman" w:cs="Times New Roman"/>
                <w:b/>
                <w:bCs/>
                <w:color w:val="auto"/>
              </w:rPr>
            </w:pPr>
            <w:r w:rsidRPr="00B64300">
              <w:rPr>
                <w:rFonts w:ascii="Times New Roman" w:hAnsi="Times New Roman" w:cs="Times New Roman"/>
                <w:b/>
                <w:bCs/>
                <w:color w:val="auto"/>
              </w:rPr>
              <w:t>Lauksaimniecības zeme – augkopība</w:t>
            </w:r>
          </w:p>
          <w:p w14:paraId="021EE7CF" w14:textId="76AF9549" w:rsidR="009B3C33" w:rsidRPr="00B64300" w:rsidRDefault="005145F7" w:rsidP="009B3C33">
            <w:pPr>
              <w:ind w:firstLine="0"/>
              <w:rPr>
                <w:rFonts w:ascii="Times New Roman" w:hAnsi="Times New Roman" w:cs="Times New Roman"/>
                <w:color w:val="auto"/>
              </w:rPr>
            </w:pPr>
            <w:r w:rsidRPr="00B64300">
              <w:rPr>
                <w:rFonts w:ascii="Times New Roman" w:hAnsi="Times New Roman" w:cs="Times New Roman"/>
                <w:b/>
                <w:bCs/>
                <w:color w:val="auto"/>
              </w:rPr>
              <w:t xml:space="preserve">Kokaugu stādījumi </w:t>
            </w:r>
            <w:r w:rsidRPr="00B64300">
              <w:rPr>
                <w:rFonts w:ascii="Times New Roman" w:hAnsi="Times New Roman" w:cs="Times New Roman"/>
                <w:bCs/>
                <w:color w:val="auto"/>
              </w:rPr>
              <w:t>–</w:t>
            </w:r>
            <w:r w:rsidRPr="00B64300">
              <w:rPr>
                <w:rFonts w:ascii="Times New Roman" w:hAnsi="Times New Roman" w:cs="Times New Roman"/>
                <w:color w:val="auto"/>
              </w:rPr>
              <w:t xml:space="preserve"> ilggadīgi stādījumi (izņemot dekoratīvos kokaugus, augļu dārzus un stādaudzētavas), kuri īpašiem mērķiem un regulārā izvietojumā ierīkoti lauksaimniecībā izmantojamā zemē un kuru maksimālais audzēšanas cikla ilgums ir līdz 15 gadiem, pēc kura kultūru atjauno vai turpina zemi izmantot citu lauksaimniecības kultūru audzēšanai.</w:t>
            </w:r>
            <w:r w:rsidR="009B3C33" w:rsidRPr="00B64300">
              <w:rPr>
                <w:rFonts w:ascii="Times New Roman" w:hAnsi="Times New Roman" w:cs="Times New Roman"/>
                <w:color w:val="auto"/>
              </w:rPr>
              <w:t xml:space="preserve"> Īscirtmeta atvasāji ir kokaugu ilggadīgie stādījumi, kas ir viens no augkopības veidiem.</w:t>
            </w:r>
          </w:p>
          <w:p w14:paraId="4BAAC746" w14:textId="29DA321B" w:rsidR="005145F7" w:rsidRPr="00B64300" w:rsidRDefault="009B3C33" w:rsidP="00E14178">
            <w:pPr>
              <w:ind w:firstLine="0"/>
              <w:rPr>
                <w:rFonts w:ascii="Times New Roman" w:hAnsi="Times New Roman" w:cs="Times New Roman"/>
                <w:color w:val="auto"/>
              </w:rPr>
            </w:pPr>
            <w:r w:rsidRPr="00B64300">
              <w:rPr>
                <w:rFonts w:ascii="Times New Roman" w:hAnsi="Times New Roman" w:cs="Times New Roman"/>
                <w:color w:val="auto"/>
              </w:rPr>
              <w:t>Ī</w:t>
            </w:r>
            <w:r w:rsidR="005145F7" w:rsidRPr="00B64300">
              <w:rPr>
                <w:rFonts w:ascii="Times New Roman" w:hAnsi="Times New Roman" w:cs="Times New Roman"/>
                <w:bCs/>
                <w:color w:val="auto"/>
              </w:rPr>
              <w:t>scirtmeta atvasāju sugas vai ģintis</w:t>
            </w:r>
            <w:r w:rsidR="005145F7" w:rsidRPr="00B64300">
              <w:rPr>
                <w:rFonts w:ascii="Times New Roman" w:hAnsi="Times New Roman" w:cs="Times New Roman"/>
                <w:color w:val="auto"/>
              </w:rPr>
              <w:t xml:space="preserve"> (iekavās – kultūraugu un zemes izmantošanas kodi): apses </w:t>
            </w:r>
            <w:r w:rsidR="005145F7" w:rsidRPr="00B64300">
              <w:rPr>
                <w:rFonts w:ascii="Times New Roman" w:hAnsi="Times New Roman" w:cs="Times New Roman"/>
                <w:i/>
                <w:iCs/>
                <w:color w:val="auto"/>
              </w:rPr>
              <w:t>Populus spp.</w:t>
            </w:r>
            <w:r w:rsidR="005145F7" w:rsidRPr="00B64300">
              <w:rPr>
                <w:rFonts w:ascii="Times New Roman" w:hAnsi="Times New Roman" w:cs="Times New Roman"/>
                <w:color w:val="auto"/>
              </w:rPr>
              <w:t xml:space="preserve"> (644); kārkli </w:t>
            </w:r>
            <w:r w:rsidR="005145F7" w:rsidRPr="00B64300">
              <w:rPr>
                <w:rFonts w:ascii="Times New Roman" w:hAnsi="Times New Roman" w:cs="Times New Roman"/>
                <w:i/>
                <w:iCs/>
                <w:color w:val="auto"/>
              </w:rPr>
              <w:t xml:space="preserve">Salix </w:t>
            </w:r>
            <w:r w:rsidR="005145F7" w:rsidRPr="00B64300">
              <w:rPr>
                <w:rFonts w:ascii="Times New Roman" w:hAnsi="Times New Roman" w:cs="Times New Roman"/>
                <w:color w:val="auto"/>
              </w:rPr>
              <w:t xml:space="preserve">spp. (645); baltalksnis </w:t>
            </w:r>
            <w:r w:rsidR="005145F7" w:rsidRPr="00B64300">
              <w:rPr>
                <w:rFonts w:ascii="Times New Roman" w:hAnsi="Times New Roman" w:cs="Times New Roman"/>
                <w:i/>
                <w:iCs/>
                <w:color w:val="auto"/>
              </w:rPr>
              <w:t>Alnus incana</w:t>
            </w:r>
            <w:r w:rsidR="005145F7" w:rsidRPr="00B64300">
              <w:rPr>
                <w:rFonts w:ascii="Times New Roman" w:hAnsi="Times New Roman" w:cs="Times New Roman"/>
                <w:color w:val="auto"/>
              </w:rPr>
              <w:t xml:space="preserve"> (646).</w:t>
            </w:r>
          </w:p>
          <w:p w14:paraId="7BD674C6" w14:textId="6520F274" w:rsidR="009B3C33" w:rsidRPr="009F461E" w:rsidRDefault="009B3C33" w:rsidP="00E14178">
            <w:pPr>
              <w:ind w:firstLine="0"/>
              <w:rPr>
                <w:rFonts w:ascii="Times New Roman" w:hAnsi="Times New Roman" w:cs="Times New Roman"/>
                <w:color w:val="auto"/>
              </w:rPr>
            </w:pPr>
            <w:r w:rsidRPr="00B64300">
              <w:rPr>
                <w:rFonts w:ascii="Times New Roman" w:hAnsi="Times New Roman" w:cs="Times New Roman"/>
                <w:color w:val="auto"/>
              </w:rPr>
              <w:t>Latvijā kā lauksaimniecības kultūras ar aprites ciklu līdz 15 gadiem var audzēt kokaugu ilggadīgos stādījumus. Ja īscirtmeta atvasājus apsaimnieko piecu gadu aprites ciklā un tie ierīkoti nemeliorētās platībās, tad stādījumu var pieteikt vienotā platību maksājuma saņemšanai.</w:t>
            </w:r>
          </w:p>
          <w:p w14:paraId="7796B164" w14:textId="689F0239" w:rsidR="00E14178" w:rsidRPr="00B64300" w:rsidRDefault="00E14178" w:rsidP="00E14178">
            <w:pPr>
              <w:ind w:firstLine="0"/>
              <w:rPr>
                <w:rFonts w:ascii="Times New Roman" w:hAnsi="Times New Roman" w:cs="Times New Roman"/>
                <w:color w:val="auto"/>
              </w:rPr>
            </w:pPr>
            <w:r w:rsidRPr="00B64300">
              <w:rPr>
                <w:rFonts w:ascii="Times New Roman" w:hAnsi="Times New Roman" w:cs="Times New Roman"/>
                <w:b/>
                <w:color w:val="auto"/>
              </w:rPr>
              <w:t xml:space="preserve">Nekustamā īpašuma lietošanas mērķis - </w:t>
            </w:r>
            <w:r w:rsidR="006962C8" w:rsidRPr="00B64300">
              <w:rPr>
                <w:rFonts w:ascii="Times New Roman" w:hAnsi="Times New Roman" w:cs="Times New Roman"/>
                <w:color w:val="auto"/>
              </w:rPr>
              <w:t xml:space="preserve">Zeme, uz kuras galvenā saimnieciskā darbība ir mežsaimniecība. </w:t>
            </w:r>
            <w:r w:rsidR="00C747C9" w:rsidRPr="00B64300">
              <w:rPr>
                <w:rFonts w:ascii="Times New Roman" w:hAnsi="Times New Roman" w:cs="Times New Roman"/>
                <w:color w:val="auto"/>
              </w:rPr>
              <w:t>(</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 xml:space="preserve">Nekustamā īpašuma lietošanas mērķu klasifikācija </w:t>
            </w:r>
            <w:r w:rsidR="00B86785" w:rsidRPr="00310B80">
              <w:rPr>
                <w:rFonts w:ascii="Times New Roman" w:hAnsi="Times New Roman" w:cs="Times New Roman"/>
              </w:rPr>
              <w:lastRenderedPageBreak/>
              <w:t>un nekustamā īpašuma lietošanas mērķu noteikšanas un maiņas kārtība</w:t>
            </w:r>
            <w:r w:rsidR="006962C8" w:rsidRPr="00B64300">
              <w:rPr>
                <w:rFonts w:ascii="Times New Roman" w:hAnsi="Times New Roman" w:cs="Times New Roman"/>
                <w:bCs/>
                <w:color w:val="auto"/>
                <w:shd w:val="clear" w:color="auto" w:fill="FFFFFF"/>
              </w:rPr>
              <w:t xml:space="preserve">, Nekustamā īpašuma lietošanas mērķa kods </w:t>
            </w:r>
            <w:r w:rsidR="006962C8" w:rsidRPr="00B64300">
              <w:rPr>
                <w:rFonts w:ascii="Times New Roman" w:hAnsi="Times New Roman" w:cs="Times New Roman"/>
                <w:color w:val="auto"/>
              </w:rPr>
              <w:t>0201)</w:t>
            </w:r>
            <w:r w:rsidR="006962C8" w:rsidRPr="00B64300">
              <w:rPr>
                <w:rFonts w:ascii="Times New Roman" w:hAnsi="Times New Roman" w:cs="Times New Roman"/>
                <w:bCs/>
                <w:color w:val="auto"/>
                <w:shd w:val="clear" w:color="auto" w:fill="FFFFFF"/>
              </w:rPr>
              <w:t xml:space="preserve">. </w:t>
            </w:r>
            <w:r w:rsidR="006962C8" w:rsidRPr="00B64300">
              <w:rPr>
                <w:rFonts w:ascii="Times New Roman" w:hAnsi="Times New Roman" w:cs="Times New Roman"/>
                <w:color w:val="auto"/>
              </w:rPr>
              <w:t xml:space="preserve">Zemes lietošanas veids – mežs. </w:t>
            </w:r>
          </w:p>
          <w:p w14:paraId="12C66C64" w14:textId="122BEABC" w:rsidR="007A7111" w:rsidRPr="00747D24" w:rsidRDefault="005145F7" w:rsidP="00D50F9C">
            <w:pPr>
              <w:ind w:firstLine="0"/>
              <w:rPr>
                <w:rFonts w:ascii="Times New Roman" w:hAnsi="Times New Roman" w:cs="Times New Roman"/>
                <w:b/>
                <w:color w:val="auto"/>
              </w:rPr>
            </w:pPr>
            <w:r w:rsidRPr="00B64300">
              <w:rPr>
                <w:rFonts w:ascii="Times New Roman" w:hAnsi="Times New Roman" w:cs="Times New Roman"/>
                <w:b/>
                <w:color w:val="auto"/>
              </w:rPr>
              <w:t xml:space="preserve">Nekustamā īpašuma lietošanas mērķis - </w:t>
            </w:r>
            <w:r w:rsidRPr="00310B80">
              <w:rPr>
                <w:rFonts w:ascii="Times New Roman" w:hAnsi="Times New Roman" w:cs="Times New Roman"/>
                <w:color w:val="auto"/>
              </w:rPr>
              <w:t>Zeme, uz kuras galvenā saimnieciskā darbība ir lauksaimniecība (</w:t>
            </w:r>
            <w:r w:rsidR="00310B80" w:rsidRPr="00310B80">
              <w:rPr>
                <w:rFonts w:ascii="Times New Roman" w:hAnsi="Times New Roman" w:cs="Times New Roman"/>
                <w:bCs/>
                <w:color w:val="auto"/>
                <w:shd w:val="clear" w:color="auto" w:fill="FFFFFF"/>
              </w:rPr>
              <w:t>Ministru kabineta 2006. gada 20. jūnija noteikumi Nr. 496 “</w:t>
            </w:r>
            <w:r w:rsidR="00310B80" w:rsidRPr="00310B80">
              <w:rPr>
                <w:rFonts w:ascii="Times New Roman" w:hAnsi="Times New Roman" w:cs="Times New Roman"/>
              </w:rPr>
              <w:t>Nekustamā īpašuma lietošanas mērķu klasifikācija un nekustamā īpašuma lietošanas mērķu noteikšanas un maiņas kārtība”</w:t>
            </w:r>
            <w:r w:rsidR="00D50F9C">
              <w:rPr>
                <w:rFonts w:ascii="Times New Roman" w:hAnsi="Times New Roman" w:cs="Times New Roman"/>
                <w:bCs/>
                <w:color w:val="auto"/>
                <w:shd w:val="clear" w:color="auto" w:fill="FFFFFF"/>
              </w:rPr>
              <w:t xml:space="preserve">, </w:t>
            </w:r>
            <w:r w:rsidRPr="00310B80">
              <w:rPr>
                <w:rFonts w:ascii="Times New Roman" w:hAnsi="Times New Roman" w:cs="Times New Roman"/>
                <w:bCs/>
                <w:color w:val="auto"/>
                <w:shd w:val="clear" w:color="auto" w:fill="FFFFFF"/>
              </w:rPr>
              <w:t>Nekustamā īpašuma lietošanas mērķa kods</w:t>
            </w:r>
            <w:r w:rsidR="00D50F9C">
              <w:rPr>
                <w:rFonts w:ascii="Times New Roman" w:hAnsi="Times New Roman" w:cs="Times New Roman"/>
                <w:color w:val="auto"/>
              </w:rPr>
              <w:t xml:space="preserve"> – </w:t>
            </w:r>
            <w:r w:rsidRPr="00310B80">
              <w:rPr>
                <w:rFonts w:ascii="Times New Roman" w:hAnsi="Times New Roman" w:cs="Times New Roman"/>
                <w:color w:val="auto"/>
              </w:rPr>
              <w:t>101).</w:t>
            </w:r>
            <w:r w:rsidRPr="00B64300">
              <w:rPr>
                <w:rFonts w:ascii="Times New Roman" w:hAnsi="Times New Roman" w:cs="Times New Roman"/>
                <w:b/>
                <w:color w:val="auto"/>
              </w:rPr>
              <w:t xml:space="preserve"> </w:t>
            </w:r>
          </w:p>
        </w:tc>
      </w:tr>
      <w:tr w:rsidR="00EA2147" w:rsidRPr="00B64300" w14:paraId="6F1E8243" w14:textId="77777777" w:rsidTr="00195465">
        <w:tc>
          <w:tcPr>
            <w:tcW w:w="1843" w:type="dxa"/>
            <w:shd w:val="clear" w:color="auto" w:fill="auto"/>
            <w:tcMar>
              <w:left w:w="103" w:type="dxa"/>
            </w:tcMar>
          </w:tcPr>
          <w:p w14:paraId="4D3264A4" w14:textId="77777777" w:rsidR="000D7676" w:rsidRPr="00B64300" w:rsidRDefault="000D7676">
            <w:pPr>
              <w:ind w:firstLine="0"/>
              <w:rPr>
                <w:rFonts w:ascii="Times New Roman" w:hAnsi="Times New Roman" w:cs="Times New Roman"/>
                <w:b/>
                <w:color w:val="auto"/>
              </w:rPr>
            </w:pPr>
            <w:r w:rsidRPr="00B64300">
              <w:rPr>
                <w:rFonts w:ascii="Times New Roman" w:hAnsi="Times New Roman" w:cs="Times New Roman"/>
                <w:b/>
                <w:color w:val="auto"/>
              </w:rPr>
              <w:lastRenderedPageBreak/>
              <w:t>Nosacījumi, pie kuriem scenārijs ir iespējams</w:t>
            </w:r>
          </w:p>
        </w:tc>
        <w:tc>
          <w:tcPr>
            <w:tcW w:w="7087" w:type="dxa"/>
            <w:shd w:val="clear" w:color="auto" w:fill="auto"/>
            <w:tcMar>
              <w:left w:w="103" w:type="dxa"/>
            </w:tcMar>
          </w:tcPr>
          <w:p w14:paraId="72DD6ECF" w14:textId="7BA5AE50"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Rekultivējamās platības virsmu veidojošās kūdras tips</w:t>
            </w:r>
            <w:r w:rsidRPr="00B64300">
              <w:rPr>
                <w:rFonts w:ascii="Times New Roman" w:hAnsi="Times New Roman" w:cs="Times New Roman"/>
                <w:color w:val="auto"/>
              </w:rPr>
              <w:t xml:space="preserve">: nav </w:t>
            </w:r>
            <w:r w:rsidR="0003682B" w:rsidRPr="00B64300">
              <w:rPr>
                <w:rFonts w:ascii="Times New Roman" w:hAnsi="Times New Roman" w:cs="Times New Roman"/>
                <w:color w:val="auto"/>
              </w:rPr>
              <w:t>būtiski</w:t>
            </w:r>
          </w:p>
          <w:p w14:paraId="33F0EE84" w14:textId="4F156937" w:rsidR="006962C8" w:rsidRPr="00B64300" w:rsidRDefault="0003682B" w:rsidP="006962C8">
            <w:pPr>
              <w:ind w:firstLine="0"/>
              <w:rPr>
                <w:rFonts w:ascii="Times New Roman" w:hAnsi="Times New Roman" w:cs="Times New Roman"/>
                <w:color w:val="auto"/>
              </w:rPr>
            </w:pPr>
            <w:r w:rsidRPr="00B64300">
              <w:rPr>
                <w:rFonts w:ascii="Times New Roman" w:hAnsi="Times New Roman" w:cs="Times New Roman"/>
                <w:b/>
                <w:color w:val="auto"/>
              </w:rPr>
              <w:t>Pa</w:t>
            </w:r>
            <w:r w:rsidR="006962C8" w:rsidRPr="00B64300">
              <w:rPr>
                <w:rFonts w:ascii="Times New Roman" w:hAnsi="Times New Roman" w:cs="Times New Roman"/>
                <w:b/>
                <w:color w:val="auto"/>
              </w:rPr>
              <w:t>likušā kūdras slāņa biezums</w:t>
            </w:r>
            <w:r w:rsidR="006962C8" w:rsidRPr="00B64300">
              <w:rPr>
                <w:rFonts w:ascii="Times New Roman" w:hAnsi="Times New Roman" w:cs="Times New Roman"/>
                <w:color w:val="auto"/>
              </w:rPr>
              <w:t>:</w:t>
            </w:r>
            <w:r w:rsidR="006962C8" w:rsidRPr="00B64300">
              <w:rPr>
                <w:rFonts w:ascii="Times New Roman" w:hAnsi="Times New Roman" w:cs="Times New Roman"/>
                <w:b/>
                <w:color w:val="auto"/>
              </w:rPr>
              <w:t xml:space="preserve"> </w:t>
            </w:r>
            <w:r w:rsidRPr="00B64300">
              <w:rPr>
                <w:rFonts w:ascii="Times New Roman" w:hAnsi="Times New Roman" w:cs="Times New Roman"/>
                <w:color w:val="auto"/>
              </w:rPr>
              <w:t>atk</w:t>
            </w:r>
            <w:r w:rsidR="00D50F9C">
              <w:rPr>
                <w:rFonts w:ascii="Times New Roman" w:hAnsi="Times New Roman" w:cs="Times New Roman"/>
                <w:color w:val="auto"/>
              </w:rPr>
              <w:t>arībā no izvēlētās koku sugas (</w:t>
            </w:r>
            <w:r w:rsidRPr="00B64300">
              <w:rPr>
                <w:rFonts w:ascii="Times New Roman" w:hAnsi="Times New Roman" w:cs="Times New Roman"/>
                <w:color w:val="auto"/>
              </w:rPr>
              <w:t xml:space="preserve">kūdras slānis, kas biezāks par </w:t>
            </w:r>
            <w:r w:rsidR="00900CCC" w:rsidRPr="00B64300">
              <w:rPr>
                <w:rFonts w:ascii="Times New Roman" w:hAnsi="Times New Roman" w:cs="Times New Roman"/>
                <w:color w:val="auto"/>
              </w:rPr>
              <w:t>0,</w:t>
            </w:r>
            <w:r w:rsidRPr="00B64300">
              <w:rPr>
                <w:rFonts w:ascii="Times New Roman" w:hAnsi="Times New Roman" w:cs="Times New Roman"/>
                <w:color w:val="auto"/>
              </w:rPr>
              <w:t>3m, piemērots parastās priedes, bērzu, melnalkšņu, vītolu, apšu audzēšanai)</w:t>
            </w:r>
          </w:p>
          <w:p w14:paraId="3CFB0669" w14:textId="1FD6BB94"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Augšējā izmantojamā kūdras slāņa pH</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gt; 4 (ja pH ir zemāks, jāveic kaļķošana; devu izvēlas atkarībā no mērķa koku sugas)</w:t>
            </w:r>
          </w:p>
          <w:p w14:paraId="49B84E03" w14:textId="1B401E52" w:rsidR="0003682B" w:rsidRPr="00B64300" w:rsidRDefault="0003682B" w:rsidP="0003682B">
            <w:pPr>
              <w:ind w:firstLine="0"/>
              <w:rPr>
                <w:rFonts w:ascii="Times New Roman" w:hAnsi="Times New Roman" w:cs="Times New Roman"/>
                <w:color w:val="auto"/>
              </w:rPr>
            </w:pPr>
            <w:r w:rsidRPr="00B64300">
              <w:rPr>
                <w:rFonts w:ascii="Times New Roman" w:hAnsi="Times New Roman" w:cs="Times New Roman"/>
                <w:b/>
                <w:color w:val="auto"/>
              </w:rPr>
              <w:t>Kūdras sadalīšanās pakāpe</w:t>
            </w:r>
            <w:r w:rsidRPr="00B64300">
              <w:rPr>
                <w:rFonts w:ascii="Times New Roman" w:hAnsi="Times New Roman" w:cs="Times New Roman"/>
                <w:color w:val="auto"/>
              </w:rPr>
              <w:t>:</w:t>
            </w:r>
            <w:r w:rsidRPr="00B64300">
              <w:rPr>
                <w:rFonts w:ascii="Times New Roman" w:hAnsi="Times New Roman" w:cs="Times New Roman"/>
                <w:b/>
                <w:color w:val="auto"/>
              </w:rPr>
              <w:t xml:space="preserve"> </w:t>
            </w:r>
            <w:r w:rsidRPr="00B64300">
              <w:rPr>
                <w:rFonts w:ascii="Times New Roman" w:hAnsi="Times New Roman" w:cs="Times New Roman"/>
                <w:color w:val="auto"/>
              </w:rPr>
              <w:t xml:space="preserve">nav </w:t>
            </w:r>
            <w:r w:rsidR="00900CCC" w:rsidRPr="00B64300">
              <w:rPr>
                <w:rFonts w:ascii="Times New Roman" w:hAnsi="Times New Roman" w:cs="Times New Roman"/>
                <w:color w:val="auto"/>
              </w:rPr>
              <w:t>būtiski</w:t>
            </w:r>
          </w:p>
          <w:p w14:paraId="0531B66D" w14:textId="55D2ED82" w:rsidR="006962C8" w:rsidRPr="00B64300" w:rsidRDefault="00900CCC" w:rsidP="006962C8">
            <w:pPr>
              <w:ind w:firstLine="0"/>
              <w:rPr>
                <w:rFonts w:ascii="Times New Roman" w:hAnsi="Times New Roman" w:cs="Times New Roman"/>
                <w:color w:val="auto"/>
              </w:rPr>
            </w:pPr>
            <w:r w:rsidRPr="00B64300">
              <w:rPr>
                <w:rFonts w:ascii="Times New Roman" w:hAnsi="Times New Roman" w:cs="Times New Roman"/>
                <w:b/>
              </w:rPr>
              <w:t>Vidējais gruntsūdens līmenis zem kūdras virsmas:</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 0,35 m</w:t>
            </w:r>
            <w:r w:rsidRPr="00B64300">
              <w:rPr>
                <w:rFonts w:ascii="Times New Roman" w:hAnsi="Times New Roman" w:cs="Times New Roman"/>
                <w:color w:val="auto"/>
              </w:rPr>
              <w:t xml:space="preserve"> un </w:t>
            </w:r>
            <w:r w:rsidR="00127F35" w:rsidRPr="00B64300">
              <w:rPr>
                <w:rFonts w:ascii="Times New Roman" w:hAnsi="Times New Roman" w:cs="Times New Roman"/>
                <w:color w:val="auto"/>
              </w:rPr>
              <w:t>zemāk</w:t>
            </w:r>
          </w:p>
          <w:p w14:paraId="5F3023A0" w14:textId="718E6384"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Vidējais dienu skaits gadā, kad teritorija ir applūdusi</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līdz 3–5 diennaktis ārpus veģetācijas sezonas; 1–3 diennaktis veģetācijas sezonas laikā</w:t>
            </w:r>
          </w:p>
          <w:p w14:paraId="19DE3512" w14:textId="77777777" w:rsidR="007A7111" w:rsidRPr="00B64300" w:rsidRDefault="0003682B" w:rsidP="0003682B">
            <w:pPr>
              <w:ind w:firstLine="0"/>
              <w:rPr>
                <w:rFonts w:ascii="Times New Roman" w:hAnsi="Times New Roman" w:cs="Times New Roman"/>
                <w:color w:val="auto"/>
              </w:rPr>
            </w:pPr>
            <w:r w:rsidRPr="00B64300">
              <w:rPr>
                <w:rFonts w:ascii="Times New Roman" w:hAnsi="Times New Roman" w:cs="Times New Roman"/>
                <w:b/>
                <w:color w:val="auto"/>
              </w:rPr>
              <w:t>Celmainība</w:t>
            </w:r>
            <w:r w:rsidRPr="00B64300">
              <w:rPr>
                <w:rFonts w:ascii="Times New Roman" w:hAnsi="Times New Roman" w:cs="Times New Roman"/>
                <w:color w:val="auto"/>
              </w:rPr>
              <w:t>: nebūtiski, kamēr neietekmē tehnikas pārvietošanos un agrotehniskās kopšanas darbu mašinizāciju.</w:t>
            </w:r>
          </w:p>
          <w:p w14:paraId="20597684" w14:textId="77777777" w:rsidR="000336B3" w:rsidRPr="00B64300" w:rsidRDefault="000336B3" w:rsidP="0003682B">
            <w:pPr>
              <w:ind w:firstLine="0"/>
              <w:rPr>
                <w:rFonts w:ascii="Times New Roman" w:hAnsi="Times New Roman" w:cs="Times New Roman"/>
                <w:color w:val="auto"/>
              </w:rPr>
            </w:pPr>
          </w:p>
          <w:p w14:paraId="591D0B31" w14:textId="77777777" w:rsidR="000336B3" w:rsidRPr="00B64300" w:rsidRDefault="000336B3" w:rsidP="00195465">
            <w:pPr>
              <w:ind w:firstLine="0"/>
              <w:rPr>
                <w:rFonts w:ascii="Times New Roman" w:hAnsi="Times New Roman" w:cs="Times New Roman"/>
                <w:color w:val="auto"/>
              </w:rPr>
            </w:pPr>
            <w:r w:rsidRPr="00B64300">
              <w:rPr>
                <w:rFonts w:ascii="Times New Roman" w:hAnsi="Times New Roman" w:cs="Times New Roman"/>
                <w:color w:val="auto"/>
              </w:rPr>
              <w:t xml:space="preserve">Galvenais kritērijs sekmīgai apmežošanai ir atlikušā kūdras slāņa augsnes pH, nodrošinājums ar </w:t>
            </w:r>
            <w:proofErr w:type="gramStart"/>
            <w:r w:rsidRPr="00B64300">
              <w:rPr>
                <w:rFonts w:ascii="Times New Roman" w:hAnsi="Times New Roman" w:cs="Times New Roman"/>
                <w:color w:val="auto"/>
              </w:rPr>
              <w:t>mikro- un</w:t>
            </w:r>
            <w:proofErr w:type="gramEnd"/>
            <w:r w:rsidRPr="00B64300">
              <w:rPr>
                <w:rFonts w:ascii="Times New Roman" w:hAnsi="Times New Roman" w:cs="Times New Roman"/>
                <w:color w:val="auto"/>
              </w:rPr>
              <w:t xml:space="preserve"> makroelementiem un aerācija, t. i., neuzkrājas stāvošs ūdens un ir iespējama koku sakņu elpošana.</w:t>
            </w:r>
          </w:p>
          <w:p w14:paraId="2CDB2B72" w14:textId="129D3825" w:rsidR="000336B3" w:rsidRPr="00B64300" w:rsidRDefault="000336B3" w:rsidP="00195465">
            <w:pPr>
              <w:ind w:firstLine="0"/>
              <w:rPr>
                <w:rFonts w:ascii="Times New Roman" w:hAnsi="Times New Roman" w:cs="Times New Roman"/>
                <w:color w:val="auto"/>
              </w:rPr>
            </w:pPr>
            <w:r w:rsidRPr="00B64300">
              <w:rPr>
                <w:rFonts w:ascii="Times New Roman" w:hAnsi="Times New Roman" w:cs="Times New Roman"/>
                <w:color w:val="auto"/>
              </w:rPr>
              <w:t>Meža audzēšanai kā saimnieciskās darbības veidam, lai iegūtu kokmateriālus, ir nozīmīga arī augsnes nestspēja, ko ietekmē kūdras slāņa biezums un mitrums. Augsnes nestspēja ir saistīta ar iespējamo mežizstrādes laiku un darbiem piemēroto tehnikas vienību izvēli.</w:t>
            </w:r>
          </w:p>
        </w:tc>
      </w:tr>
      <w:tr w:rsidR="00EA2147" w:rsidRPr="00B64300" w14:paraId="675DB610" w14:textId="77777777" w:rsidTr="00195465">
        <w:trPr>
          <w:trHeight w:val="55"/>
        </w:trPr>
        <w:tc>
          <w:tcPr>
            <w:tcW w:w="1843" w:type="dxa"/>
            <w:shd w:val="clear" w:color="auto" w:fill="auto"/>
            <w:tcMar>
              <w:left w:w="103" w:type="dxa"/>
            </w:tcMar>
          </w:tcPr>
          <w:p w14:paraId="66D18694" w14:textId="77777777" w:rsidR="00944949" w:rsidRPr="00B64300" w:rsidRDefault="00944949" w:rsidP="00944949">
            <w:pPr>
              <w:ind w:firstLine="0"/>
              <w:rPr>
                <w:rFonts w:ascii="Times New Roman" w:hAnsi="Times New Roman" w:cs="Times New Roman"/>
              </w:rPr>
            </w:pPr>
            <w:r w:rsidRPr="00B64300">
              <w:rPr>
                <w:rFonts w:ascii="Times New Roman" w:hAnsi="Times New Roman" w:cs="Times New Roman"/>
                <w:b/>
                <w:bCs/>
                <w:szCs w:val="24"/>
              </w:rPr>
              <w:t>Veicamo darbu plānošana un sagatavošana</w:t>
            </w:r>
          </w:p>
          <w:p w14:paraId="1CCF6A2C" w14:textId="02D703F1" w:rsidR="000D7676" w:rsidRPr="00B64300" w:rsidRDefault="000D7676" w:rsidP="000336B3">
            <w:pPr>
              <w:ind w:firstLine="0"/>
              <w:rPr>
                <w:rFonts w:ascii="Times New Roman" w:hAnsi="Times New Roman" w:cs="Times New Roman"/>
                <w:b/>
                <w:color w:val="auto"/>
              </w:rPr>
            </w:pPr>
          </w:p>
        </w:tc>
        <w:tc>
          <w:tcPr>
            <w:tcW w:w="7087" w:type="dxa"/>
            <w:shd w:val="clear" w:color="auto" w:fill="auto"/>
            <w:tcMar>
              <w:left w:w="103" w:type="dxa"/>
            </w:tcMar>
          </w:tcPr>
          <w:p w14:paraId="0BE7C58C" w14:textId="7BBE9B4C" w:rsidR="000336B3" w:rsidRPr="00B64300" w:rsidRDefault="00944949" w:rsidP="000336B3">
            <w:pPr>
              <w:ind w:firstLine="0"/>
              <w:rPr>
                <w:rFonts w:ascii="Times New Roman" w:hAnsi="Times New Roman" w:cs="Times New Roman"/>
                <w:color w:val="auto"/>
              </w:rPr>
            </w:pPr>
            <w:r w:rsidRPr="00B64300">
              <w:rPr>
                <w:rFonts w:ascii="Times New Roman" w:hAnsi="Times New Roman" w:cs="Times New Roman"/>
                <w:b/>
                <w:bCs/>
                <w:iCs/>
                <w:color w:val="auto"/>
              </w:rPr>
              <w:t>Dokumentu un lietderības izvērtējums</w:t>
            </w:r>
          </w:p>
          <w:p w14:paraId="434A3EFA" w14:textId="5AA01805" w:rsidR="000336B3" w:rsidRPr="00B64300" w:rsidRDefault="00127F35"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Plānojot</w:t>
            </w:r>
            <w:r w:rsidR="000336B3" w:rsidRPr="00B64300">
              <w:rPr>
                <w:rFonts w:ascii="Times New Roman" w:hAnsi="Times New Roman" w:cs="Times New Roman"/>
                <w:color w:val="auto"/>
              </w:rPr>
              <w:t xml:space="preserve"> apmežošanas kā kūdras ieguves ietekmētas teritorijas rekultivāciju, jāizvērtē vairāki aspekti un paredzētās darbības atbilstība normatīvajiem aktiem. Pirms lēmuma pieņemšanas par mežaudzes ieaudzēšanas iespējamību un veidu (dabisku ieaudzēšanu vai stādīšanu) un statusu (mežs vai plantāciju mežs) jāņem vērā:</w:t>
            </w:r>
          </w:p>
          <w:p w14:paraId="125EC86D" w14:textId="360486DB"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izvēlētā rekultivācijas veida atbilstība vietējās pašvaldības teritorijas </w:t>
            </w:r>
            <w:r w:rsidR="00127F35" w:rsidRPr="00B64300">
              <w:rPr>
                <w:rFonts w:ascii="Times New Roman" w:hAnsi="Times New Roman" w:cs="Times New Roman"/>
                <w:color w:val="auto"/>
              </w:rPr>
              <w:t xml:space="preserve">attīstības </w:t>
            </w:r>
            <w:r w:rsidRPr="00B64300">
              <w:rPr>
                <w:rFonts w:ascii="Times New Roman" w:hAnsi="Times New Roman" w:cs="Times New Roman"/>
                <w:color w:val="auto"/>
              </w:rPr>
              <w:t xml:space="preserve">plānošanas dokumentiem; </w:t>
            </w:r>
          </w:p>
          <w:p w14:paraId="593BBBA3"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āizvērtē izvēlētā rekultivācijas veida atbilstība derīgo izrakteņu ieguves projekta dokumentācijai, ja kūdras ieguves vietā joprojām notiek derīgo izrakteņu ieguve;</w:t>
            </w:r>
          </w:p>
          <w:p w14:paraId="639A4556" w14:textId="29762C15"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a nepieciešams</w:t>
            </w:r>
            <w:r w:rsidR="00127F35" w:rsidRPr="00B64300">
              <w:rPr>
                <w:rFonts w:ascii="Times New Roman" w:hAnsi="Times New Roman" w:cs="Times New Roman"/>
                <w:color w:val="auto"/>
              </w:rPr>
              <w:t>,</w:t>
            </w:r>
            <w:r w:rsidRPr="00B64300">
              <w:rPr>
                <w:rFonts w:ascii="Times New Roman" w:hAnsi="Times New Roman" w:cs="Times New Roman"/>
                <w:color w:val="auto"/>
              </w:rPr>
              <w:t xml:space="preserve"> veic rekultivācijas meta izstrādi un saskaņošanu;</w:t>
            </w:r>
          </w:p>
          <w:p w14:paraId="3062EE60"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a rekultivācijas pasākumu ir paredzēts īstenot sen pamestā kūdras ieguves vietā, ir jāizvērtē, vai atbilstoši spēkā esošajiem ietekmes uz vidi novērtējumu reglamentējošiem normatīvajiem aktiem nav nepieciešams veikt ietekmes uz vidi vai ietekmes uz vidi sākotnējo izvērtējuma procedūru (ietekmes uz vidi vērtējumu apmežošanai jāveic, ja teritorijas platība pārsniedz 50 ha);</w:t>
            </w:r>
          </w:p>
          <w:p w14:paraId="5E5FB58F"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jāizvērtē, </w:t>
            </w:r>
            <w:proofErr w:type="gramStart"/>
            <w:r w:rsidRPr="00B64300">
              <w:rPr>
                <w:rFonts w:ascii="Times New Roman" w:hAnsi="Times New Roman" w:cs="Times New Roman"/>
                <w:color w:val="auto"/>
              </w:rPr>
              <w:t>vai atbilstoši melioratīvo būvniecību reglamentējošiem normatīvajiem aktiem meliorācijas sistēmu darbības atjaunošanai nav</w:t>
            </w:r>
            <w:proofErr w:type="gramEnd"/>
            <w:r w:rsidRPr="00B64300">
              <w:rPr>
                <w:rFonts w:ascii="Times New Roman" w:hAnsi="Times New Roman" w:cs="Times New Roman"/>
                <w:color w:val="auto"/>
              </w:rPr>
              <w:t xml:space="preserve"> nepieciešams izstrādāt meliorācijas sistēmu būvniecības vai meliorācijas sistēmu renovācijas projektu;</w:t>
            </w:r>
          </w:p>
          <w:p w14:paraId="18C5233E"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jāizvērtē nepieciešamie nosacījumi un apstākļi novadošās meliorācijas sistēmas darbības atjaunošanai (statuss, aprobežojumi, piederība u. c.). </w:t>
            </w:r>
          </w:p>
          <w:p w14:paraId="5DE5B167" w14:textId="77777777" w:rsidR="000336B3" w:rsidRPr="00B64300" w:rsidRDefault="000336B3"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Pirms lēmuma pieņemšanas par apmežošanas kā piemērotākā rekultivācijas veida izvēli kūdras ieguves vietā, kur izstrāde jau sen vairs nenotiek, jau </w:t>
            </w:r>
            <w:r w:rsidRPr="00B64300">
              <w:rPr>
                <w:rFonts w:ascii="Times New Roman" w:hAnsi="Times New Roman" w:cs="Times New Roman"/>
                <w:color w:val="auto"/>
              </w:rPr>
              <w:lastRenderedPageBreak/>
              <w:t>plānošanas stadijā noteikti būtu jāiesaista sertificēti sugu un biotopu aizsardzības jomas eksperti, izvērtējot šādus aspektus:</w:t>
            </w:r>
          </w:p>
          <w:p w14:paraId="4FD398E1" w14:textId="4AD35BD1"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plantāciju mežu ierīkošana</w:t>
            </w:r>
            <w:r w:rsidR="00127F35" w:rsidRPr="00B64300">
              <w:rPr>
                <w:rFonts w:ascii="Times New Roman" w:hAnsi="Times New Roman" w:cs="Times New Roman"/>
                <w:color w:val="auto"/>
              </w:rPr>
              <w:t>s lietderība</w:t>
            </w:r>
            <w:r w:rsidRPr="00B64300">
              <w:rPr>
                <w:rFonts w:ascii="Times New Roman" w:hAnsi="Times New Roman" w:cs="Times New Roman"/>
                <w:color w:val="auto"/>
              </w:rPr>
              <w:t xml:space="preserve"> teritorijās, kur ir sastopamas mežam raksturīgas aizsargājamas sugas un sākas dabiski apmežošanās procesi;</w:t>
            </w:r>
          </w:p>
          <w:p w14:paraId="039CCF20" w14:textId="77777777"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apmežošanas lietderība un paredzamā ietekme, ja tiek konstatēts, ka teritorija tiecas kļūt par vērtīgu purva biotopu un ir sākušies purva pašatjaunošanās procesi;</w:t>
            </w:r>
          </w:p>
          <w:p w14:paraId="31C2BADE" w14:textId="03694156"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meža pašatjaunošanās, veidojoties kādam no purvaiņu meža tipiem (tādā gadījumā meža koku skaits jāpapildina, neveicot augsnes sagatavošanas un ielabošanas darbus).</w:t>
            </w:r>
          </w:p>
          <w:p w14:paraId="2D346FB4" w14:textId="77777777" w:rsidR="004463B2" w:rsidRPr="00B64300" w:rsidRDefault="004463B2" w:rsidP="004463B2">
            <w:pPr>
              <w:ind w:firstLine="0"/>
              <w:rPr>
                <w:rFonts w:ascii="Times New Roman" w:hAnsi="Times New Roman" w:cs="Times New Roman"/>
                <w:b/>
                <w:bCs/>
                <w:i/>
                <w:iCs/>
                <w:color w:val="auto"/>
              </w:rPr>
            </w:pPr>
          </w:p>
          <w:p w14:paraId="77FC41CD" w14:textId="1AB048E0" w:rsidR="000336B3" w:rsidRPr="00B64300" w:rsidRDefault="004463B2" w:rsidP="004463B2">
            <w:pPr>
              <w:ind w:firstLine="0"/>
              <w:rPr>
                <w:rFonts w:ascii="Times New Roman" w:hAnsi="Times New Roman" w:cs="Times New Roman"/>
                <w:color w:val="auto"/>
              </w:rPr>
            </w:pPr>
            <w:r w:rsidRPr="00B64300">
              <w:rPr>
                <w:rFonts w:ascii="Times New Roman" w:hAnsi="Times New Roman" w:cs="Times New Roman"/>
                <w:b/>
                <w:bCs/>
                <w:iCs/>
                <w:color w:val="auto"/>
              </w:rPr>
              <w:t>Tehnisk</w:t>
            </w:r>
            <w:r w:rsidR="00944949" w:rsidRPr="00B64300">
              <w:rPr>
                <w:rFonts w:ascii="Times New Roman" w:hAnsi="Times New Roman" w:cs="Times New Roman"/>
                <w:b/>
                <w:bCs/>
                <w:iCs/>
                <w:color w:val="auto"/>
              </w:rPr>
              <w:t>ie darbi</w:t>
            </w:r>
          </w:p>
          <w:p w14:paraId="633AA40E" w14:textId="1771143A" w:rsidR="000336B3" w:rsidRPr="00B64300" w:rsidRDefault="00127F35" w:rsidP="00195465">
            <w:pPr>
              <w:numPr>
                <w:ilvl w:val="0"/>
                <w:numId w:val="13"/>
              </w:numPr>
              <w:tabs>
                <w:tab w:val="clear" w:pos="284"/>
              </w:tabs>
              <w:suppressAutoHyphens/>
              <w:ind w:left="39"/>
              <w:rPr>
                <w:rFonts w:ascii="Times New Roman" w:hAnsi="Times New Roman" w:cs="Times New Roman"/>
                <w:color w:val="auto"/>
              </w:rPr>
            </w:pPr>
            <w:proofErr w:type="gramStart"/>
            <w:r w:rsidRPr="00B64300">
              <w:rPr>
                <w:rFonts w:ascii="Times New Roman" w:hAnsi="Times New Roman" w:cs="Times New Roman"/>
                <w:color w:val="auto"/>
              </w:rPr>
              <w:t>Kur nepieciešams</w:t>
            </w:r>
            <w:proofErr w:type="gramEnd"/>
            <w:r w:rsidRPr="00B64300">
              <w:rPr>
                <w:rFonts w:ascii="Times New Roman" w:hAnsi="Times New Roman" w:cs="Times New Roman"/>
                <w:color w:val="auto"/>
              </w:rPr>
              <w:t xml:space="preserve"> j</w:t>
            </w:r>
            <w:r w:rsidR="000336B3" w:rsidRPr="00B64300">
              <w:rPr>
                <w:rFonts w:ascii="Times New Roman" w:hAnsi="Times New Roman" w:cs="Times New Roman"/>
                <w:color w:val="auto"/>
              </w:rPr>
              <w:t xml:space="preserve">āatjauno kartu grāvju sistēma, jānodrošina kontūrgrāvju funkcionēšana visā kokaudzes augšanas gaitā. Meliorācijas sistēmas izveides un uzturēšanas turpmākie darbi </w:t>
            </w:r>
            <w:r w:rsidRPr="00B64300">
              <w:rPr>
                <w:rFonts w:ascii="Times New Roman" w:hAnsi="Times New Roman" w:cs="Times New Roman"/>
                <w:color w:val="auto"/>
              </w:rPr>
              <w:t>jā</w:t>
            </w:r>
            <w:r w:rsidR="000336B3" w:rsidRPr="00B64300">
              <w:rPr>
                <w:rFonts w:ascii="Times New Roman" w:hAnsi="Times New Roman" w:cs="Times New Roman"/>
                <w:color w:val="auto"/>
              </w:rPr>
              <w:t>plāno tā, lai visā kokaudzes augšanas gaitā nepastāvētu risks tās ilgstošai</w:t>
            </w:r>
            <w:proofErr w:type="gramStart"/>
            <w:r w:rsidR="000336B3" w:rsidRPr="00B64300">
              <w:rPr>
                <w:rFonts w:ascii="Times New Roman" w:hAnsi="Times New Roman" w:cs="Times New Roman"/>
                <w:color w:val="auto"/>
              </w:rPr>
              <w:t xml:space="preserve">  </w:t>
            </w:r>
            <w:proofErr w:type="gramEnd"/>
            <w:r w:rsidR="000336B3" w:rsidRPr="00B64300">
              <w:rPr>
                <w:rFonts w:ascii="Times New Roman" w:hAnsi="Times New Roman" w:cs="Times New Roman"/>
                <w:color w:val="auto"/>
              </w:rPr>
              <w:t>applūšanai.</w:t>
            </w:r>
          </w:p>
          <w:p w14:paraId="5BB48D11" w14:textId="77777777" w:rsidR="000336B3" w:rsidRPr="00B64300" w:rsidRDefault="000336B3"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Pēc frēzkūdras ieguves virsmas sagatavošanas darbi nav jāveic. Platībās, kur kūdras ieguve pārtraukta, sasniedzot celmu slāni, jānovāc celmi daļā platības – veidojot koridorus, ja tas būs</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nepieciešams, lai pārvietotos tehnika. Celmu novākšana visā platībā nepieciešama, ja jāveic mēslošanas līdzekļu iestrāde augsnes virskārtā un tam traucē atstātais celmu slānis.</w:t>
            </w:r>
          </w:p>
          <w:p w14:paraId="3894B92A" w14:textId="72447321" w:rsidR="000336B3" w:rsidRPr="00B64300" w:rsidRDefault="00127F35"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Augstā un pārejas purva augsnēm ļoti raksturīgs k</w:t>
            </w:r>
            <w:r w:rsidR="000336B3" w:rsidRPr="00B64300">
              <w:rPr>
                <w:rFonts w:ascii="Times New Roman" w:hAnsi="Times New Roman" w:cs="Times New Roman"/>
                <w:color w:val="auto"/>
              </w:rPr>
              <w:t xml:space="preserve">ālija un fosfora trūkums. Koku agrīnā vecumā barības vielu trūkums izpaužas augstā purva augsnēs, kur meža ieaudzēšana </w:t>
            </w:r>
            <w:proofErr w:type="gramStart"/>
            <w:r w:rsidR="000336B3" w:rsidRPr="00B64300">
              <w:rPr>
                <w:rFonts w:ascii="Times New Roman" w:hAnsi="Times New Roman" w:cs="Times New Roman"/>
                <w:color w:val="auto"/>
              </w:rPr>
              <w:t>bez papildus barības</w:t>
            </w:r>
            <w:proofErr w:type="gramEnd"/>
            <w:r w:rsidR="000336B3" w:rsidRPr="00B64300">
              <w:rPr>
                <w:rFonts w:ascii="Times New Roman" w:hAnsi="Times New Roman" w:cs="Times New Roman"/>
                <w:color w:val="auto"/>
              </w:rPr>
              <w:t xml:space="preserve"> vielu ieneses lielākoties ir problemātiska, bet pārejas un zemā purva augsnēs barības vielu trūkums parasti izpaužas vidēja vecuma audzēs. Ja pēc kūdras izstrādes platībā neveidojas dabisks aizzēlums un dabiskās apmežošanās procesi, ir jāveic augsnes ielabošana.</w:t>
            </w:r>
          </w:p>
          <w:p w14:paraId="3C9060FE" w14:textId="5C2A1F02" w:rsidR="000336B3" w:rsidRPr="00B64300" w:rsidRDefault="000336B3"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Aug</w:t>
            </w:r>
            <w:r w:rsidR="00127F35" w:rsidRPr="00B64300">
              <w:rPr>
                <w:rFonts w:ascii="Times New Roman" w:hAnsi="Times New Roman" w:cs="Times New Roman"/>
                <w:color w:val="auto"/>
              </w:rPr>
              <w:t>s</w:t>
            </w:r>
            <w:r w:rsidRPr="00B64300">
              <w:rPr>
                <w:rFonts w:ascii="Times New Roman" w:hAnsi="Times New Roman" w:cs="Times New Roman"/>
                <w:color w:val="auto"/>
              </w:rPr>
              <w:t>n</w:t>
            </w:r>
            <w:r w:rsidR="00127F35" w:rsidRPr="00B64300">
              <w:rPr>
                <w:rFonts w:ascii="Times New Roman" w:hAnsi="Times New Roman" w:cs="Times New Roman"/>
                <w:color w:val="auto"/>
              </w:rPr>
              <w:t>es</w:t>
            </w:r>
            <w:r w:rsidRPr="00B64300">
              <w:rPr>
                <w:rFonts w:ascii="Times New Roman" w:hAnsi="Times New Roman" w:cs="Times New Roman"/>
                <w:color w:val="auto"/>
              </w:rPr>
              <w:t xml:space="preserve"> ielabošanai, lai paaugstinātu kūdras pH un ienestu </w:t>
            </w:r>
            <w:proofErr w:type="gramStart"/>
            <w:r w:rsidRPr="00B64300">
              <w:rPr>
                <w:rFonts w:ascii="Times New Roman" w:hAnsi="Times New Roman" w:cs="Times New Roman"/>
                <w:color w:val="auto"/>
              </w:rPr>
              <w:t>papildus augu barošanas</w:t>
            </w:r>
            <w:proofErr w:type="gramEnd"/>
            <w:r w:rsidRPr="00B64300">
              <w:rPr>
                <w:rFonts w:ascii="Times New Roman" w:hAnsi="Times New Roman" w:cs="Times New Roman"/>
                <w:color w:val="auto"/>
              </w:rPr>
              <w:t xml:space="preserve"> elementus, izmantojami koksnes pelni (3–6 t uz ha), jo tiem ir gan kaļķošanas materiāla īpašības, gan tie satur visas kokaugu augšanai nepieciešamās barības vielas, kas var trūkt kūdras atradnē pēc kūdras ieguves pārtraukšanas. Lai izvairītos no tāda materiāla izmantošanas, kas satur kaitīgas vielas, jāveic pelnu ķīmiskās analīzes vai jāiegādājas pelni no Valsts augu aizsardzības dienesta datu bāzē reģistrēto koksnes pelnu ražotāju sarakstā</w:t>
            </w:r>
            <w:r w:rsidRPr="00B64300">
              <w:rPr>
                <w:rStyle w:val="FootnoteReference"/>
                <w:rFonts w:ascii="Times New Roman" w:hAnsi="Times New Roman" w:cs="Times New Roman"/>
                <w:color w:val="auto"/>
              </w:rPr>
              <w:footnoteReference w:id="1"/>
            </w:r>
            <w:r w:rsidRPr="00B64300">
              <w:rPr>
                <w:rFonts w:ascii="Times New Roman" w:hAnsi="Times New Roman" w:cs="Times New Roman"/>
                <w:color w:val="auto"/>
              </w:rPr>
              <w:t xml:space="preserve"> iekļauta ražotāja.</w:t>
            </w:r>
          </w:p>
          <w:p w14:paraId="3E9EFA7F" w14:textId="77777777" w:rsidR="00127F35"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Izstrādātajās kūdras ieguves vietās ir piemēroti apstākļi koku sugām ar lielu ekoloģisko toleranci, piemēram, bērziem </w:t>
            </w:r>
            <w:r w:rsidRPr="00B64300">
              <w:rPr>
                <w:rFonts w:ascii="Times New Roman" w:hAnsi="Times New Roman" w:cs="Times New Roman"/>
                <w:i/>
                <w:color w:val="auto"/>
              </w:rPr>
              <w:t xml:space="preserve">Betula </w:t>
            </w:r>
            <w:r w:rsidRPr="00B64300">
              <w:rPr>
                <w:rFonts w:ascii="Times New Roman" w:hAnsi="Times New Roman" w:cs="Times New Roman"/>
                <w:color w:val="auto"/>
              </w:rPr>
              <w:t>spp</w:t>
            </w:r>
            <w:r w:rsidR="00127F35" w:rsidRPr="00B64300">
              <w:rPr>
                <w:rFonts w:ascii="Times New Roman" w:hAnsi="Times New Roman" w:cs="Times New Roman"/>
                <w:color w:val="auto"/>
              </w:rPr>
              <w:t>.</w:t>
            </w:r>
          </w:p>
          <w:p w14:paraId="1CCDE006" w14:textId="52EF3A5E"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Tie ne tikai labi ieaugas stādījumos, bet arī dabiski spēj veiksmīgi kolonizēt šādas platības (Fay, Lavoie 2009)</w:t>
            </w:r>
            <w:bookmarkStart w:id="0" w:name="__Fieldmark__652_3585320545"/>
            <w:bookmarkStart w:id="1" w:name="__Fieldmark__10380_1636549093"/>
            <w:bookmarkStart w:id="2" w:name="__Fieldmark__863_47387448"/>
            <w:bookmarkStart w:id="3" w:name="__Fieldmark__533_255298188"/>
            <w:bookmarkStart w:id="4" w:name="__Fieldmark__10550_3368203627"/>
            <w:bookmarkStart w:id="5" w:name="__Fieldmark__557_1441653371"/>
            <w:bookmarkStart w:id="6" w:name="__Fieldmark__280_701707151"/>
            <w:bookmarkStart w:id="7" w:name="__Fieldmark__229_2307629723"/>
            <w:bookmarkStart w:id="8" w:name="__Fieldmark__509_3122022718"/>
            <w:bookmarkStart w:id="9" w:name="__Fieldmark__278_1689861477"/>
            <w:bookmarkStart w:id="10" w:name="__Fieldmark__232_1713274356"/>
            <w:r w:rsidRPr="00B64300">
              <w:rPr>
                <w:rFonts w:ascii="Times New Roman" w:hAnsi="Times New Roman" w:cs="Times New Roman"/>
                <w:color w:val="auto"/>
              </w:rPr>
              <w:t>.</w:t>
            </w:r>
            <w:bookmarkEnd w:id="0"/>
            <w:bookmarkEnd w:id="1"/>
            <w:bookmarkEnd w:id="2"/>
            <w:bookmarkEnd w:id="3"/>
            <w:bookmarkEnd w:id="4"/>
            <w:bookmarkEnd w:id="5"/>
            <w:bookmarkEnd w:id="6"/>
            <w:bookmarkEnd w:id="7"/>
            <w:bookmarkEnd w:id="8"/>
            <w:bookmarkEnd w:id="9"/>
            <w:bookmarkEnd w:id="10"/>
            <w:r w:rsidRPr="00B64300">
              <w:rPr>
                <w:rFonts w:ascii="Times New Roman" w:hAnsi="Times New Roman" w:cs="Times New Roman"/>
                <w:color w:val="auto"/>
              </w:rPr>
              <w:t xml:space="preserve"> G</w:t>
            </w:r>
            <w:r w:rsidRPr="00B64300">
              <w:rPr>
                <w:rFonts w:ascii="Times New Roman" w:eastAsia="Calibri" w:hAnsi="Times New Roman" w:cs="Times New Roman"/>
                <w:color w:val="auto"/>
              </w:rPr>
              <w:t xml:space="preserve">an kārpainais, gan pūkainais bērzs ir nozīmīgas sugas izstrādātu kūdras ieguves vietu apmežošanā, jo ātri kolonizē rekultivējamās platības un var būt vērtīgi koksnes ieguvei, citu koku pasargāšanai no sala un salnu bojājumiem, stādot ēncietīgas koku sugas zem bērzu audzes vainagu klāja un mistrojumā ar skuju kokiem tie var palielināt bioloģisko daudzveidību </w:t>
            </w:r>
            <w:proofErr w:type="gramStart"/>
            <w:r w:rsidRPr="00B64300">
              <w:rPr>
                <w:rFonts w:ascii="Times New Roman" w:eastAsia="Calibri" w:hAnsi="Times New Roman" w:cs="Times New Roman"/>
                <w:color w:val="auto"/>
              </w:rPr>
              <w:t>(</w:t>
            </w:r>
            <w:proofErr w:type="gramEnd"/>
            <w:r w:rsidRPr="00B64300">
              <w:rPr>
                <w:rFonts w:ascii="Times New Roman" w:eastAsia="Calibri" w:hAnsi="Times New Roman" w:cs="Times New Roman"/>
                <w:color w:val="auto"/>
              </w:rPr>
              <w:t>Renou, Farrell 2004; Hytönen, Aro 2012).</w:t>
            </w:r>
          </w:p>
          <w:p w14:paraId="211806C5" w14:textId="0E9A0AB7" w:rsidR="004463B2" w:rsidRPr="00B64300" w:rsidRDefault="004463B2" w:rsidP="00195465">
            <w:pPr>
              <w:ind w:firstLine="0"/>
              <w:rPr>
                <w:rFonts w:ascii="Times New Roman" w:hAnsi="Times New Roman" w:cs="Times New Roman"/>
                <w:color w:val="auto"/>
              </w:rPr>
            </w:pPr>
            <w:r w:rsidRPr="00B64300">
              <w:rPr>
                <w:rFonts w:ascii="Times New Roman" w:eastAsia="Calibri" w:hAnsi="Times New Roman" w:cs="Times New Roman"/>
                <w:color w:val="auto"/>
              </w:rPr>
              <w:t xml:space="preserve">Dažos literatūras avotos (piemēram, Renou-Wilson et al. 2008) </w:t>
            </w:r>
            <w:bookmarkStart w:id="11" w:name="__Fieldmark__264_1713274356"/>
            <w:bookmarkStart w:id="12" w:name="__Fieldmark__309_1689861477"/>
            <w:bookmarkStart w:id="13" w:name="__Fieldmark__586_3122022718"/>
            <w:bookmarkStart w:id="14" w:name="__Fieldmark__304_2307629723"/>
            <w:bookmarkStart w:id="15" w:name="__Fieldmark__375_701707151"/>
            <w:bookmarkStart w:id="16" w:name="__Fieldmark__786_3585320545"/>
            <w:bookmarkStart w:id="17" w:name="__Fieldmark__688_1441653371"/>
            <w:bookmarkStart w:id="18" w:name="__Fieldmark__10698_3368203627"/>
            <w:bookmarkStart w:id="19" w:name="__Fieldmark__698_255298188"/>
            <w:bookmarkStart w:id="20" w:name="__Fieldmark__1043_47387448"/>
            <w:bookmarkStart w:id="21" w:name="__Fieldmark__10599_1636549093"/>
            <w:r w:rsidRPr="00B64300">
              <w:rPr>
                <w:rFonts w:ascii="Times New Roman" w:eastAsia="Calibri" w:hAnsi="Times New Roman" w:cs="Times New Roman"/>
                <w:color w:val="auto"/>
              </w:rPr>
              <w:t>u</w:t>
            </w:r>
            <w:bookmarkEnd w:id="11"/>
            <w:bookmarkEnd w:id="12"/>
            <w:bookmarkEnd w:id="13"/>
            <w:bookmarkEnd w:id="14"/>
            <w:bookmarkEnd w:id="15"/>
            <w:bookmarkEnd w:id="16"/>
            <w:bookmarkEnd w:id="17"/>
            <w:bookmarkEnd w:id="18"/>
            <w:bookmarkEnd w:id="19"/>
            <w:bookmarkEnd w:id="20"/>
            <w:bookmarkEnd w:id="21"/>
            <w:r w:rsidRPr="00B64300">
              <w:rPr>
                <w:rFonts w:ascii="Times New Roman" w:eastAsia="Calibri" w:hAnsi="Times New Roman" w:cs="Times New Roman"/>
                <w:color w:val="auto"/>
              </w:rPr>
              <w:t xml:space="preserve">zteikta melnalkšņa spēja sasniegt lielu produktivitāti arī skābās kūdras augsnēs, ja nodrošināta aizsardzība pret dzīvnieku bojājumiem. Svarīgi ievērot, ka melnalkšņi labi pacieš periodisku applūšanu, bet tikai tad, ja ūdens nav stāvošs (Renou-Wilson et al. 2008; Hytönen, Saarsalmi 2009). Arī baltalksni nereti vērtē kā piemērotu pioniersugu izstrādātu kūdras ieguves vietu apmežošanai (Renou-Wilson et al. 2008). Kārkliem un papelēm ļoti svarīgs </w:t>
            </w:r>
            <w:r w:rsidR="00127F35" w:rsidRPr="00B64300">
              <w:rPr>
                <w:rFonts w:ascii="Times New Roman" w:eastAsia="Calibri" w:hAnsi="Times New Roman" w:cs="Times New Roman"/>
                <w:color w:val="auto"/>
              </w:rPr>
              <w:t xml:space="preserve">ir </w:t>
            </w:r>
            <w:r w:rsidRPr="00B64300">
              <w:rPr>
                <w:rFonts w:ascii="Times New Roman" w:eastAsia="Calibri" w:hAnsi="Times New Roman" w:cs="Times New Roman"/>
                <w:color w:val="auto"/>
              </w:rPr>
              <w:t xml:space="preserve">augsnes pH – </w:t>
            </w:r>
            <w:r w:rsidRPr="00B64300">
              <w:rPr>
                <w:rFonts w:ascii="Times New Roman" w:eastAsia="Calibri" w:hAnsi="Times New Roman" w:cs="Times New Roman"/>
                <w:color w:val="auto"/>
              </w:rPr>
              <w:lastRenderedPageBreak/>
              <w:t xml:space="preserve">šīm koku sugām </w:t>
            </w:r>
            <w:proofErr w:type="gramStart"/>
            <w:r w:rsidRPr="00B64300">
              <w:rPr>
                <w:rFonts w:ascii="Times New Roman" w:eastAsia="Calibri" w:hAnsi="Times New Roman" w:cs="Times New Roman"/>
                <w:color w:val="auto"/>
              </w:rPr>
              <w:t>nepieciešama augsnes sagatavošana</w:t>
            </w:r>
            <w:proofErr w:type="gramEnd"/>
            <w:r w:rsidRPr="00B64300">
              <w:rPr>
                <w:rFonts w:ascii="Times New Roman" w:eastAsia="Calibri" w:hAnsi="Times New Roman" w:cs="Times New Roman"/>
                <w:color w:val="auto"/>
              </w:rPr>
              <w:t>, mēslošana un kaļķošana (Hytönen 1995, Hytönen, Aro 2012).</w:t>
            </w:r>
          </w:p>
          <w:p w14:paraId="61C5410F" w14:textId="0FBE4D03" w:rsidR="000D7676" w:rsidRPr="00B64300" w:rsidRDefault="004463B2" w:rsidP="00195465">
            <w:pPr>
              <w:ind w:firstLine="0"/>
              <w:rPr>
                <w:rFonts w:ascii="Times New Roman" w:hAnsi="Times New Roman" w:cs="Times New Roman"/>
                <w:color w:val="auto"/>
              </w:rPr>
            </w:pPr>
            <w:r w:rsidRPr="00B64300">
              <w:rPr>
                <w:rFonts w:ascii="Times New Roman" w:eastAsia="Calibri" w:hAnsi="Times New Roman" w:cs="Times New Roman"/>
                <w:color w:val="auto"/>
              </w:rPr>
              <w:t xml:space="preserve">Tomēr vislabāk tādās platībās jūtas sākotnēji lēnāk augošā parastā priede. Tā aug apmierinoši un labi, ja gruntsūdens līmenis ir zemāks par </w:t>
            </w:r>
            <w:r w:rsidR="00127F35" w:rsidRPr="00B64300">
              <w:rPr>
                <w:rFonts w:ascii="Times New Roman" w:eastAsia="Calibri" w:hAnsi="Times New Roman" w:cs="Times New Roman"/>
                <w:color w:val="auto"/>
              </w:rPr>
              <w:t>0,3</w:t>
            </w:r>
            <w:r w:rsidRPr="00B64300">
              <w:rPr>
                <w:rFonts w:ascii="Times New Roman" w:eastAsia="Calibri" w:hAnsi="Times New Roman" w:cs="Times New Roman"/>
                <w:color w:val="auto"/>
              </w:rPr>
              <w:t xml:space="preserve">m (Mangalis 2004). Līdz ar to ieteicamais gruntsūdens līmenis apmežošanas gadījumā ir ne augstāks par 0,35 metriem. Ja atlikušais kūdras biezums ir </w:t>
            </w:r>
            <w:r w:rsidR="00127F35" w:rsidRPr="00B64300">
              <w:rPr>
                <w:rFonts w:ascii="Times New Roman" w:eastAsia="Calibri" w:hAnsi="Times New Roman" w:cs="Times New Roman"/>
                <w:color w:val="auto"/>
              </w:rPr>
              <w:t>0,</w:t>
            </w:r>
            <w:r w:rsidRPr="00B64300">
              <w:rPr>
                <w:rFonts w:ascii="Times New Roman" w:eastAsia="Calibri" w:hAnsi="Times New Roman" w:cs="Times New Roman"/>
                <w:color w:val="auto"/>
              </w:rPr>
              <w:t>10–</w:t>
            </w:r>
            <w:r w:rsidR="00127F35" w:rsidRPr="00B64300">
              <w:rPr>
                <w:rFonts w:ascii="Times New Roman" w:eastAsia="Calibri" w:hAnsi="Times New Roman" w:cs="Times New Roman"/>
                <w:color w:val="auto"/>
              </w:rPr>
              <w:t>0,</w:t>
            </w:r>
            <w:r w:rsidRPr="00B64300">
              <w:rPr>
                <w:rFonts w:ascii="Times New Roman" w:eastAsia="Calibri" w:hAnsi="Times New Roman" w:cs="Times New Roman"/>
                <w:color w:val="auto"/>
              </w:rPr>
              <w:t>30 </w:t>
            </w:r>
            <w:r w:rsidR="00127F35" w:rsidRPr="00B64300">
              <w:rPr>
                <w:rFonts w:ascii="Times New Roman" w:eastAsia="Calibri" w:hAnsi="Times New Roman" w:cs="Times New Roman"/>
                <w:color w:val="auto"/>
              </w:rPr>
              <w:t>m</w:t>
            </w:r>
            <w:proofErr w:type="gramStart"/>
            <w:r w:rsidRPr="00B64300">
              <w:rPr>
                <w:rFonts w:ascii="Times New Roman" w:eastAsia="Calibri" w:hAnsi="Times New Roman" w:cs="Times New Roman"/>
                <w:color w:val="auto"/>
              </w:rPr>
              <w:t xml:space="preserve"> un</w:t>
            </w:r>
            <w:proofErr w:type="gramEnd"/>
            <w:r w:rsidRPr="00B64300">
              <w:rPr>
                <w:rFonts w:ascii="Times New Roman" w:eastAsia="Calibri" w:hAnsi="Times New Roman" w:cs="Times New Roman"/>
                <w:color w:val="auto"/>
              </w:rPr>
              <w:t xml:space="preserve"> ir iespējams nodrošināt gruntsūdens līmeni zemāku par 1 m, labi aug arī egle, lapegle, bērzs un apse (Mangalis 2004).</w:t>
            </w:r>
          </w:p>
        </w:tc>
      </w:tr>
      <w:tr w:rsidR="00EA2147" w:rsidRPr="00B64300" w14:paraId="381546CB"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86706BD" w14:textId="3880C959" w:rsidR="004463B2" w:rsidRPr="00B64300" w:rsidRDefault="004463B2" w:rsidP="004463B2">
            <w:pPr>
              <w:ind w:firstLine="0"/>
              <w:jc w:val="left"/>
              <w:rPr>
                <w:rFonts w:ascii="Times New Roman" w:hAnsi="Times New Roman" w:cs="Times New Roman"/>
                <w:color w:val="auto"/>
              </w:rPr>
            </w:pPr>
            <w:r w:rsidRPr="00B64300">
              <w:rPr>
                <w:rFonts w:ascii="Times New Roman" w:hAnsi="Times New Roman" w:cs="Times New Roman"/>
                <w:b/>
                <w:bCs/>
                <w:iCs/>
                <w:color w:val="auto"/>
              </w:rPr>
              <w:lastRenderedPageBreak/>
              <w:t>Virsmas sagatavošana, meliorācijas sistēmas sagatavošana un uzturēšana</w:t>
            </w:r>
          </w:p>
          <w:p w14:paraId="3E84AA70" w14:textId="77777777" w:rsidR="000D7676" w:rsidRPr="00B64300" w:rsidRDefault="000D7676" w:rsidP="004463B2">
            <w:pPr>
              <w:ind w:firstLine="0"/>
              <w:jc w:val="left"/>
              <w:rPr>
                <w:rFonts w:ascii="Times New Roman" w:hAnsi="Times New Roman" w:cs="Times New Roman"/>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6342255" w14:textId="77777777"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Ja lauka virsma nav līdzena, tā jālīdzina.</w:t>
            </w:r>
          </w:p>
          <w:p w14:paraId="37CB1127" w14:textId="59B8EB9F"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Senāk izstrādātās, ilgstoši pamestās kūdras ieguves vietās pirms koku stādīšanas jāveic teritorijas attīrīšana tikai no izveidojušās potenciāli konkurējošās veģetācijas. Ilgstoši neizmantotos kūdras laukos varētu būt veicami arī tādi darbi kā lauka attīrīšana no vecās būvtehnikas, būvmateriālu, citu atkritumu izvešana, bērtņu joslas līdzināšana.</w:t>
            </w:r>
          </w:p>
          <w:p w14:paraId="045DD5A5" w14:textId="23D2D30A"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Ja </w:t>
            </w:r>
            <w:r w:rsidR="00127F35" w:rsidRPr="00B64300">
              <w:rPr>
                <w:rFonts w:ascii="Times New Roman" w:hAnsi="Times New Roman" w:cs="Times New Roman"/>
                <w:color w:val="auto"/>
              </w:rPr>
              <w:t>ierīko</w:t>
            </w:r>
            <w:r w:rsidRPr="00B64300">
              <w:rPr>
                <w:rFonts w:ascii="Times New Roman" w:hAnsi="Times New Roman" w:cs="Times New Roman"/>
                <w:color w:val="auto"/>
              </w:rPr>
              <w:t xml:space="preserve"> jaun</w:t>
            </w:r>
            <w:r w:rsidR="00127F35" w:rsidRPr="00B64300">
              <w:rPr>
                <w:rFonts w:ascii="Times New Roman" w:hAnsi="Times New Roman" w:cs="Times New Roman"/>
                <w:color w:val="auto"/>
              </w:rPr>
              <w:t>u</w:t>
            </w:r>
            <w:r w:rsidRPr="00B64300">
              <w:rPr>
                <w:rFonts w:ascii="Times New Roman" w:hAnsi="Times New Roman" w:cs="Times New Roman"/>
                <w:color w:val="auto"/>
              </w:rPr>
              <w:t xml:space="preserve"> meliorācijas sistēm</w:t>
            </w:r>
            <w:r w:rsidR="00127F35" w:rsidRPr="00B64300">
              <w:rPr>
                <w:rFonts w:ascii="Times New Roman" w:hAnsi="Times New Roman" w:cs="Times New Roman"/>
                <w:color w:val="auto"/>
              </w:rPr>
              <w:t>u</w:t>
            </w:r>
            <w:r w:rsidRPr="00B64300">
              <w:rPr>
                <w:rFonts w:ascii="Times New Roman" w:hAnsi="Times New Roman" w:cs="Times New Roman"/>
                <w:color w:val="auto"/>
              </w:rPr>
              <w:t>, drenu sistēm</w:t>
            </w:r>
            <w:r w:rsidR="00127F35" w:rsidRPr="00B64300">
              <w:rPr>
                <w:rFonts w:ascii="Times New Roman" w:hAnsi="Times New Roman" w:cs="Times New Roman"/>
                <w:color w:val="auto"/>
              </w:rPr>
              <w:t>u</w:t>
            </w:r>
            <w:r w:rsidRPr="00B64300">
              <w:rPr>
                <w:rFonts w:ascii="Times New Roman" w:hAnsi="Times New Roman" w:cs="Times New Roman"/>
                <w:color w:val="auto"/>
              </w:rPr>
              <w:t>, vaļēju</w:t>
            </w:r>
            <w:r w:rsidR="00944949" w:rsidRPr="00B64300">
              <w:rPr>
                <w:rFonts w:ascii="Times New Roman" w:hAnsi="Times New Roman" w:cs="Times New Roman"/>
                <w:color w:val="auto"/>
              </w:rPr>
              <w:t>s</w:t>
            </w:r>
            <w:r w:rsidRPr="00B64300">
              <w:rPr>
                <w:rFonts w:ascii="Times New Roman" w:hAnsi="Times New Roman" w:cs="Times New Roman"/>
                <w:color w:val="auto"/>
              </w:rPr>
              <w:t xml:space="preserve"> grāvju</w:t>
            </w:r>
            <w:r w:rsidR="00944949" w:rsidRPr="00B64300">
              <w:rPr>
                <w:rFonts w:ascii="Times New Roman" w:hAnsi="Times New Roman" w:cs="Times New Roman"/>
                <w:color w:val="auto"/>
              </w:rPr>
              <w:t>s</w:t>
            </w:r>
            <w:r w:rsidRPr="00B64300">
              <w:rPr>
                <w:rFonts w:ascii="Times New Roman" w:hAnsi="Times New Roman" w:cs="Times New Roman"/>
                <w:color w:val="auto"/>
              </w:rPr>
              <w:t xml:space="preserve"> vai </w:t>
            </w:r>
            <w:r w:rsidR="00944949" w:rsidRPr="00B64300">
              <w:rPr>
                <w:rFonts w:ascii="Times New Roman" w:hAnsi="Times New Roman" w:cs="Times New Roman"/>
                <w:color w:val="auto"/>
              </w:rPr>
              <w:t xml:space="preserve">rekonstruē esošās </w:t>
            </w:r>
            <w:r w:rsidRPr="00B64300">
              <w:rPr>
                <w:rFonts w:ascii="Times New Roman" w:hAnsi="Times New Roman" w:cs="Times New Roman"/>
                <w:color w:val="auto"/>
              </w:rPr>
              <w:t>meliorācijas sistēmas, tad nevajag likvidēt tehnoloģiskos ceļus – tie noderēs stādījumu apsaimniekošanas darbu tehnikas pārvietošanās vajadzībām.</w:t>
            </w:r>
          </w:p>
          <w:p w14:paraId="028B6102" w14:textId="0EA29F19" w:rsidR="0083046C"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Zemes virskārtas aparšana, celmu, siekstu lasīšana un novešana un platības šķīvošana jāveic tikai tad, ja plānota mēslošanas un kaļķošanas materiāla iestrāde augsnē.</w:t>
            </w:r>
          </w:p>
        </w:tc>
      </w:tr>
      <w:tr w:rsidR="00EA2147" w:rsidRPr="00B64300" w14:paraId="4F42D9DB"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66AA56A" w14:textId="77777777" w:rsidR="004463B2" w:rsidRPr="00B64300" w:rsidRDefault="004463B2" w:rsidP="004463B2">
            <w:pPr>
              <w:ind w:firstLine="0"/>
              <w:jc w:val="left"/>
              <w:rPr>
                <w:rFonts w:ascii="Times New Roman" w:hAnsi="Times New Roman" w:cs="Times New Roman"/>
                <w:color w:val="auto"/>
              </w:rPr>
            </w:pPr>
            <w:r w:rsidRPr="00B64300">
              <w:rPr>
                <w:rFonts w:ascii="Times New Roman" w:hAnsi="Times New Roman" w:cs="Times New Roman"/>
                <w:b/>
                <w:bCs/>
                <w:iCs/>
                <w:color w:val="auto"/>
              </w:rPr>
              <w:t>Platības sagatavošana koku stādīšanai</w:t>
            </w:r>
          </w:p>
          <w:p w14:paraId="03C20189" w14:textId="3915DC1D" w:rsidR="000D7676" w:rsidRPr="00B64300" w:rsidRDefault="000D7676" w:rsidP="00F31275">
            <w:pPr>
              <w:ind w:firstLine="0"/>
              <w:jc w:val="left"/>
              <w:rPr>
                <w:rFonts w:ascii="Times New Roman" w:hAnsi="Times New Roman" w:cs="Times New Roman"/>
                <w:b/>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4C1861D" w14:textId="51E30E26" w:rsidR="007A7111"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Pēc augsnes ielabošanas darbiem (iepriekšējās sadaļās aprakstīts, kad un kā tie veicami)</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 xml:space="preserve">platības marķē, iezīmējot plānoto koku rindu izvietojumu. </w:t>
            </w:r>
            <w:r w:rsidRPr="00B64300">
              <w:rPr>
                <w:rFonts w:ascii="Times New Roman" w:eastAsia="Calibri" w:hAnsi="Times New Roman" w:cs="Times New Roman"/>
                <w:color w:val="auto"/>
              </w:rPr>
              <w:t>Koku rindu izvietojumu plāno atkarībā no stādāmo koku skaita un kokaudzes kopšanas un uzturēšanas darbos izmantojamās tehnikas pārvietošanās iespējām un darba agregātu platuma. Atstatumu starp rindām izvēlas tādu, lai būtu ērti veikt atēnošanas darbus nākamajos četros gados pēc stādījuma ierīkošanas. Atstatumu starp kokiem rindā aprēķina, dalot nepieciešamo koku skaitu (atkarībā no koku sugas) ar rindu skaitu un aprēķinot koku attālumu rindā tā, lai vienmērīgi izvietotu stādāmos kokus. Kokus rindās stāda ne tuvāk kā 1,5 m citu pie cita.</w:t>
            </w:r>
          </w:p>
        </w:tc>
      </w:tr>
      <w:tr w:rsidR="00EA2147" w:rsidRPr="00B64300" w14:paraId="1C9BCB91"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5AD1DFD" w14:textId="77777777" w:rsidR="004463B2" w:rsidRPr="00B64300" w:rsidRDefault="004463B2"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t>Mēslošana – kokiem nepieciešamo barības vielu ienese</w:t>
            </w:r>
          </w:p>
          <w:p w14:paraId="155ED343" w14:textId="03E9EAB7" w:rsidR="004463B2" w:rsidRPr="00B64300" w:rsidRDefault="004463B2" w:rsidP="00F31275">
            <w:pPr>
              <w:ind w:firstLine="0"/>
              <w:jc w:val="left"/>
              <w:rPr>
                <w:rFonts w:ascii="Times New Roman" w:hAnsi="Times New Roman" w:cs="Times New Roman"/>
                <w:b/>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FD1BF11" w14:textId="45CFD9CB" w:rsidR="004463B2" w:rsidRPr="00747D24"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ugsnes ielabošanu izstrādātās kūdras ieguves vietās var veikt, izmantojot komunālās saimniecības vai enerģijas ražošanas blakusproduktus – notekūdeņu dūņas vai koksnes pelnus, digestātu, kā arī minerālmēslojumu. Augsni kaļķo, ja izvēlētajam mēslošanas līdzeklim nepiemīt augsnes skābumu samazinošas īpašības vai rekultivējamā lauka kūdras slānim, kurā paredzēts ierīkot stādījumus, raksturīga skāba vide (pH &lt; 3,0). Koksnes pelnu izmantošana augsnes ielabošanā izstrādātos kūdras ieguves laukos spēj efektīvi uzlabot koku augšanu, un mēslojuma efekts var ilgt līdz pat 50 gadiem (Houtari et al. 2011)</w:t>
            </w:r>
            <w:bookmarkStart w:id="22" w:name="__Fieldmark__615_35853205451"/>
            <w:bookmarkStart w:id="23" w:name="__Fieldmark__10940_16365490931"/>
            <w:bookmarkStart w:id="24" w:name="__Fieldmark__210_23076297231"/>
            <w:bookmarkStart w:id="25" w:name="__Fieldmark__525_14416533711"/>
            <w:bookmarkStart w:id="26" w:name="__Fieldmark__485_31220227181"/>
            <w:bookmarkStart w:id="27" w:name="__Fieldmark__255_16898614771"/>
            <w:bookmarkStart w:id="28" w:name="__Fieldmark__560_33682036271"/>
            <w:bookmarkStart w:id="29" w:name="__Fieldmark__206_17132743561"/>
            <w:bookmarkStart w:id="30" w:name="__Fieldmark__257_7017071511"/>
            <w:bookmarkStart w:id="31" w:name="__Fieldmark__1304_473874481"/>
            <w:bookmarkStart w:id="32" w:name="__Fieldmark__925_2552981881"/>
            <w:bookmarkEnd w:id="22"/>
            <w:bookmarkEnd w:id="23"/>
            <w:bookmarkEnd w:id="24"/>
            <w:bookmarkEnd w:id="25"/>
            <w:bookmarkEnd w:id="26"/>
            <w:bookmarkEnd w:id="27"/>
            <w:bookmarkEnd w:id="28"/>
            <w:bookmarkEnd w:id="29"/>
            <w:bookmarkEnd w:id="30"/>
            <w:bookmarkEnd w:id="31"/>
            <w:bookmarkEnd w:id="32"/>
            <w:r w:rsidRPr="00B64300">
              <w:rPr>
                <w:rFonts w:ascii="Times New Roman" w:hAnsi="Times New Roman" w:cs="Times New Roman"/>
                <w:color w:val="auto"/>
              </w:rPr>
              <w:t>. Latvijas valsts mežzinātnes institūta “Silava” izmēģinājuma stādījumos notekūdeņu dūņu pamatmēslojums nodrošina sekmīgu koku augšanu vēl 13 gadus pēc pamatmēslojuma ieneses, kamēr līdzīgas fosfora pamatmēslojuma devas ienese ar minerālmēsliem audzes attīstību stimulēja tikai piecus gadus pēc mēslojuma izmantošanas (Bebre, Lazdiņa 2017). Pēc trīs gadiem ierīkotajos koksnes pelnu mēslošanas izmēģinājumos mēslotie koki bija vitāli, kamēr kontroles stādījumā (bez pelnu iestrādes augsnē) stādītajiem kokiem bija vērojamas barības vielu trūkuma pazīmes.</w:t>
            </w:r>
          </w:p>
        </w:tc>
      </w:tr>
      <w:tr w:rsidR="00EA2147" w:rsidRPr="00B64300" w14:paraId="02F35C3D"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BECABFC" w14:textId="5AC55B35" w:rsidR="000145DF" w:rsidRPr="00B64300" w:rsidRDefault="000145DF"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t>Koku stādīšana un kopšana</w:t>
            </w:r>
          </w:p>
          <w:p w14:paraId="68B1EF92" w14:textId="00793ADD" w:rsidR="004463B2" w:rsidRPr="00B64300" w:rsidRDefault="004463B2" w:rsidP="00F31275">
            <w:pPr>
              <w:ind w:firstLine="0"/>
              <w:rPr>
                <w:rFonts w:ascii="Times New Roman" w:hAnsi="Times New Roman" w:cs="Times New Roman"/>
                <w:i/>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B31DE08"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Koku stādīšanu veic ar rokas darba instrumentiem vai mehanizēti. Stādīšanas paņēmiens atkarīgs </w:t>
            </w:r>
            <w:proofErr w:type="gramStart"/>
            <w:r w:rsidRPr="00B64300">
              <w:rPr>
                <w:rFonts w:ascii="Times New Roman" w:hAnsi="Times New Roman" w:cs="Times New Roman"/>
                <w:color w:val="auto"/>
              </w:rPr>
              <w:t>no iegādātā</w:t>
            </w:r>
            <w:proofErr w:type="gramEnd"/>
            <w:r w:rsidRPr="00B64300">
              <w:rPr>
                <w:rFonts w:ascii="Times New Roman" w:hAnsi="Times New Roman" w:cs="Times New Roman"/>
                <w:color w:val="auto"/>
              </w:rPr>
              <w:t xml:space="preserve"> stādmateriāla veida. Ietvarstādu stādīšanai var izmantot stādāmos stobrus, bet stādu ar uzlaboto sakņu sistēmu stādīšana iespējama tikai ar lāpstu vai stādāmo šķēpu.</w:t>
            </w:r>
          </w:p>
          <w:p w14:paraId="031FADE1"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Ja kūdras laukā pirms stādījuma ierīkošanas veikta augsnes ielabošana un augsnes apstrāde, tad maza izmēra kailsakņu stādus iespējams stādīt ne tikai ar lāpstu, bet arī ar stādu pārskolojamām mašīnām, darbus daļēji mehanizējot.</w:t>
            </w:r>
          </w:p>
          <w:p w14:paraId="5966BA96"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Stādīšanas laikā stādi jāuzglabā ēnā. Stādot jāraugās, lai virs sakņu kakla un substrāta būtu vismaz 2–3 cm biezs kūdras slānis. Ievietojot stādu saknes </w:t>
            </w:r>
            <w:r w:rsidRPr="00B64300">
              <w:rPr>
                <w:rFonts w:ascii="Times New Roman" w:hAnsi="Times New Roman" w:cs="Times New Roman"/>
                <w:color w:val="auto"/>
              </w:rPr>
              <w:lastRenderedPageBreak/>
              <w:t xml:space="preserve">bedrē, tās jānovieto vertikāli, nedrīkst atstāt virs augsnes sakņu galotnes. Ja saknes ir ļoti garas, tās drīkst īsināt nocērtot, veidojot 20–15 cm garu sakņu kamolu. Nedrīkst īsināt saknes, tās noraujot – tā tiek bojāta sakne visā garumā. Tāpat garās saknes nedrīkst aptīt citu ap citu – tā kokam tiek radīts </w:t>
            </w:r>
            <w:proofErr w:type="gramStart"/>
            <w:r w:rsidRPr="00B64300">
              <w:rPr>
                <w:rFonts w:ascii="Times New Roman" w:hAnsi="Times New Roman" w:cs="Times New Roman"/>
                <w:color w:val="auto"/>
              </w:rPr>
              <w:t>papildus stress</w:t>
            </w:r>
            <w:proofErr w:type="gramEnd"/>
            <w:r w:rsidRPr="00B64300">
              <w:rPr>
                <w:rFonts w:ascii="Times New Roman" w:hAnsi="Times New Roman" w:cs="Times New Roman"/>
                <w:color w:val="auto"/>
              </w:rPr>
              <w:t>, un nākotnē veidojas nestabila, koka vainagu pabarot nespējīga, vārga, vienkopus izvietota sakņu sistēma.</w:t>
            </w:r>
          </w:p>
          <w:p w14:paraId="508B1D3C" w14:textId="2134C138"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Augsnes ielabošana veicina ne tikai koku, bet arī nezāļu augšanu, tāpēc jārēķinās ar to, ka drīz </w:t>
            </w:r>
            <w:proofErr w:type="gramStart"/>
            <w:r w:rsidRPr="00B64300">
              <w:rPr>
                <w:rFonts w:ascii="Times New Roman" w:hAnsi="Times New Roman" w:cs="Times New Roman"/>
                <w:color w:val="auto"/>
              </w:rPr>
              <w:t>pēc papildus augu</w:t>
            </w:r>
            <w:proofErr w:type="gramEnd"/>
            <w:r w:rsidRPr="00B64300">
              <w:rPr>
                <w:rFonts w:ascii="Times New Roman" w:hAnsi="Times New Roman" w:cs="Times New Roman"/>
                <w:color w:val="auto"/>
              </w:rPr>
              <w:t xml:space="preserve"> barošanās elementu ieneses būs jāveic stādījumu atēnošana jeb agrotehniskā kopšana, lakstaugu izpļaušana, ja aizzēlums kavēs jauno koku attīstību. Ierīkotajiem koku stādījumiem agrotehniskā kopšana jāparedz vairākus gadus pēc kārtas. Atēnošanu var veikt mašinizēti, ja tas ieplānots, jau stādījuma ierīkošanas laikā izvēloties agregāta pārvietošanai nepieciešamo attālumu starp koku rindām.</w:t>
            </w:r>
          </w:p>
          <w:p w14:paraId="29DA5249" w14:textId="176EEBB6"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Pirmajos piecos gados pēc iestādīšanas jāveic koku aizsardzība pret pārnadžu postījumiem, apstrādājot koku galotnes ar repelentiem </w:t>
            </w:r>
            <w:r w:rsidRPr="00B64300">
              <w:rPr>
                <w:rFonts w:ascii="Times New Roman" w:hAnsi="Times New Roman" w:cs="Times New Roman"/>
                <w:i/>
                <w:iCs/>
                <w:color w:val="auto"/>
              </w:rPr>
              <w:t xml:space="preserve">Cervacol </w:t>
            </w:r>
            <w:r w:rsidRPr="00B64300">
              <w:rPr>
                <w:rFonts w:ascii="Times New Roman" w:hAnsi="Times New Roman" w:cs="Times New Roman"/>
                <w:color w:val="auto"/>
              </w:rPr>
              <w:t>vai</w:t>
            </w:r>
            <w:r w:rsidRPr="00B64300">
              <w:rPr>
                <w:rFonts w:ascii="Times New Roman" w:hAnsi="Times New Roman" w:cs="Times New Roman"/>
                <w:i/>
                <w:iCs/>
                <w:color w:val="auto"/>
              </w:rPr>
              <w:t xml:space="preserve"> Triko</w:t>
            </w:r>
            <w:r w:rsidRPr="00B64300">
              <w:rPr>
                <w:rFonts w:ascii="Times New Roman" w:hAnsi="Times New Roman" w:cs="Times New Roman"/>
                <w:color w:val="auto"/>
              </w:rPr>
              <w:t>, vai ar mehāniskiem aizsardzības līdzekļiem – caurulēm. Lielāk</w:t>
            </w:r>
            <w:r w:rsidR="00944949" w:rsidRPr="00B64300">
              <w:rPr>
                <w:rFonts w:ascii="Times New Roman" w:hAnsi="Times New Roman" w:cs="Times New Roman"/>
                <w:color w:val="auto"/>
              </w:rPr>
              <w:t>ā</w:t>
            </w:r>
            <w:r w:rsidRPr="00B64300">
              <w:rPr>
                <w:rFonts w:ascii="Times New Roman" w:hAnsi="Times New Roman" w:cs="Times New Roman"/>
                <w:color w:val="auto"/>
              </w:rPr>
              <w:t xml:space="preserve">s stādījumu platībās ir ekonomiski izdevīgāk veikt iežogošanu nekā </w:t>
            </w:r>
            <w:proofErr w:type="gramStart"/>
            <w:r w:rsidRPr="00B64300">
              <w:rPr>
                <w:rFonts w:ascii="Times New Roman" w:hAnsi="Times New Roman" w:cs="Times New Roman"/>
                <w:color w:val="auto"/>
              </w:rPr>
              <w:t>katra koka individuālu aizsardzību</w:t>
            </w:r>
            <w:proofErr w:type="gramEnd"/>
            <w:r w:rsidRPr="00B64300">
              <w:rPr>
                <w:rFonts w:ascii="Times New Roman" w:hAnsi="Times New Roman" w:cs="Times New Roman"/>
                <w:color w:val="auto"/>
              </w:rPr>
              <w:t>.</w:t>
            </w:r>
          </w:p>
          <w:p w14:paraId="2EB8CF3E" w14:textId="6B1796FA" w:rsidR="004463B2" w:rsidRPr="00747D24"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Platība regulāri jāapseko, uzraugot, vai grāvjos nav iemitinājušies bebri, lai tie neveido aizsprostus un nepaceļ ūdens līmeni, radot pārmitrus apstākļus.</w:t>
            </w:r>
          </w:p>
        </w:tc>
      </w:tr>
      <w:tr w:rsidR="000145DF" w:rsidRPr="00B64300" w14:paraId="007BF473"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949F603" w14:textId="77777777" w:rsidR="000145DF" w:rsidRPr="00B64300" w:rsidRDefault="000145DF"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lastRenderedPageBreak/>
              <w:t>Klimata pārmaiņu mazināšana</w:t>
            </w:r>
          </w:p>
          <w:p w14:paraId="49439F30" w14:textId="77777777" w:rsidR="000145DF" w:rsidRPr="00B64300" w:rsidRDefault="000145DF" w:rsidP="000145DF">
            <w:pPr>
              <w:ind w:firstLine="0"/>
              <w:jc w:val="left"/>
              <w:rPr>
                <w:rFonts w:ascii="Times New Roman" w:hAnsi="Times New Roman" w:cs="Times New Roman"/>
                <w:b/>
                <w:bCs/>
                <w:i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90E388D" w14:textId="77777777" w:rsidR="000145DF" w:rsidRPr="00B64300"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jot izstrādātu kūdras lauku, samazinās SEG emisijas (</w:t>
            </w:r>
            <w:bookmarkStart w:id="33" w:name="__Fieldmark__16013_1636549093"/>
            <w:r w:rsidRPr="00B64300">
              <w:rPr>
                <w:rFonts w:ascii="Times New Roman" w:hAnsi="Times New Roman" w:cs="Times New Roman"/>
                <w:color w:val="auto"/>
              </w:rPr>
              <w:t>W</w:t>
            </w:r>
            <w:bookmarkStart w:id="34" w:name="__Fieldmark__1057_1498219109"/>
            <w:r w:rsidRPr="00B64300">
              <w:rPr>
                <w:rFonts w:ascii="Times New Roman" w:hAnsi="Times New Roman" w:cs="Times New Roman"/>
                <w:color w:val="auto"/>
              </w:rPr>
              <w:t>i</w:t>
            </w:r>
            <w:bookmarkStart w:id="35" w:name="__Fieldmark__413_47387448"/>
            <w:r w:rsidRPr="00B64300">
              <w:rPr>
                <w:rFonts w:ascii="Times New Roman" w:hAnsi="Times New Roman" w:cs="Times New Roman"/>
                <w:color w:val="auto"/>
              </w:rPr>
              <w:t>l</w:t>
            </w:r>
            <w:bookmarkStart w:id="36" w:name="__Fieldmark__120_255298188"/>
            <w:r w:rsidRPr="00B64300">
              <w:rPr>
                <w:rFonts w:ascii="Times New Roman" w:hAnsi="Times New Roman" w:cs="Times New Roman"/>
                <w:color w:val="auto"/>
              </w:rPr>
              <w:t>s</w:t>
            </w:r>
            <w:bookmarkStart w:id="37" w:name="__Fieldmark__10992_3368203627"/>
            <w:r w:rsidRPr="00B64300">
              <w:rPr>
                <w:rFonts w:ascii="Times New Roman" w:hAnsi="Times New Roman" w:cs="Times New Roman"/>
                <w:color w:val="auto"/>
              </w:rPr>
              <w:t>o</w:t>
            </w:r>
            <w:bookmarkStart w:id="38" w:name="__Fieldmark__972_1441653371"/>
            <w:r w:rsidRPr="00B64300">
              <w:rPr>
                <w:rFonts w:ascii="Times New Roman" w:hAnsi="Times New Roman" w:cs="Times New Roman"/>
                <w:color w:val="auto"/>
              </w:rPr>
              <w:t>n</w:t>
            </w:r>
            <w:bookmarkStart w:id="39" w:name="__Fieldmark__1073_3585320545"/>
            <w:r w:rsidRPr="00B64300">
              <w:rPr>
                <w:rFonts w:ascii="Times New Roman" w:hAnsi="Times New Roman" w:cs="Times New Roman"/>
                <w:color w:val="auto"/>
              </w:rPr>
              <w:t xml:space="preserve"> </w:t>
            </w:r>
            <w:bookmarkStart w:id="40" w:name="__Fieldmark__494_701707151"/>
            <w:r w:rsidRPr="00B64300">
              <w:rPr>
                <w:rFonts w:ascii="Times New Roman" w:hAnsi="Times New Roman" w:cs="Times New Roman"/>
                <w:color w:val="auto"/>
              </w:rPr>
              <w:t>e</w:t>
            </w:r>
            <w:bookmarkStart w:id="41" w:name="__Fieldmark__411_2307629723"/>
            <w:r w:rsidRPr="00B64300">
              <w:rPr>
                <w:rFonts w:ascii="Times New Roman" w:hAnsi="Times New Roman" w:cs="Times New Roman"/>
                <w:color w:val="auto"/>
              </w:rPr>
              <w:t>t al. 2009)</w:t>
            </w:r>
            <w:bookmarkStart w:id="42" w:name="__Fieldmark__871_3122022718"/>
            <w:bookmarkStart w:id="43" w:name="__Fieldmark__564_1689861477"/>
            <w:bookmarkEnd w:id="33"/>
            <w:bookmarkEnd w:id="34"/>
            <w:bookmarkEnd w:id="35"/>
            <w:bookmarkEnd w:id="36"/>
            <w:bookmarkEnd w:id="37"/>
            <w:bookmarkEnd w:id="38"/>
            <w:bookmarkEnd w:id="39"/>
            <w:bookmarkEnd w:id="40"/>
            <w:bookmarkEnd w:id="41"/>
            <w:r w:rsidRPr="00B64300">
              <w:rPr>
                <w:rFonts w:ascii="Times New Roman" w:hAnsi="Times New Roman" w:cs="Times New Roman"/>
                <w:color w:val="auto"/>
              </w:rPr>
              <w:t>.</w:t>
            </w:r>
            <w:bookmarkEnd w:id="42"/>
            <w:bookmarkEnd w:id="43"/>
            <w:r w:rsidRPr="00B64300">
              <w:rPr>
                <w:rFonts w:ascii="Times New Roman" w:hAnsi="Times New Roman" w:cs="Times New Roman"/>
                <w:color w:val="auto"/>
              </w:rPr>
              <w:t xml:space="preserve"> </w:t>
            </w:r>
            <w:r w:rsidRPr="00B64300">
              <w:rPr>
                <w:rFonts w:ascii="Times New Roman" w:eastAsia="Calibri" w:hAnsi="Times New Roman" w:cs="Times New Roman"/>
                <w:color w:val="auto"/>
              </w:rPr>
              <w:t>Apmežojot teritorijas, kur pabeigta kūdras ieguve, kūdras slāņa mineralizēšanās</w:t>
            </w:r>
            <w:proofErr w:type="gramStart"/>
            <w:r w:rsidRPr="00B64300">
              <w:rPr>
                <w:rFonts w:ascii="Times New Roman" w:eastAsia="Calibri" w:hAnsi="Times New Roman" w:cs="Times New Roman"/>
                <w:color w:val="auto"/>
              </w:rPr>
              <w:t xml:space="preserve"> notiek lēnāk</w:t>
            </w:r>
            <w:proofErr w:type="gramEnd"/>
            <w:r w:rsidRPr="00B64300">
              <w:rPr>
                <w:rFonts w:ascii="Times New Roman" w:eastAsia="Calibri" w:hAnsi="Times New Roman" w:cs="Times New Roman"/>
                <w:color w:val="auto"/>
              </w:rPr>
              <w:t xml:space="preserve"> nekā, ja tos izmanto lauksaimniecībā, vai vispār nenotiek. Tāpēc, vērtējot kūdrāju tālākas apsaimniekošanas ietekmi uz klimatu, vietās, kur tas iespējams, ieteicama to izmantošana mežsaimniecībā (</w:t>
            </w:r>
            <w:bookmarkStart w:id="44" w:name="__Fieldmark__16064_1636549093"/>
            <w:r w:rsidRPr="00B64300">
              <w:rPr>
                <w:rFonts w:ascii="Times New Roman" w:eastAsia="Calibri" w:hAnsi="Times New Roman" w:cs="Times New Roman"/>
                <w:color w:val="auto"/>
              </w:rPr>
              <w:t>S</w:t>
            </w:r>
            <w:bookmarkStart w:id="45" w:name="__Fieldmark__1104_1498219109"/>
            <w:r w:rsidRPr="00B64300">
              <w:rPr>
                <w:rFonts w:ascii="Times New Roman" w:eastAsia="Calibri" w:hAnsi="Times New Roman" w:cs="Times New Roman"/>
                <w:color w:val="auto"/>
              </w:rPr>
              <w:t>t</w:t>
            </w:r>
            <w:bookmarkStart w:id="46" w:name="__Fieldmark__456_47387448"/>
            <w:r w:rsidRPr="00B64300">
              <w:rPr>
                <w:rFonts w:ascii="Times New Roman" w:eastAsia="Calibri" w:hAnsi="Times New Roman" w:cs="Times New Roman"/>
                <w:color w:val="auto"/>
              </w:rPr>
              <w:t>r</w:t>
            </w:r>
            <w:bookmarkStart w:id="47" w:name="__Fieldmark__159_255298188"/>
            <w:r w:rsidRPr="00B64300">
              <w:rPr>
                <w:rFonts w:ascii="Times New Roman" w:eastAsia="Calibri" w:hAnsi="Times New Roman" w:cs="Times New Roman"/>
                <w:color w:val="auto"/>
              </w:rPr>
              <w:t>a</w:t>
            </w:r>
            <w:bookmarkStart w:id="48" w:name="__Fieldmark__11027_3368203627"/>
            <w:r w:rsidRPr="00B64300">
              <w:rPr>
                <w:rFonts w:ascii="Times New Roman" w:eastAsia="Calibri" w:hAnsi="Times New Roman" w:cs="Times New Roman"/>
                <w:color w:val="auto"/>
              </w:rPr>
              <w:t>c</w:t>
            </w:r>
            <w:bookmarkStart w:id="49" w:name="__Fieldmark__1003_1441653371"/>
            <w:r w:rsidRPr="00B64300">
              <w:rPr>
                <w:rFonts w:ascii="Times New Roman" w:eastAsia="Calibri" w:hAnsi="Times New Roman" w:cs="Times New Roman"/>
                <w:color w:val="auto"/>
              </w:rPr>
              <w:t>k (ed.)</w:t>
            </w:r>
            <w:bookmarkStart w:id="50" w:name="__Fieldmark__1100_3585320545"/>
            <w:bookmarkStart w:id="51" w:name="__Fieldmark__515_701707151"/>
            <w:r w:rsidRPr="00B64300">
              <w:rPr>
                <w:rFonts w:ascii="Times New Roman" w:eastAsia="Calibri" w:hAnsi="Times New Roman" w:cs="Times New Roman"/>
                <w:color w:val="auto"/>
              </w:rPr>
              <w:t xml:space="preserve"> </w:t>
            </w:r>
            <w:bookmarkStart w:id="52" w:name="__Fieldmark__428_2307629723"/>
            <w:r w:rsidRPr="00B64300">
              <w:rPr>
                <w:rFonts w:ascii="Times New Roman" w:eastAsia="Calibri" w:hAnsi="Times New Roman" w:cs="Times New Roman"/>
                <w:color w:val="auto"/>
              </w:rPr>
              <w:t>2</w:t>
            </w:r>
            <w:bookmarkStart w:id="53" w:name="__Fieldmark__884_3122022718"/>
            <w:r w:rsidRPr="00B64300">
              <w:rPr>
                <w:rFonts w:ascii="Times New Roman" w:eastAsia="Calibri" w:hAnsi="Times New Roman" w:cs="Times New Roman"/>
                <w:color w:val="auto"/>
              </w:rPr>
              <w:t>008)</w:t>
            </w:r>
            <w:bookmarkStart w:id="54" w:name="__Fieldmark__573_1689861477"/>
            <w:bookmarkEnd w:id="44"/>
            <w:bookmarkEnd w:id="45"/>
            <w:bookmarkEnd w:id="46"/>
            <w:bookmarkEnd w:id="47"/>
            <w:bookmarkEnd w:id="48"/>
            <w:bookmarkEnd w:id="49"/>
            <w:bookmarkEnd w:id="50"/>
            <w:bookmarkEnd w:id="51"/>
            <w:bookmarkEnd w:id="52"/>
            <w:bookmarkEnd w:id="53"/>
            <w:r w:rsidRPr="00B64300">
              <w:rPr>
                <w:rFonts w:ascii="Times New Roman" w:eastAsia="Calibri" w:hAnsi="Times New Roman" w:cs="Times New Roman"/>
                <w:color w:val="auto"/>
              </w:rPr>
              <w:t>.</w:t>
            </w:r>
            <w:bookmarkEnd w:id="54"/>
          </w:p>
          <w:p w14:paraId="719C5289" w14:textId="77777777" w:rsidR="000145DF" w:rsidRPr="00B64300" w:rsidRDefault="000145DF" w:rsidP="00195465">
            <w:pPr>
              <w:suppressAutoHyphens/>
              <w:ind w:firstLine="0"/>
              <w:rPr>
                <w:rFonts w:ascii="Times New Roman" w:hAnsi="Times New Roman" w:cs="Times New Roman"/>
                <w:color w:val="auto"/>
              </w:rPr>
            </w:pPr>
            <w:r w:rsidRPr="00B64300">
              <w:rPr>
                <w:rFonts w:ascii="Times New Roman" w:eastAsia="Calibri" w:hAnsi="Times New Roman" w:cs="Times New Roman"/>
                <w:color w:val="auto"/>
              </w:rPr>
              <w:t xml:space="preserve">Pēc sekmīgas apmežošanas augsnes ielabošanas pasākumus (mēslošana, kaļķošana, augsnes apstrāde) atkārto pēc vairākiem gadu desmitiem (pēc kopšanas un atjaunošanas cirtēm). Tas samazina augsnes temperatūru un mikrobiālo aktivitāti, tādējādi palēninot kūdras mineralizācijas </w:t>
            </w:r>
            <w:r w:rsidRPr="00B64300">
              <w:rPr>
                <w:rFonts w:ascii="Times New Roman" w:hAnsi="Times New Roman" w:cs="Times New Roman"/>
                <w:color w:val="auto"/>
              </w:rPr>
              <w:t>ātrumu un samazinot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un N</w:t>
            </w:r>
            <w:r w:rsidRPr="00B64300">
              <w:rPr>
                <w:rFonts w:ascii="Times New Roman" w:hAnsi="Times New Roman" w:cs="Times New Roman"/>
                <w:color w:val="auto"/>
                <w:vertAlign w:val="subscript"/>
              </w:rPr>
              <w:t>2</w:t>
            </w:r>
            <w:r w:rsidRPr="00B64300">
              <w:rPr>
                <w:rFonts w:ascii="Times New Roman" w:hAnsi="Times New Roman" w:cs="Times New Roman"/>
                <w:color w:val="auto"/>
              </w:rPr>
              <w:t>O emisijas (</w:t>
            </w:r>
            <w:bookmarkStart w:id="55" w:name="__Fieldmark__16116_1636549093"/>
            <w:r w:rsidRPr="00B64300">
              <w:rPr>
                <w:rFonts w:ascii="Times New Roman" w:hAnsi="Times New Roman" w:cs="Times New Roman"/>
                <w:color w:val="auto"/>
              </w:rPr>
              <w:t>M</w:t>
            </w:r>
            <w:bookmarkStart w:id="56" w:name="__Fieldmark__1152_1498219109"/>
            <w:r w:rsidRPr="00B64300">
              <w:rPr>
                <w:rFonts w:ascii="Times New Roman" w:hAnsi="Times New Roman" w:cs="Times New Roman"/>
                <w:color w:val="auto"/>
              </w:rPr>
              <w:t>ä</w:t>
            </w:r>
            <w:bookmarkStart w:id="57" w:name="__Fieldmark__500_47387448"/>
            <w:r w:rsidRPr="00B64300">
              <w:rPr>
                <w:rFonts w:ascii="Times New Roman" w:hAnsi="Times New Roman" w:cs="Times New Roman"/>
                <w:color w:val="auto"/>
              </w:rPr>
              <w:t>k</w:t>
            </w:r>
            <w:bookmarkStart w:id="58" w:name="__Fieldmark__200_255298188"/>
            <w:r w:rsidRPr="00B64300">
              <w:rPr>
                <w:rFonts w:ascii="Times New Roman" w:hAnsi="Times New Roman" w:cs="Times New Roman"/>
                <w:color w:val="auto"/>
              </w:rPr>
              <w:t>i</w:t>
            </w:r>
            <w:bookmarkStart w:id="59" w:name="__Fieldmark__11064_3368203627"/>
            <w:r w:rsidRPr="00B64300">
              <w:rPr>
                <w:rFonts w:ascii="Times New Roman" w:hAnsi="Times New Roman" w:cs="Times New Roman"/>
                <w:color w:val="auto"/>
              </w:rPr>
              <w:t>r</w:t>
            </w:r>
            <w:bookmarkStart w:id="60" w:name="__Fieldmark__1036_1441653371"/>
            <w:r w:rsidRPr="00B64300">
              <w:rPr>
                <w:rFonts w:ascii="Times New Roman" w:hAnsi="Times New Roman" w:cs="Times New Roman"/>
                <w:color w:val="auto"/>
              </w:rPr>
              <w:t>a</w:t>
            </w:r>
            <w:bookmarkStart w:id="61" w:name="__Fieldmark__1129_3585320545"/>
            <w:r w:rsidRPr="00B64300">
              <w:rPr>
                <w:rFonts w:ascii="Times New Roman" w:hAnsi="Times New Roman" w:cs="Times New Roman"/>
                <w:color w:val="auto"/>
              </w:rPr>
              <w:t>n</w:t>
            </w:r>
            <w:bookmarkStart w:id="62" w:name="__Fieldmark__540_701707151"/>
            <w:r w:rsidRPr="00B64300">
              <w:rPr>
                <w:rFonts w:ascii="Times New Roman" w:hAnsi="Times New Roman" w:cs="Times New Roman"/>
                <w:color w:val="auto"/>
              </w:rPr>
              <w:t>t</w:t>
            </w:r>
            <w:bookmarkStart w:id="63" w:name="__Fieldmark__449_2307629723"/>
            <w:r w:rsidRPr="00B64300">
              <w:rPr>
                <w:rFonts w:ascii="Times New Roman" w:hAnsi="Times New Roman" w:cs="Times New Roman"/>
                <w:color w:val="auto"/>
              </w:rPr>
              <w:t>a</w:t>
            </w:r>
            <w:bookmarkStart w:id="64" w:name="__Fieldmark__901_3122022718"/>
            <w:r w:rsidRPr="00B64300">
              <w:rPr>
                <w:rFonts w:ascii="Times New Roman" w:hAnsi="Times New Roman" w:cs="Times New Roman"/>
                <w:color w:val="auto"/>
              </w:rPr>
              <w:t xml:space="preserve"> et al. 2007).</w:t>
            </w:r>
            <w:bookmarkStart w:id="65" w:name="__Fieldmark__586_1689861477"/>
            <w:bookmarkEnd w:id="55"/>
            <w:bookmarkEnd w:id="56"/>
            <w:bookmarkEnd w:id="57"/>
            <w:bookmarkEnd w:id="58"/>
            <w:bookmarkEnd w:id="59"/>
            <w:bookmarkEnd w:id="60"/>
            <w:bookmarkEnd w:id="61"/>
            <w:bookmarkEnd w:id="62"/>
            <w:bookmarkEnd w:id="63"/>
            <w:bookmarkEnd w:id="64"/>
            <w:bookmarkEnd w:id="65"/>
          </w:p>
          <w:p w14:paraId="423EDB9D" w14:textId="32847442" w:rsidR="000145DF" w:rsidRPr="00747D24"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Koku biomasa, zemsedze, zemsega un nedzīvā koksne kūdreņos (mežaudzēs uz hidrotehniski meliorētām organiskām augsnēm) kompensē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emisijas, kas rodas, mineralizējoties augstā un pārejas purva kūdras augsnei, tomēr auglīgās zemā purva kūdras augsnēs SEG emisijas arī pēc apmežošanas var pārsniegt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piesaisti </w:t>
            </w:r>
            <w:proofErr w:type="gramStart"/>
            <w:r w:rsidRPr="00B64300">
              <w:rPr>
                <w:rFonts w:ascii="Times New Roman" w:hAnsi="Times New Roman" w:cs="Times New Roman"/>
                <w:color w:val="auto"/>
              </w:rPr>
              <w:t>(</w:t>
            </w:r>
            <w:proofErr w:type="gramEnd"/>
            <w:r w:rsidRPr="00B64300">
              <w:rPr>
                <w:rFonts w:ascii="Times New Roman" w:hAnsi="Times New Roman" w:cs="Times New Roman"/>
                <w:color w:val="auto"/>
              </w:rPr>
              <w:t>Mäkiranta et al. 2007). Biomasā uzkrātais oglekļa daudzums ir tieši proporcionāls augšanas koku gaitai – jo straujāks biomasas pieaugumus, jo vairāk oglekļa uzkrāj mežaudze (</w:t>
            </w:r>
            <w:bookmarkStart w:id="66" w:name="__Fieldmark__16215_1636549093"/>
            <w:r w:rsidRPr="00B64300">
              <w:rPr>
                <w:rFonts w:ascii="Times New Roman" w:hAnsi="Times New Roman" w:cs="Times New Roman"/>
                <w:color w:val="auto"/>
              </w:rPr>
              <w:t>I</w:t>
            </w:r>
            <w:bookmarkStart w:id="67" w:name="__Fieldmark__1243_1498219109"/>
            <w:r w:rsidRPr="00B64300">
              <w:rPr>
                <w:rFonts w:ascii="Times New Roman" w:hAnsi="Times New Roman" w:cs="Times New Roman"/>
                <w:color w:val="auto"/>
              </w:rPr>
              <w:t>P</w:t>
            </w:r>
            <w:bookmarkStart w:id="68" w:name="__Fieldmark__583_47387448"/>
            <w:r w:rsidRPr="00B64300">
              <w:rPr>
                <w:rFonts w:ascii="Times New Roman" w:hAnsi="Times New Roman" w:cs="Times New Roman"/>
                <w:color w:val="auto"/>
              </w:rPr>
              <w:t>C</w:t>
            </w:r>
            <w:bookmarkStart w:id="69" w:name="__Fieldmark__276_255298188"/>
            <w:r w:rsidRPr="00B64300">
              <w:rPr>
                <w:rFonts w:ascii="Times New Roman" w:hAnsi="Times New Roman" w:cs="Times New Roman"/>
                <w:color w:val="auto"/>
              </w:rPr>
              <w:t>C</w:t>
            </w:r>
            <w:bookmarkStart w:id="70" w:name="__Fieldmark__11154_3368203627"/>
            <w:bookmarkStart w:id="71" w:name="__Fieldmark__1119_1441653371"/>
            <w:r w:rsidRPr="00B64300">
              <w:rPr>
                <w:rFonts w:ascii="Times New Roman" w:hAnsi="Times New Roman" w:cs="Times New Roman"/>
                <w:color w:val="auto"/>
              </w:rPr>
              <w:t xml:space="preserve"> </w:t>
            </w:r>
            <w:bookmarkStart w:id="72" w:name="__Fieldmark__1202_3585320545"/>
            <w:r w:rsidRPr="00B64300">
              <w:rPr>
                <w:rFonts w:ascii="Times New Roman" w:hAnsi="Times New Roman" w:cs="Times New Roman"/>
                <w:color w:val="auto"/>
              </w:rPr>
              <w:t>2</w:t>
            </w:r>
            <w:bookmarkStart w:id="73" w:name="__Fieldmark__601_701707151"/>
            <w:r w:rsidRPr="00B64300">
              <w:rPr>
                <w:rFonts w:ascii="Times New Roman" w:hAnsi="Times New Roman" w:cs="Times New Roman"/>
                <w:color w:val="auto"/>
              </w:rPr>
              <w:t>0</w:t>
            </w:r>
            <w:bookmarkStart w:id="74" w:name="__Fieldmark__502_2307629723"/>
            <w:r w:rsidRPr="00B64300">
              <w:rPr>
                <w:rFonts w:ascii="Times New Roman" w:hAnsi="Times New Roman" w:cs="Times New Roman"/>
                <w:color w:val="auto"/>
              </w:rPr>
              <w:t>0</w:t>
            </w:r>
            <w:bookmarkStart w:id="75" w:name="__Fieldmark__953_3122022718"/>
            <w:r w:rsidRPr="00B64300">
              <w:rPr>
                <w:rFonts w:ascii="Times New Roman" w:hAnsi="Times New Roman" w:cs="Times New Roman"/>
                <w:color w:val="auto"/>
              </w:rPr>
              <w:t>6</w:t>
            </w:r>
            <w:bookmarkStart w:id="76" w:name="__Fieldmark__665_1689861477"/>
            <w:r w:rsidRPr="00B64300">
              <w:rPr>
                <w:rFonts w:ascii="Times New Roman" w:hAnsi="Times New Roman" w:cs="Times New Roman"/>
                <w:color w:val="auto"/>
              </w:rPr>
              <w:t>)</w:t>
            </w:r>
            <w:r w:rsidRPr="00B64300">
              <w:rPr>
                <w:rFonts w:ascii="Times New Roman" w:hAnsi="Times New Roman" w:cs="Times New Roman"/>
                <w:color w:val="auto"/>
              </w:rPr>
              <w:fldChar w:fldCharType="begin"/>
            </w:r>
            <w:r w:rsidRPr="00B64300">
              <w:rPr>
                <w:rFonts w:ascii="Times New Roman" w:hAnsi="Times New Roman" w:cs="Times New Roman"/>
                <w:color w:val="auto"/>
              </w:rPr>
              <w:instrText>ADDIN ZOTERO_ITEM CSL_CITATION {"citationID":"j8aio8b5c","properties":{"formattedCitation":"(Intergovernmental Panel on Climate Change, 2006)","plainCitation":"(Intergovernmental Panel on Climate Change, 2006)","dontUpdate":true},"citationItems":[{"id":331,"uris":["http://zotero.org/users/3251897/items/6EIXCI8N"],"uri":["http://zotero.org/users/3251897/items/6EIXCI8N"],"itemData":{"id":331,"type":"book","title":"2006 IPCC guidelines for national greenhouse gas inventories","publisher":"IGES","publisher-place":"Japan","source":"Open WorldCat","event-place":"Japan","URL":"http://www.ipcc-nggip.iges.or.jp/public/2006gl/index.htm","ISBN":"978-4-88788-032-0","note":"OCLC: 192005769","shortTitle":"IPCC","language":"English","author":[{"literal":"IPCC"}],"editor":[{"family":"Eggleston","given":"H. Simon"},{"family":"Buendia","given":"Leandro"},{"family":"Miwa","given":"Kyoko"},{"family":"Ngara","given":"Todd"},{"family":"Tanabe","given":"Kiyoto"}],"issued":{"date-parts":[["2006"]]},"accessed":{"date-parts":[["2016",8,3]]}}}],"schema":"https://github.com/citation-style-language/schema/raw/master/csl-citation.json"}</w:instrText>
            </w:r>
            <w:r w:rsidRPr="00B64300">
              <w:rPr>
                <w:rFonts w:ascii="Times New Roman" w:hAnsi="Times New Roman" w:cs="Times New Roman"/>
                <w:color w:val="auto"/>
              </w:rPr>
              <w:fldChar w:fldCharType="end"/>
            </w:r>
            <w:bookmarkEnd w:id="66"/>
            <w:bookmarkEnd w:id="67"/>
            <w:bookmarkEnd w:id="68"/>
            <w:bookmarkEnd w:id="69"/>
            <w:bookmarkEnd w:id="70"/>
            <w:bookmarkEnd w:id="71"/>
            <w:bookmarkEnd w:id="72"/>
            <w:bookmarkEnd w:id="73"/>
            <w:bookmarkEnd w:id="74"/>
            <w:bookmarkEnd w:id="75"/>
            <w:bookmarkEnd w:id="76"/>
            <w:r w:rsidRPr="00B64300">
              <w:rPr>
                <w:rFonts w:ascii="Times New Roman" w:hAnsi="Times New Roman" w:cs="Times New Roman"/>
                <w:color w:val="auto"/>
              </w:rPr>
              <w:t>, tāpēc nepieciešams īstenot pasākumus, kas nodrošina produktīvas mežaudzes veidošanos, jo neproduktīva audze izstrādātā kūdras ieguves vietā nepalīdzēs mazināt klimata izmaiņu negatīvo ietekmi uz vidi.</w:t>
            </w:r>
          </w:p>
        </w:tc>
      </w:tr>
      <w:tr w:rsidR="000145DF" w:rsidRPr="00B64300" w14:paraId="1E1966D4"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ACF12D9" w14:textId="5A936D08" w:rsidR="000145DF" w:rsidRPr="00B64300" w:rsidRDefault="000145DF" w:rsidP="000145DF">
            <w:pPr>
              <w:ind w:firstLine="0"/>
              <w:jc w:val="left"/>
              <w:rPr>
                <w:rFonts w:ascii="Times New Roman" w:hAnsi="Times New Roman" w:cs="Times New Roman"/>
                <w:b/>
                <w:bCs/>
                <w:iCs/>
                <w:color w:val="auto"/>
              </w:rPr>
            </w:pPr>
            <w:r w:rsidRPr="00B64300">
              <w:rPr>
                <w:rFonts w:ascii="Times New Roman" w:hAnsi="Times New Roman" w:cs="Times New Roman"/>
                <w:b/>
                <w:bCs/>
                <w:color w:val="auto"/>
              </w:rPr>
              <w:t>Pazīmes, kas liecina par sekmīgu vai nesekmīgu rekultivāciju</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6BF24B2" w14:textId="6B633705" w:rsidR="000145DF" w:rsidRPr="00B64300" w:rsidRDefault="0051718E" w:rsidP="000145DF">
            <w:pPr>
              <w:ind w:firstLine="0"/>
              <w:rPr>
                <w:rFonts w:ascii="Times New Roman" w:hAnsi="Times New Roman" w:cs="Times New Roman"/>
                <w:b/>
                <w:bCs/>
                <w:color w:val="auto"/>
              </w:rPr>
            </w:pPr>
            <w:r w:rsidRPr="00B64300">
              <w:rPr>
                <w:rFonts w:ascii="Times New Roman" w:hAnsi="Times New Roman" w:cs="Times New Roman"/>
                <w:b/>
                <w:bCs/>
                <w:color w:val="auto"/>
              </w:rPr>
              <w:t>S</w:t>
            </w:r>
            <w:r w:rsidR="000145DF" w:rsidRPr="00B64300">
              <w:rPr>
                <w:rFonts w:ascii="Times New Roman" w:hAnsi="Times New Roman" w:cs="Times New Roman"/>
                <w:b/>
                <w:bCs/>
                <w:color w:val="auto"/>
              </w:rPr>
              <w:t>ekmīg</w:t>
            </w:r>
            <w:r w:rsidRPr="00B64300">
              <w:rPr>
                <w:rFonts w:ascii="Times New Roman" w:hAnsi="Times New Roman" w:cs="Times New Roman"/>
                <w:b/>
                <w:bCs/>
                <w:color w:val="auto"/>
              </w:rPr>
              <w:t>a</w:t>
            </w:r>
            <w:r w:rsidR="000145DF" w:rsidRPr="00B64300">
              <w:rPr>
                <w:rFonts w:ascii="Times New Roman" w:hAnsi="Times New Roman" w:cs="Times New Roman"/>
                <w:b/>
                <w:bCs/>
                <w:color w:val="auto"/>
              </w:rPr>
              <w:t xml:space="preserve"> rekultivācij</w:t>
            </w:r>
            <w:r w:rsidRPr="00B64300">
              <w:rPr>
                <w:rFonts w:ascii="Times New Roman" w:hAnsi="Times New Roman" w:cs="Times New Roman"/>
                <w:b/>
                <w:bCs/>
                <w:color w:val="auto"/>
              </w:rPr>
              <w:t>a</w:t>
            </w:r>
          </w:p>
          <w:p w14:paraId="1457FB96"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Apmežošanas process norit veiksmīgi, ja izpildīti sekojoši nosacījumi un novērojamas šādas pazīmes:</w:t>
            </w:r>
          </w:p>
          <w:p w14:paraId="0E5B698F" w14:textId="741823BB"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teritorijā īstenotas derīgo izrakteņu projektā ietvertās prasības un tehniskie risinājumi kūdras ieguves vietas rekultivācijai;</w:t>
            </w:r>
          </w:p>
          <w:p w14:paraId="63ED5209" w14:textId="03937A8D"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rekultivējamā teritorijā ir izveidota un funkcionē projektētā meža meliorācijas sistēma;</w:t>
            </w:r>
          </w:p>
          <w:p w14:paraId="2271213A" w14:textId="09DD0FC8"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grāvju sistēma darbojas, un nosusinātais, labi aerētais augsnes slānis ir vismaz 0,35 m biezs;</w:t>
            </w:r>
          </w:p>
          <w:p w14:paraId="69146E82" w14:textId="786CB4F1"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pēc gada ieaugušo koku skaits atbilst plānotajam, koku izvietojums ir vienmērīgs visā platībā;</w:t>
            </w:r>
          </w:p>
          <w:p w14:paraId="4FE05328" w14:textId="7350B32D"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nākamajos divos gados pēc mežaudzes ierīkošanas izkritušo koku skaits nepārsniedz 10% gadā;</w:t>
            </w:r>
          </w:p>
          <w:p w14:paraId="6BE30EE1" w14:textId="596E4D6A"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stādītajiem kokiem dzīvnieku nodarīto postījumu apjoms būtiski neietekmē audzes saglabāšanos;</w:t>
            </w:r>
          </w:p>
          <w:p w14:paraId="00BEB66B" w14:textId="7BE2F642"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lastRenderedPageBreak/>
              <w:t>kokaudzē veidojas zemsedze, nezāļu sugas nomaina mežaudzēm raksturīgas sugas, vienlaikus notiek dabiskās apmežošanās process, un stādīto koku skaitu papildina dabiski ieaugušie.</w:t>
            </w:r>
          </w:p>
          <w:p w14:paraId="2F68D0E8" w14:textId="77777777" w:rsidR="000145DF" w:rsidRPr="00B64300" w:rsidRDefault="000145DF" w:rsidP="000145DF">
            <w:pPr>
              <w:rPr>
                <w:rFonts w:ascii="Times New Roman" w:hAnsi="Times New Roman" w:cs="Times New Roman"/>
                <w:b/>
                <w:bCs/>
                <w:color w:val="auto"/>
              </w:rPr>
            </w:pPr>
          </w:p>
          <w:p w14:paraId="240D6BD2" w14:textId="6E156CDD" w:rsidR="000145DF" w:rsidRPr="00B64300" w:rsidRDefault="0051718E" w:rsidP="000145DF">
            <w:pPr>
              <w:ind w:firstLine="0"/>
              <w:rPr>
                <w:rFonts w:ascii="Times New Roman" w:hAnsi="Times New Roman" w:cs="Times New Roman"/>
                <w:b/>
                <w:bCs/>
                <w:color w:val="auto"/>
              </w:rPr>
            </w:pPr>
            <w:r w:rsidRPr="00B64300">
              <w:rPr>
                <w:rFonts w:ascii="Times New Roman" w:hAnsi="Times New Roman" w:cs="Times New Roman"/>
                <w:b/>
                <w:bCs/>
                <w:color w:val="auto"/>
              </w:rPr>
              <w:t>N</w:t>
            </w:r>
            <w:r w:rsidR="000145DF" w:rsidRPr="00B64300">
              <w:rPr>
                <w:rFonts w:ascii="Times New Roman" w:hAnsi="Times New Roman" w:cs="Times New Roman"/>
                <w:b/>
                <w:bCs/>
                <w:color w:val="auto"/>
              </w:rPr>
              <w:t>esekmīg</w:t>
            </w:r>
            <w:r w:rsidRPr="00B64300">
              <w:rPr>
                <w:rFonts w:ascii="Times New Roman" w:hAnsi="Times New Roman" w:cs="Times New Roman"/>
                <w:b/>
                <w:bCs/>
                <w:color w:val="auto"/>
              </w:rPr>
              <w:t>a</w:t>
            </w:r>
            <w:r w:rsidR="000145DF" w:rsidRPr="00B64300">
              <w:rPr>
                <w:rFonts w:ascii="Times New Roman" w:hAnsi="Times New Roman" w:cs="Times New Roman"/>
                <w:b/>
                <w:bCs/>
                <w:color w:val="auto"/>
              </w:rPr>
              <w:t xml:space="preserve"> rekultivācij</w:t>
            </w:r>
            <w:r w:rsidRPr="00B64300">
              <w:rPr>
                <w:rFonts w:ascii="Times New Roman" w:hAnsi="Times New Roman" w:cs="Times New Roman"/>
                <w:b/>
                <w:bCs/>
                <w:color w:val="auto"/>
              </w:rPr>
              <w:t>a</w:t>
            </w:r>
          </w:p>
          <w:p w14:paraId="3353C9FA" w14:textId="257A3C4A"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Nedarbojas </w:t>
            </w:r>
            <w:r w:rsidR="00944949" w:rsidRPr="00B64300">
              <w:rPr>
                <w:rFonts w:ascii="Times New Roman" w:hAnsi="Times New Roman" w:cs="Times New Roman"/>
                <w:color w:val="auto"/>
              </w:rPr>
              <w:t>vai</w:t>
            </w:r>
            <w:r w:rsidRPr="00B64300">
              <w:rPr>
                <w:rFonts w:ascii="Times New Roman" w:hAnsi="Times New Roman" w:cs="Times New Roman"/>
                <w:color w:val="auto"/>
              </w:rPr>
              <w:t xml:space="preserve"> nepilnīgi darbojas meliorācijas sistēma (tostarp bebru darbības dēļ), tādēļ augsnes virskārta ir ilgstoši piesātināta ar ūdeni, lielu daļu platības aizņem mitras ieplakas, kas ilgstoši neizžūst. Par to liecina stāvošs, dažkārt ar aļģēm aizaudzis ūdens grāvjos.</w:t>
            </w:r>
          </w:p>
          <w:p w14:paraId="6512D244" w14:textId="59BA2A5B"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Koki ir nīkulīgi, ar dzeltējošām skujām vai lapām, atmirst koku galotnes. Zemsedze nav izveidojusies vai tā ir vāji izteikta, veģetācija ir skraja, nesaslēgta.</w:t>
            </w:r>
          </w:p>
        </w:tc>
      </w:tr>
      <w:tr w:rsidR="005C52FC" w:rsidRPr="00B64300" w14:paraId="4B67589E"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8C76977" w14:textId="7FECE159" w:rsidR="005C52FC" w:rsidRPr="00B64300" w:rsidRDefault="005C52FC" w:rsidP="000145DF">
            <w:pPr>
              <w:ind w:firstLine="0"/>
              <w:jc w:val="left"/>
              <w:rPr>
                <w:rFonts w:ascii="Times New Roman" w:hAnsi="Times New Roman" w:cs="Times New Roman"/>
                <w:b/>
                <w:bCs/>
                <w:color w:val="auto"/>
              </w:rPr>
            </w:pPr>
            <w:r w:rsidRPr="00B64300">
              <w:rPr>
                <w:rFonts w:ascii="Times New Roman" w:hAnsi="Times New Roman" w:cs="Times New Roman"/>
                <w:b/>
                <w:bCs/>
                <w:color w:val="auto"/>
              </w:rPr>
              <w:lastRenderedPageBreak/>
              <w:t>Ekosistēmu pakalpojumi</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EA8C23E" w14:textId="7D7B7855" w:rsidR="005C52FC" w:rsidRPr="00B64300" w:rsidRDefault="005C52FC" w:rsidP="00195465">
            <w:pPr>
              <w:ind w:firstLine="0"/>
              <w:rPr>
                <w:rFonts w:ascii="Times New Roman" w:hAnsi="Times New Roman" w:cs="Times New Roman"/>
                <w:color w:val="auto"/>
                <w:shd w:val="clear" w:color="auto" w:fill="FFFFFF"/>
              </w:rPr>
            </w:pPr>
            <w:r w:rsidRPr="00B64300">
              <w:rPr>
                <w:rFonts w:ascii="Times New Roman" w:hAnsi="Times New Roman" w:cs="Times New Roman"/>
                <w:shd w:val="clear" w:color="auto" w:fill="FFFFFF"/>
              </w:rPr>
              <w:t>Meži ir bioloģiski daudzveidīgas ekosistēmas, kas nodrošina dzīvotni daudziem augiem, dzīvniekiem un mikroorganismiem. Turklāt meži sniedz da</w:t>
            </w:r>
            <w:r w:rsidRPr="00B64300">
              <w:rPr>
                <w:rFonts w:ascii="Times New Roman" w:hAnsi="Times New Roman" w:cs="Times New Roman"/>
              </w:rPr>
              <w:t xml:space="preserve">žādus </w:t>
            </w:r>
            <w:r w:rsidRPr="00B64300">
              <w:rPr>
                <w:rFonts w:ascii="Times New Roman" w:hAnsi="Times New Roman" w:cs="Times New Roman"/>
                <w:shd w:val="clear" w:color="auto" w:fill="FFFFFF"/>
              </w:rPr>
              <w:t>ieguvumus cilvēkiem</w:t>
            </w:r>
            <w:r w:rsidR="00D50F9C">
              <w:rPr>
                <w:rFonts w:ascii="Times New Roman" w:hAnsi="Times New Roman" w:cs="Times New Roman"/>
                <w:shd w:val="clear" w:color="auto" w:fill="FFFFFF"/>
              </w:rPr>
              <w:t xml:space="preserve"> – </w:t>
            </w:r>
            <w:r w:rsidRPr="00B64300">
              <w:rPr>
                <w:rFonts w:ascii="Times New Roman" w:hAnsi="Times New Roman" w:cs="Times New Roman"/>
                <w:shd w:val="clear" w:color="auto" w:fill="FFFFFF"/>
              </w:rPr>
              <w:t xml:space="preserve">klimata regulēšana, ūdens apgāde, koksnes nodrošinājums, enerģijas resursi, tīrs gaiss, erozijas kontrole un citi pakalpojumi. </w:t>
            </w:r>
          </w:p>
          <w:p w14:paraId="6B309093" w14:textId="77777777" w:rsidR="005C52FC" w:rsidRPr="00B64300" w:rsidRDefault="005C52FC" w:rsidP="00195465">
            <w:pPr>
              <w:ind w:firstLine="0"/>
              <w:rPr>
                <w:rFonts w:ascii="Times New Roman" w:hAnsi="Times New Roman" w:cs="Times New Roman"/>
                <w:shd w:val="clear" w:color="auto" w:fill="FFFFFF"/>
              </w:rPr>
            </w:pPr>
            <w:r w:rsidRPr="00B64300">
              <w:rPr>
                <w:rFonts w:ascii="Times New Roman" w:hAnsi="Times New Roman" w:cs="Times New Roman"/>
                <w:shd w:val="clear" w:color="auto" w:fill="FFFFFF"/>
              </w:rPr>
              <w:t>Mežu teritoriju lielākais ekosistēmu pakalpojumu pienesums ir spēja nodrošināt augstus regulācijas pakalpojumus.</w:t>
            </w:r>
          </w:p>
          <w:p w14:paraId="7525EFA4" w14:textId="3DBB690F" w:rsidR="005C52FC" w:rsidRPr="00747D24" w:rsidRDefault="005C52FC" w:rsidP="005C52FC">
            <w:pPr>
              <w:ind w:firstLine="0"/>
              <w:rPr>
                <w:rFonts w:ascii="Times New Roman" w:hAnsi="Times New Roman" w:cs="Times New Roman"/>
              </w:rPr>
            </w:pPr>
            <w:r w:rsidRPr="00B64300">
              <w:rPr>
                <w:rFonts w:ascii="Times New Roman" w:hAnsi="Times New Roman" w:cs="Times New Roman"/>
              </w:rPr>
              <w:t xml:space="preserve">Vienlaikus mežu teritorijas nodrošina augstvērtīgus un daudzveidīgus kultūras pakalpojumus – piemēram, putnu vērošanu, fiziskās un </w:t>
            </w:r>
            <w:proofErr w:type="gramStart"/>
            <w:r w:rsidRPr="00B64300">
              <w:rPr>
                <w:rFonts w:ascii="Times New Roman" w:hAnsi="Times New Roman" w:cs="Times New Roman"/>
              </w:rPr>
              <w:t>pasīvās atpūtas iespējas</w:t>
            </w:r>
            <w:proofErr w:type="gramEnd"/>
            <w:r w:rsidRPr="00B64300">
              <w:rPr>
                <w:rFonts w:ascii="Times New Roman" w:hAnsi="Times New Roman" w:cs="Times New Roman"/>
              </w:rPr>
              <w:t>, estētisku baudījumu, izglītojošās aktivitātes u.c.</w:t>
            </w:r>
          </w:p>
        </w:tc>
      </w:tr>
      <w:tr w:rsidR="00B36231" w:rsidRPr="00B64300" w14:paraId="57B1416C"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B55F639" w14:textId="4627B9DB" w:rsidR="00B36231" w:rsidRPr="00B64300" w:rsidRDefault="00B36231" w:rsidP="000145DF">
            <w:pPr>
              <w:ind w:firstLine="0"/>
              <w:jc w:val="left"/>
              <w:rPr>
                <w:rFonts w:ascii="Times New Roman" w:hAnsi="Times New Roman" w:cs="Times New Roman"/>
                <w:b/>
                <w:bCs/>
                <w:iCs/>
                <w:color w:val="auto"/>
              </w:rPr>
            </w:pPr>
            <w:r w:rsidRPr="00B64300">
              <w:rPr>
                <w:rFonts w:ascii="Times New Roman" w:hAnsi="Times New Roman" w:cs="Times New Roman"/>
                <w:b/>
                <w:bCs/>
                <w:color w:val="auto"/>
              </w:rPr>
              <w:t>Rekultivācijas pabeigšana</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9332915" w14:textId="77777777" w:rsidR="00B36231" w:rsidRPr="00195465" w:rsidRDefault="00B36231" w:rsidP="00195465">
            <w:pPr>
              <w:ind w:firstLine="0"/>
              <w:rPr>
                <w:rFonts w:ascii="Times New Roman" w:hAnsi="Times New Roman" w:cs="Times New Roman"/>
                <w:color w:val="auto"/>
              </w:rPr>
            </w:pPr>
            <w:r w:rsidRPr="00195465">
              <w:rPr>
                <w:rFonts w:ascii="Times New Roman" w:hAnsi="Times New Roman" w:cs="Times New Roman"/>
                <w:color w:val="auto"/>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0BD3CECD" w14:textId="5A31A608" w:rsidR="00B36231" w:rsidRPr="00195465" w:rsidRDefault="00B36231" w:rsidP="00195465">
            <w:pPr>
              <w:ind w:firstLine="0"/>
              <w:rPr>
                <w:rFonts w:ascii="Times New Roman" w:hAnsi="Times New Roman" w:cs="Times New Roman"/>
                <w:color w:val="auto"/>
              </w:rPr>
            </w:pPr>
            <w:proofErr w:type="gramStart"/>
            <w:r w:rsidRPr="00195465">
              <w:rPr>
                <w:rFonts w:ascii="Times New Roman" w:hAnsi="Times New Roman" w:cs="Times New Roman"/>
                <w:color w:val="auto"/>
              </w:rPr>
              <w:t>Izpildot šos nosacījumus</w:t>
            </w:r>
            <w:proofErr w:type="gramEnd"/>
            <w:r w:rsidRPr="00195465">
              <w:rPr>
                <w:rFonts w:ascii="Times New Roman" w:hAnsi="Times New Roman" w:cs="Times New Roman"/>
                <w:color w:val="auto"/>
              </w:rPr>
              <w:t xml:space="preserve"> kūdras i</w:t>
            </w:r>
            <w:r w:rsidR="00944949" w:rsidRPr="00195465">
              <w:rPr>
                <w:rFonts w:ascii="Times New Roman" w:hAnsi="Times New Roman" w:cs="Times New Roman"/>
                <w:color w:val="auto"/>
              </w:rPr>
              <w:t>eguvējs</w:t>
            </w:r>
            <w:r w:rsidRPr="00195465">
              <w:rPr>
                <w:rFonts w:ascii="Times New Roman" w:hAnsi="Times New Roman" w:cs="Times New Roman"/>
                <w:color w:val="auto"/>
              </w:rPr>
              <w:t xml:space="preserve"> ir veicis derīgā izrakteņa ieguves projektā paredzēto uzdevumu – sagatavojis teritoriju citam zemes izmantošanas veidam. Tālākās darbības un zemes apsaimniekošana (piemēram, augsnes sagatavošanas, piemērotas meliorācijas sistēmas izveide un uzturēšana,</w:t>
            </w:r>
            <w:proofErr w:type="gramStart"/>
            <w:r w:rsidRPr="00195465">
              <w:rPr>
                <w:rFonts w:ascii="Times New Roman" w:hAnsi="Times New Roman" w:cs="Times New Roman"/>
                <w:color w:val="auto"/>
              </w:rPr>
              <w:t xml:space="preserve">  </w:t>
            </w:r>
            <w:proofErr w:type="gramEnd"/>
            <w:r w:rsidRPr="00195465">
              <w:rPr>
                <w:rFonts w:ascii="Times New Roman" w:hAnsi="Times New Roman" w:cs="Times New Roman"/>
                <w:color w:val="auto"/>
              </w:rPr>
              <w:t xml:space="preserve">meža stādīšana un kopšana) ir jāveic zemes īpašniekam. </w:t>
            </w:r>
          </w:p>
        </w:tc>
      </w:tr>
      <w:tr w:rsidR="008A0918" w:rsidRPr="00B64300" w14:paraId="6E2BEA2E"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5D8F704" w14:textId="77777777" w:rsidR="008A0918" w:rsidRPr="00B64300" w:rsidRDefault="008A0918" w:rsidP="008A0918">
            <w:pPr>
              <w:ind w:firstLine="0"/>
              <w:jc w:val="left"/>
              <w:rPr>
                <w:rFonts w:ascii="Times New Roman" w:hAnsi="Times New Roman" w:cs="Times New Roman"/>
                <w:color w:val="auto"/>
              </w:rPr>
            </w:pPr>
            <w:r w:rsidRPr="00B64300">
              <w:rPr>
                <w:rFonts w:ascii="Times New Roman" w:hAnsi="Times New Roman" w:cs="Times New Roman"/>
                <w:b/>
                <w:bCs/>
                <w:iCs/>
                <w:color w:val="auto"/>
              </w:rPr>
              <w:t>Paredzamie ekonomiskie ieguvumi un izmaksu pozīcijas</w:t>
            </w:r>
          </w:p>
          <w:p w14:paraId="5B80CD78" w14:textId="77777777" w:rsidR="008A0918" w:rsidRPr="00B64300" w:rsidRDefault="008A0918" w:rsidP="000145DF">
            <w:pPr>
              <w:ind w:firstLine="0"/>
              <w:jc w:val="left"/>
              <w:rPr>
                <w:rFonts w:ascii="Times New Roman" w:hAnsi="Times New Roman" w:cs="Times New Roman"/>
                <w:b/>
                <w:b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A3E122C"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Apmežošana kā rekultivācijas veids sākotnēji prasa finansiālu ieguldījumu stādu vai sēklu iegādei, bet vēlāk jāveic </w:t>
            </w:r>
            <w:proofErr w:type="gramStart"/>
            <w:r w:rsidRPr="00B64300">
              <w:rPr>
                <w:rFonts w:ascii="Times New Roman" w:hAnsi="Times New Roman" w:cs="Times New Roman"/>
                <w:color w:val="auto"/>
              </w:rPr>
              <w:t>koku atēnošanu</w:t>
            </w:r>
            <w:proofErr w:type="gramEnd"/>
            <w:r w:rsidRPr="00B64300">
              <w:rPr>
                <w:rFonts w:ascii="Times New Roman" w:hAnsi="Times New Roman" w:cs="Times New Roman"/>
                <w:color w:val="auto"/>
              </w:rPr>
              <w:t>, retināšana, jaunaudzes kopšana.</w:t>
            </w:r>
          </w:p>
          <w:p w14:paraId="6A4BFEAB"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Ja pēc kūdras ieguves pārtraukšanas atlikušais kūdras slānis ir ar zemu pH, jāveic augsnes kaļķošana. Tam ir piemēroti koksnes pelni, jo tie satur augu augšanai nepieciešamos </w:t>
            </w:r>
            <w:proofErr w:type="gramStart"/>
            <w:r w:rsidRPr="00B64300">
              <w:rPr>
                <w:rFonts w:ascii="Times New Roman" w:hAnsi="Times New Roman" w:cs="Times New Roman"/>
                <w:color w:val="auto"/>
              </w:rPr>
              <w:t>mikro- un</w:t>
            </w:r>
            <w:proofErr w:type="gramEnd"/>
            <w:r w:rsidRPr="00B64300">
              <w:rPr>
                <w:rFonts w:ascii="Times New Roman" w:hAnsi="Times New Roman" w:cs="Times New Roman"/>
                <w:color w:val="auto"/>
              </w:rPr>
              <w:t xml:space="preserve"> makroelementus, kuri parasti atradnēs pēc kūdras ieguves pabeigšanas ir nepietiekamā daudzumā.</w:t>
            </w:r>
          </w:p>
          <w:p w14:paraId="0075DA6A"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šanai izmantotā stādmateriāla izmaksas iespējams samazināt, izvēloties ierīkot plantāciju mežu vai veicinot dabisko apmežošanos.</w:t>
            </w:r>
          </w:p>
          <w:p w14:paraId="4448C463"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Ierīkojot plantāciju mežu, minimālais stādāmo koku skaits ir mazāks nekā tas nepieciešams, ieaudzējot mežu: priedei jāstāda par 2000, eglei, bērziem, alkšņiem par 1200 kokiem mazāk uz vienu hektāru. Izvēloties ierīkot plantāciju mežu, kam nav cirtmeta, ir iespējams mazināt riskus, ka koki</w:t>
            </w:r>
            <w:proofErr w:type="gramStart"/>
            <w:r w:rsidRPr="00B64300">
              <w:rPr>
                <w:rFonts w:ascii="Times New Roman" w:hAnsi="Times New Roman" w:cs="Times New Roman"/>
                <w:color w:val="auto"/>
              </w:rPr>
              <w:t xml:space="preserve"> pirms sasniedz cirtmetu</w:t>
            </w:r>
            <w:proofErr w:type="gramEnd"/>
            <w:r w:rsidRPr="00B64300">
              <w:rPr>
                <w:rFonts w:ascii="Times New Roman" w:hAnsi="Times New Roman" w:cs="Times New Roman"/>
                <w:color w:val="auto"/>
              </w:rPr>
              <w:t xml:space="preserve"> var tikt pakļauti dažādiem riskiem (vējgāzes, ugunsgrēki, kaitēkļu savairošanās), kā arī ātrāk atgūt ieguldītos finansiālos līdzekļus, veidojot īsākus aprites ciklus, nekā to nosaka meža cirtmets.</w:t>
            </w:r>
          </w:p>
          <w:p w14:paraId="36A2E66E" w14:textId="06CE42B2"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Dabisko apmežošanos veicina, ielabojot un uzirdinot augsni, piemēram, panākot atjaunošanos ar kārpaino vai pūkaino bērzu vai priedi no blakus esošo </w:t>
            </w:r>
            <w:r w:rsidRPr="00B64300">
              <w:rPr>
                <w:rFonts w:ascii="Times New Roman" w:hAnsi="Times New Roman" w:cs="Times New Roman"/>
                <w:color w:val="auto"/>
              </w:rPr>
              <w:lastRenderedPageBreak/>
              <w:t>mežaudžu vēja un dzīvnieku atnestām sēklām. Izvēloties dabiskās apmežošanas scenāriju, tik un tā būs jāveic pārējie iepriekš minētie kokaudzes kopšanas pasākumi. Ja</w:t>
            </w:r>
            <w:proofErr w:type="gramStart"/>
            <w:r w:rsidRPr="00B64300">
              <w:rPr>
                <w:rFonts w:ascii="Times New Roman" w:hAnsi="Times New Roman" w:cs="Times New Roman"/>
                <w:color w:val="auto"/>
              </w:rPr>
              <w:t xml:space="preserve"> galvenais</w:t>
            </w:r>
            <w:proofErr w:type="gramEnd"/>
            <w:r w:rsidRPr="00B64300">
              <w:rPr>
                <w:rFonts w:ascii="Times New Roman" w:hAnsi="Times New Roman" w:cs="Times New Roman"/>
                <w:color w:val="auto"/>
              </w:rPr>
              <w:t xml:space="preserve"> saimnieciskais mērķis ir kokmateriālu ieguve, tad jārēķinās ar par 5 līdz 20</w:t>
            </w:r>
            <w:r w:rsidR="00862D92">
              <w:rPr>
                <w:rFonts w:ascii="Times New Roman" w:hAnsi="Times New Roman" w:cs="Times New Roman"/>
                <w:color w:val="auto"/>
              </w:rPr>
              <w:t> </w:t>
            </w:r>
            <w:r w:rsidRPr="00B64300">
              <w:rPr>
                <w:rFonts w:ascii="Times New Roman" w:hAnsi="Times New Roman" w:cs="Times New Roman"/>
                <w:color w:val="auto"/>
              </w:rPr>
              <w:t>% zemāku stumbra kvalitāti un produktivitāti, nekā tas būtu panākams, izvēloties selekcionētu reproduktīvo materiālu.</w:t>
            </w:r>
          </w:p>
          <w:p w14:paraId="226ECE73" w14:textId="36D86A3E" w:rsidR="008A0918" w:rsidRPr="00B64300" w:rsidRDefault="008A0918" w:rsidP="00195465">
            <w:pPr>
              <w:suppressAutoHyphens/>
              <w:ind w:firstLine="0"/>
              <w:rPr>
                <w:rFonts w:ascii="Times New Roman" w:hAnsi="Times New Roman" w:cs="Times New Roman"/>
                <w:color w:val="auto"/>
              </w:rPr>
            </w:pPr>
            <w:proofErr w:type="gramStart"/>
            <w:r w:rsidRPr="00B64300">
              <w:rPr>
                <w:rFonts w:ascii="Times New Roman" w:hAnsi="Times New Roman" w:cs="Times New Roman"/>
                <w:color w:val="auto"/>
              </w:rPr>
              <w:t>Papildus izmaksas</w:t>
            </w:r>
            <w:proofErr w:type="gramEnd"/>
            <w:r w:rsidRPr="00B64300">
              <w:rPr>
                <w:rFonts w:ascii="Times New Roman" w:hAnsi="Times New Roman" w:cs="Times New Roman"/>
                <w:color w:val="auto"/>
              </w:rPr>
              <w:t xml:space="preserve"> rada nepieciešamība mēslot augsni ne tikai pirms, bet arī pēc koku ieaudzēšanas. Papildus barības vielu ienešanu audzē veic pēc kopšanas cirtēm. </w:t>
            </w:r>
            <w:r w:rsidR="00951D18" w:rsidRPr="00B64300">
              <w:rPr>
                <w:rFonts w:ascii="Times New Roman" w:hAnsi="Times New Roman" w:cs="Times New Roman"/>
                <w:color w:val="auto"/>
              </w:rPr>
              <w:t>Audzes augšanas laikā meliorācijas sistēma ir jāuztur. I</w:t>
            </w:r>
            <w:r w:rsidRPr="00B64300">
              <w:rPr>
                <w:rFonts w:ascii="Times New Roman" w:hAnsi="Times New Roman" w:cs="Times New Roman"/>
                <w:color w:val="auto"/>
              </w:rPr>
              <w:t>lgstoši pamestās teritorijās pirms kokaudzes ieaudzēšanas jāveic meliorācijas sistēmas atjaunošana.</w:t>
            </w:r>
          </w:p>
          <w:p w14:paraId="0FF2C601"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Kokaudzes attīstības gaitā iegūstami kā koksnes, tā nekoksnes produkti:</w:t>
            </w:r>
          </w:p>
          <w:p w14:paraId="6FA2DEFD"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pēc koku stādīšanas vai dabiskās atjaunošanās veidojas zemsedze, tajā augošas sugas ir nektāra un putekšņu avots apputeksnētāju sugām visā veģetācijas sezonas garumā;</w:t>
            </w:r>
          </w:p>
          <w:p w14:paraId="56518CD1"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kokaudzes retināšanā un atēnošanā var iegūt biomasu lapotā vai bezlapotā stāvoklī – to var izmantot kā enerģijas, farmācijas, kosmētikas produktu, uztura papildinātāju ražošanas izejvielu;</w:t>
            </w:r>
          </w:p>
          <w:p w14:paraId="1193FFFA"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ir iespēja veidot medību saimniecības un organizēt cita veida rekreāciju.</w:t>
            </w:r>
          </w:p>
          <w:p w14:paraId="775760DD" w14:textId="79F1C30B" w:rsidR="008A0918" w:rsidRPr="00747D24"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Veicot apmežošanu, jāapzinās ar to saistītie riski un tas, </w:t>
            </w:r>
            <w:proofErr w:type="gramStart"/>
            <w:r w:rsidRPr="00B64300">
              <w:rPr>
                <w:rFonts w:ascii="Times New Roman" w:hAnsi="Times New Roman" w:cs="Times New Roman"/>
                <w:color w:val="auto"/>
              </w:rPr>
              <w:t>ka izstrādās kūdras ieguves vietās esošajos augšanas apstākļos</w:t>
            </w:r>
            <w:proofErr w:type="gramEnd"/>
            <w:r w:rsidRPr="00B64300">
              <w:rPr>
                <w:rFonts w:ascii="Times New Roman" w:hAnsi="Times New Roman" w:cs="Times New Roman"/>
                <w:color w:val="auto"/>
              </w:rPr>
              <w:t xml:space="preserve"> neveidosies I bonitātes audzes. Augot skarbākos apstākļos, pieaug tādu koku īpatsvars, kam </w:t>
            </w:r>
            <w:proofErr w:type="gramStart"/>
            <w:r w:rsidRPr="00B64300">
              <w:rPr>
                <w:rFonts w:ascii="Times New Roman" w:hAnsi="Times New Roman" w:cs="Times New Roman"/>
                <w:color w:val="auto"/>
              </w:rPr>
              <w:t>raksturīga dažādu traucējumu izraisītas stumbra vainas – līkumainība</w:t>
            </w:r>
            <w:proofErr w:type="gramEnd"/>
            <w:r w:rsidRPr="00B64300">
              <w:rPr>
                <w:rFonts w:ascii="Times New Roman" w:hAnsi="Times New Roman" w:cs="Times New Roman"/>
                <w:color w:val="auto"/>
              </w:rPr>
              <w:t>, bultgalotnes, dobumi. Ja kokiem jāaug apstākļos ar augstu gruntsūdens līmeni, tiem veidojas sekla sakņu sistēma, kas pastiprina vējgāžu risku, noslieci uz saslimšanām ar trupēm, vājāka pretošanās dažādiem patogēniem.</w:t>
            </w:r>
          </w:p>
        </w:tc>
      </w:tr>
      <w:tr w:rsidR="008A0918" w:rsidRPr="00B64300" w14:paraId="39F8E064"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C82FA63" w14:textId="1547F1C3" w:rsidR="008A0918" w:rsidRPr="00B64300" w:rsidRDefault="00EA2147" w:rsidP="000145DF">
            <w:pPr>
              <w:ind w:firstLine="0"/>
              <w:jc w:val="left"/>
              <w:rPr>
                <w:rFonts w:ascii="Times New Roman" w:hAnsi="Times New Roman" w:cs="Times New Roman"/>
                <w:b/>
                <w:bCs/>
                <w:color w:val="auto"/>
              </w:rPr>
            </w:pPr>
            <w:r w:rsidRPr="00B64300">
              <w:rPr>
                <w:rFonts w:ascii="Times New Roman" w:hAnsi="Times New Roman" w:cs="Times New Roman"/>
                <w:b/>
                <w:color w:val="auto"/>
              </w:rPr>
              <w:lastRenderedPageBreak/>
              <w:t>Iespējam</w:t>
            </w:r>
            <w:r w:rsidR="00C64154" w:rsidRPr="00B64300">
              <w:rPr>
                <w:rFonts w:ascii="Times New Roman" w:hAnsi="Times New Roman" w:cs="Times New Roman"/>
                <w:b/>
                <w:color w:val="auto"/>
              </w:rPr>
              <w:t>ie</w:t>
            </w:r>
            <w:r w:rsidRPr="00B64300">
              <w:rPr>
                <w:rFonts w:ascii="Times New Roman" w:hAnsi="Times New Roman" w:cs="Times New Roman"/>
                <w:b/>
                <w:color w:val="auto"/>
              </w:rPr>
              <w:t xml:space="preserve"> rekultivācijas darb</w:t>
            </w:r>
            <w:r w:rsidR="00C64154" w:rsidRPr="00B64300">
              <w:rPr>
                <w:rFonts w:ascii="Times New Roman" w:hAnsi="Times New Roman" w:cs="Times New Roman"/>
                <w:b/>
                <w:color w:val="auto"/>
              </w:rPr>
              <w:t>i</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1C5EFA6" w14:textId="3605A227" w:rsidR="00DC014C" w:rsidRPr="00B64300" w:rsidRDefault="00C64154" w:rsidP="00DC014C">
            <w:pPr>
              <w:jc w:val="center"/>
              <w:rPr>
                <w:rFonts w:ascii="Times New Roman" w:hAnsi="Times New Roman" w:cs="Times New Roman"/>
                <w:b/>
              </w:rPr>
            </w:pPr>
            <w:r w:rsidRPr="00B64300">
              <w:rPr>
                <w:rFonts w:ascii="Times New Roman" w:hAnsi="Times New Roman" w:cs="Times New Roman"/>
                <w:b/>
              </w:rPr>
              <w:t>Iespējamās</w:t>
            </w:r>
            <w:proofErr w:type="gramStart"/>
            <w:r w:rsidRPr="00B64300">
              <w:rPr>
                <w:rFonts w:ascii="Times New Roman" w:hAnsi="Times New Roman" w:cs="Times New Roman"/>
                <w:b/>
              </w:rPr>
              <w:t xml:space="preserve"> </w:t>
            </w:r>
            <w:r w:rsidR="00DC014C" w:rsidRPr="00B64300">
              <w:rPr>
                <w:rFonts w:ascii="Times New Roman" w:hAnsi="Times New Roman" w:cs="Times New Roman"/>
                <w:b/>
              </w:rPr>
              <w:t xml:space="preserve"> </w:t>
            </w:r>
            <w:proofErr w:type="gramEnd"/>
            <w:r w:rsidR="00DC014C" w:rsidRPr="00B64300">
              <w:rPr>
                <w:rFonts w:ascii="Times New Roman" w:hAnsi="Times New Roman" w:cs="Times New Roman"/>
                <w:b/>
              </w:rPr>
              <w:t>izmaksas</w:t>
            </w:r>
          </w:p>
          <w:tbl>
            <w:tblPr>
              <w:tblW w:w="6904" w:type="dxa"/>
              <w:tblLayout w:type="fixed"/>
              <w:tblLook w:val="04A0" w:firstRow="1" w:lastRow="0" w:firstColumn="1" w:lastColumn="0" w:noHBand="0" w:noVBand="1"/>
            </w:tblPr>
            <w:tblGrid>
              <w:gridCol w:w="4281"/>
              <w:gridCol w:w="1418"/>
              <w:gridCol w:w="1205"/>
            </w:tblGrid>
            <w:tr w:rsidR="00DC014C" w:rsidRPr="00B64300" w14:paraId="34709619" w14:textId="77777777" w:rsidTr="004C2B0D">
              <w:trPr>
                <w:trHeight w:val="319"/>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879AEF" w14:textId="77777777" w:rsidR="00DC014C" w:rsidRPr="00B64300" w:rsidRDefault="00DC014C" w:rsidP="00AC4CD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4A4F7E51" w14:textId="77777777" w:rsidR="00DC014C" w:rsidRPr="00B64300" w:rsidRDefault="00DC014C" w:rsidP="00DC014C">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20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66ADCBCE" w14:textId="08F1222B" w:rsidR="00DC014C" w:rsidRPr="00952A72" w:rsidRDefault="00952A72" w:rsidP="00DC014C">
                  <w:pPr>
                    <w:ind w:firstLine="0"/>
                    <w:jc w:val="center"/>
                    <w:rPr>
                      <w:rFonts w:ascii="Times New Roman" w:eastAsia="Times New Roman" w:hAnsi="Times New Roman" w:cs="Times New Roman"/>
                      <w:b/>
                      <w:bCs/>
                      <w:i/>
                      <w:color w:val="000000"/>
                      <w:lang w:eastAsia="lv-LV"/>
                    </w:rPr>
                  </w:pPr>
                  <w:r w:rsidRPr="00952A72">
                    <w:rPr>
                      <w:rFonts w:ascii="Times New Roman" w:eastAsia="Times New Roman" w:hAnsi="Times New Roman" w:cs="Times New Roman"/>
                      <w:b/>
                      <w:bCs/>
                      <w:i/>
                      <w:color w:val="000000"/>
                      <w:lang w:eastAsia="lv-LV"/>
                    </w:rPr>
                    <w:t>euro</w:t>
                  </w:r>
                </w:p>
              </w:tc>
            </w:tr>
            <w:tr w:rsidR="00DC014C" w:rsidRPr="00B64300" w14:paraId="7F397224"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21E82F"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67D506D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74A060"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DC014C" w:rsidRPr="00B64300" w14:paraId="0619F6BB"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9DCC53D"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w:t>
                  </w:r>
                  <w:proofErr w:type="gramStart"/>
                  <w:r w:rsidRPr="00B64300">
                    <w:rPr>
                      <w:rFonts w:ascii="Times New Roman" w:eastAsia="Times New Roman" w:hAnsi="Times New Roman" w:cs="Times New Roman"/>
                      <w:color w:val="000000"/>
                      <w:lang w:eastAsia="lv-LV"/>
                    </w:rPr>
                    <w:t xml:space="preserve">  </w:t>
                  </w:r>
                  <w:proofErr w:type="gramEnd"/>
                  <w:r w:rsidRPr="00B64300">
                    <w:rPr>
                      <w:rFonts w:ascii="Times New Roman" w:eastAsia="Times New Roman" w:hAnsi="Times New Roman" w:cs="Times New Roman"/>
                      <w:color w:val="000000"/>
                      <w:lang w:eastAsia="lv-LV"/>
                    </w:rPr>
                    <w:t>novākšana</w:t>
                  </w:r>
                </w:p>
              </w:tc>
              <w:tc>
                <w:tcPr>
                  <w:tcW w:w="1418" w:type="dxa"/>
                  <w:tcBorders>
                    <w:top w:val="single" w:sz="8" w:space="0" w:color="auto"/>
                    <w:left w:val="nil"/>
                    <w:bottom w:val="single" w:sz="8" w:space="0" w:color="auto"/>
                    <w:right w:val="single" w:sz="4" w:space="0" w:color="auto"/>
                  </w:tcBorders>
                </w:tcPr>
                <w:p w14:paraId="0587A03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F1AE6E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DC014C" w:rsidRPr="00B64300" w14:paraId="39E4A2C6"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D1B153D" w14:textId="720EE328"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 xml:space="preserve">Rekultivējamās </w:t>
                  </w:r>
                  <w:r w:rsidR="00C64154" w:rsidRPr="00B64300">
                    <w:rPr>
                      <w:rFonts w:ascii="Times New Roman" w:eastAsia="Times New Roman" w:hAnsi="Times New Roman" w:cs="Times New Roman"/>
                      <w:color w:val="000000"/>
                      <w:lang w:eastAsia="lv-LV"/>
                    </w:rPr>
                    <w:t xml:space="preserve">teritorijas </w:t>
                  </w:r>
                  <w:r w:rsidRPr="00B64300">
                    <w:rPr>
                      <w:rFonts w:ascii="Times New Roman" w:eastAsia="Times New Roman" w:hAnsi="Times New Roman" w:cs="Times New Roman"/>
                      <w:color w:val="000000"/>
                      <w:lang w:eastAsia="lv-LV"/>
                    </w:rPr>
                    <w:t>aparšana</w:t>
                  </w:r>
                </w:p>
              </w:tc>
              <w:tc>
                <w:tcPr>
                  <w:tcW w:w="1418" w:type="dxa"/>
                  <w:tcBorders>
                    <w:top w:val="single" w:sz="8" w:space="0" w:color="auto"/>
                    <w:left w:val="nil"/>
                    <w:bottom w:val="single" w:sz="8" w:space="0" w:color="auto"/>
                    <w:right w:val="single" w:sz="4" w:space="0" w:color="auto"/>
                  </w:tcBorders>
                </w:tcPr>
                <w:p w14:paraId="030A8C92"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46BF747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DC014C" w:rsidRPr="00B64300" w14:paraId="62A0177F"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3455BBA"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kultivēšana</w:t>
                  </w:r>
                </w:p>
              </w:tc>
              <w:tc>
                <w:tcPr>
                  <w:tcW w:w="1418" w:type="dxa"/>
                  <w:tcBorders>
                    <w:top w:val="single" w:sz="8" w:space="0" w:color="auto"/>
                    <w:left w:val="nil"/>
                    <w:bottom w:val="single" w:sz="8" w:space="0" w:color="auto"/>
                    <w:right w:val="single" w:sz="4" w:space="0" w:color="auto"/>
                  </w:tcBorders>
                </w:tcPr>
                <w:p w14:paraId="66DCA13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921D974"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716059CA"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2B2539B"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7E3E2D6F"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261EA25"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DC014C" w:rsidRPr="00B64300" w14:paraId="7A0BFDFD"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619E1C"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ecēšana</w:t>
                  </w:r>
                </w:p>
              </w:tc>
              <w:tc>
                <w:tcPr>
                  <w:tcW w:w="1418" w:type="dxa"/>
                  <w:tcBorders>
                    <w:top w:val="single" w:sz="8" w:space="0" w:color="auto"/>
                    <w:left w:val="nil"/>
                    <w:bottom w:val="single" w:sz="8" w:space="0" w:color="auto"/>
                    <w:right w:val="single" w:sz="4" w:space="0" w:color="auto"/>
                  </w:tcBorders>
                </w:tcPr>
                <w:p w14:paraId="73FB583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C74DB41"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56781B61"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2C99FD11" w14:textId="77777777" w:rsidR="00DC014C" w:rsidRPr="00B64300" w:rsidRDefault="00DC014C" w:rsidP="00AC4CD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2A8E38D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2D274468" w14:textId="77777777" w:rsidR="00DC014C" w:rsidRPr="00B64300" w:rsidRDefault="00DC014C" w:rsidP="00DC014C">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DC014C" w:rsidRPr="00B64300" w14:paraId="6101D1EA"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58BF2AA9"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38D467B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479CAF67"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DC014C" w:rsidRPr="00B64300" w14:paraId="590395A8"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1DDEF37F"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0D3021C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0A8CDCE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DC014C" w:rsidRPr="00B64300" w14:paraId="70EEF9B3"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79914504"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55119560"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1E9C6582"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DC014C" w:rsidRPr="00B64300" w14:paraId="0A24B396"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1AEE4130"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41479D5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736BD05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DC014C" w:rsidRPr="00B64300" w14:paraId="16E5E0D6"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3D0A3F75"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4D314DA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777D244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DC014C" w:rsidRPr="00B64300" w14:paraId="42B19F0F"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BEF1CD4"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6F31B57F" w14:textId="7820477D"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10CCA1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64CFB2FB"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32FDFF6"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4EAFAE3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4BB699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DC014C" w:rsidRPr="00B64300" w14:paraId="2ED82EB6"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F122632"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46500BE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7E6730B"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DC014C" w:rsidRPr="00B64300" w14:paraId="62D75897"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684BB0F"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1D08F81B"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C22EC7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DC014C" w:rsidRPr="00B64300" w14:paraId="48AD2663"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A6E8952"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7D970147"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518EF9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DC014C" w:rsidRPr="00B64300" w14:paraId="68835A27"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5A68154" w14:textId="27BD3E63"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Organisko mēslu izkliedēšana</w:t>
                  </w:r>
                </w:p>
              </w:tc>
              <w:tc>
                <w:tcPr>
                  <w:tcW w:w="1418" w:type="dxa"/>
                  <w:tcBorders>
                    <w:top w:val="single" w:sz="4" w:space="0" w:color="auto"/>
                    <w:left w:val="nil"/>
                    <w:bottom w:val="single" w:sz="4" w:space="0" w:color="auto"/>
                    <w:right w:val="single" w:sz="4" w:space="0" w:color="auto"/>
                  </w:tcBorders>
                </w:tcPr>
                <w:p w14:paraId="4FBC336E" w14:textId="58BB1B0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20DDA7B" w14:textId="37AAA9E5"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60</w:t>
                  </w:r>
                </w:p>
              </w:tc>
            </w:tr>
            <w:tr w:rsidR="00DC014C" w:rsidRPr="00B64300" w14:paraId="162FA39B"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B3E913E" w14:textId="51C8C930"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elnu izkliedēšana</w:t>
                  </w:r>
                </w:p>
              </w:tc>
              <w:tc>
                <w:tcPr>
                  <w:tcW w:w="1418" w:type="dxa"/>
                  <w:tcBorders>
                    <w:top w:val="single" w:sz="4" w:space="0" w:color="auto"/>
                    <w:left w:val="nil"/>
                    <w:bottom w:val="single" w:sz="4" w:space="0" w:color="auto"/>
                    <w:right w:val="single" w:sz="4" w:space="0" w:color="auto"/>
                  </w:tcBorders>
                </w:tcPr>
                <w:p w14:paraId="7A56BBA1" w14:textId="0D77C77F"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C6913F6" w14:textId="4553A038"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DC014C" w:rsidRPr="00B64300" w14:paraId="0FF43594"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F84ADD1" w14:textId="06043835"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nalkšņu stādu iegāde</w:t>
                  </w:r>
                </w:p>
              </w:tc>
              <w:tc>
                <w:tcPr>
                  <w:tcW w:w="1418" w:type="dxa"/>
                  <w:tcBorders>
                    <w:top w:val="single" w:sz="4" w:space="0" w:color="auto"/>
                    <w:left w:val="nil"/>
                    <w:bottom w:val="single" w:sz="4" w:space="0" w:color="auto"/>
                    <w:right w:val="single" w:sz="4" w:space="0" w:color="auto"/>
                  </w:tcBorders>
                </w:tcPr>
                <w:p w14:paraId="400CE093" w14:textId="31E16BC0"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9104357" w14:textId="7D0EE0C8" w:rsidR="00DC014C" w:rsidRPr="00B64300" w:rsidRDefault="00D50F9C" w:rsidP="00DC014C">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175-</w:t>
                  </w:r>
                  <w:r w:rsidR="00DC014C" w:rsidRPr="00B64300">
                    <w:rPr>
                      <w:rFonts w:ascii="Times New Roman" w:hAnsi="Times New Roman" w:cs="Times New Roman"/>
                      <w:color w:val="000000"/>
                    </w:rPr>
                    <w:t>240</w:t>
                  </w:r>
                </w:p>
              </w:tc>
            </w:tr>
            <w:tr w:rsidR="00DC014C" w:rsidRPr="00B64300" w14:paraId="12440CC8"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2A534C8" w14:textId="25654602"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riežu stādu iegāde</w:t>
                  </w:r>
                </w:p>
              </w:tc>
              <w:tc>
                <w:tcPr>
                  <w:tcW w:w="1418" w:type="dxa"/>
                  <w:tcBorders>
                    <w:top w:val="single" w:sz="4" w:space="0" w:color="auto"/>
                    <w:left w:val="nil"/>
                    <w:bottom w:val="single" w:sz="4" w:space="0" w:color="auto"/>
                    <w:right w:val="single" w:sz="4" w:space="0" w:color="auto"/>
                  </w:tcBorders>
                </w:tcPr>
                <w:p w14:paraId="46E6D720" w14:textId="2FEF6A5C"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0D7CF9A" w14:textId="24E4760D" w:rsidR="00DC014C" w:rsidRPr="00B64300" w:rsidRDefault="00D50F9C" w:rsidP="00DC014C">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200-</w:t>
                  </w:r>
                  <w:r w:rsidR="00DC014C" w:rsidRPr="00B64300">
                    <w:rPr>
                      <w:rFonts w:ascii="Times New Roman" w:hAnsi="Times New Roman" w:cs="Times New Roman"/>
                      <w:color w:val="000000"/>
                    </w:rPr>
                    <w:t>250</w:t>
                  </w:r>
                </w:p>
              </w:tc>
            </w:tr>
            <w:tr w:rsidR="00DC014C" w:rsidRPr="00B64300" w14:paraId="2BCB8A6D"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F035246" w14:textId="12E079FB"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lastRenderedPageBreak/>
                    <w:t>Bērzu stādu iegāde</w:t>
                  </w:r>
                </w:p>
              </w:tc>
              <w:tc>
                <w:tcPr>
                  <w:tcW w:w="1418" w:type="dxa"/>
                  <w:tcBorders>
                    <w:top w:val="single" w:sz="4" w:space="0" w:color="auto"/>
                    <w:left w:val="nil"/>
                    <w:bottom w:val="single" w:sz="4" w:space="0" w:color="auto"/>
                    <w:right w:val="single" w:sz="4" w:space="0" w:color="auto"/>
                  </w:tcBorders>
                </w:tcPr>
                <w:p w14:paraId="1D782312" w14:textId="0ED01B73"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4E622A3" w14:textId="49C87BD8" w:rsidR="00DC014C" w:rsidRPr="00B64300" w:rsidRDefault="00D50F9C" w:rsidP="00DC014C">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175-</w:t>
                  </w:r>
                  <w:r w:rsidR="00DC014C" w:rsidRPr="00B64300">
                    <w:rPr>
                      <w:rFonts w:ascii="Times New Roman" w:hAnsi="Times New Roman" w:cs="Times New Roman"/>
                      <w:color w:val="000000"/>
                    </w:rPr>
                    <w:t>240</w:t>
                  </w:r>
                </w:p>
              </w:tc>
            </w:tr>
            <w:tr w:rsidR="00DC014C" w:rsidRPr="00B64300" w14:paraId="00D9B6C8"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6615BB0" w14:textId="31BEB461"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apeļu stādu iegāde</w:t>
                  </w:r>
                </w:p>
              </w:tc>
              <w:tc>
                <w:tcPr>
                  <w:tcW w:w="1418" w:type="dxa"/>
                  <w:tcBorders>
                    <w:top w:val="single" w:sz="4" w:space="0" w:color="auto"/>
                    <w:left w:val="nil"/>
                    <w:bottom w:val="single" w:sz="4" w:space="0" w:color="auto"/>
                    <w:right w:val="single" w:sz="4" w:space="0" w:color="auto"/>
                  </w:tcBorders>
                </w:tcPr>
                <w:p w14:paraId="10076939" w14:textId="60B9BDF4"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75C73F8" w14:textId="467136F1"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40</w:t>
                  </w:r>
                </w:p>
              </w:tc>
            </w:tr>
            <w:tr w:rsidR="00DC014C" w:rsidRPr="00B64300" w14:paraId="784D635D"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ADEA2C6" w14:textId="62FC6D11"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oku stādīšana</w:t>
                  </w:r>
                </w:p>
              </w:tc>
              <w:tc>
                <w:tcPr>
                  <w:tcW w:w="1418" w:type="dxa"/>
                  <w:tcBorders>
                    <w:top w:val="single" w:sz="4" w:space="0" w:color="auto"/>
                    <w:left w:val="nil"/>
                    <w:bottom w:val="single" w:sz="4" w:space="0" w:color="auto"/>
                    <w:right w:val="single" w:sz="4" w:space="0" w:color="auto"/>
                  </w:tcBorders>
                </w:tcPr>
                <w:p w14:paraId="0A1753B6" w14:textId="7DC272D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BF31A86" w14:textId="1DD0BDC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w:t>
                  </w:r>
                </w:p>
              </w:tc>
            </w:tr>
          </w:tbl>
          <w:p w14:paraId="37CC76DD" w14:textId="77777777" w:rsidR="008A0918" w:rsidRPr="00747D24" w:rsidRDefault="008A0918" w:rsidP="00747D24">
            <w:pPr>
              <w:ind w:firstLine="0"/>
              <w:rPr>
                <w:rFonts w:ascii="Times New Roman" w:hAnsi="Times New Roman" w:cs="Times New Roman"/>
                <w:color w:val="auto"/>
              </w:rPr>
            </w:pPr>
          </w:p>
        </w:tc>
      </w:tr>
      <w:tr w:rsidR="00EA2147" w:rsidRPr="00B64300" w14:paraId="6995E31F"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88E7274" w14:textId="30DC06B0" w:rsidR="00F0549B" w:rsidRPr="00B64300" w:rsidRDefault="00F0549B" w:rsidP="00F0549B">
            <w:pPr>
              <w:ind w:firstLine="0"/>
              <w:rPr>
                <w:rFonts w:ascii="Times New Roman" w:hAnsi="Times New Roman" w:cs="Times New Roman"/>
                <w:color w:val="auto"/>
              </w:rPr>
            </w:pPr>
            <w:r w:rsidRPr="00B64300">
              <w:rPr>
                <w:rFonts w:ascii="Times New Roman" w:hAnsi="Times New Roman" w:cs="Times New Roman"/>
                <w:b/>
                <w:bCs/>
                <w:color w:val="auto"/>
              </w:rPr>
              <w:lastRenderedPageBreak/>
              <w:t>Līdzšinējā pieredze Latvijā un citās valstīs</w:t>
            </w:r>
          </w:p>
          <w:p w14:paraId="69017B38" w14:textId="77777777" w:rsidR="00F0549B" w:rsidRPr="00B64300" w:rsidRDefault="00F0549B" w:rsidP="000145DF">
            <w:pPr>
              <w:ind w:firstLine="0"/>
              <w:jc w:val="left"/>
              <w:rPr>
                <w:rFonts w:ascii="Times New Roman" w:hAnsi="Times New Roman" w:cs="Times New Roman"/>
                <w:b/>
                <w:b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FADAA63" w14:textId="77777777"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laši meža ieaudzēšanas pētījumi Latvijā veikti Sedas purvā un Cenas tīrelī, pirms aptuveni 50 gadiem stādot dažādas koku sugas, tajā skaitā bērzu, priedi, egli, apsi, lapegli uz seklām un dziļām kūdras augsnēm. Lielākā daļa no šīm izmēģinājumu platībām ir saglabājušās. Sedas purvā dažādu sugu kultūras ierīkotas 1964. gadā. Trīsdesmit gadu vecumā novērtēta to augšana (Mangalis 2004).</w:t>
            </w:r>
          </w:p>
          <w:p w14:paraId="3DF0E608" w14:textId="2770A2C5"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arastās priedes stādījumiem Sedas purva izstrādātajos kūdras laukos ir I bonitāte, krāja – 144 m³/ha. Kūdras kārtas biezums nav nelabvēlīgi ietekmējis tās augšanu. Parastās egles kultūrām, kas iestādītas vietās ar 30–35 cm biezu kūdras kārtu – 1</w:t>
            </w:r>
            <w:r w:rsidRPr="00B64300">
              <w:rPr>
                <w:rFonts w:ascii="Times New Roman" w:hAnsi="Times New Roman" w:cs="Times New Roman"/>
                <w:color w:val="auto"/>
                <w:vertAlign w:val="superscript"/>
              </w:rPr>
              <w:t>a</w:t>
            </w:r>
            <w:r w:rsidRPr="00B64300">
              <w:rPr>
                <w:rFonts w:ascii="Times New Roman" w:hAnsi="Times New Roman" w:cs="Times New Roman"/>
                <w:color w:val="auto"/>
              </w:rPr>
              <w:t>–II bonitāte. Egles krāja ir par 6% mazāka nekā priedei, un tā</w:t>
            </w:r>
            <w:r w:rsidR="00951D18" w:rsidRPr="00B64300">
              <w:rPr>
                <w:rFonts w:ascii="Times New Roman" w:hAnsi="Times New Roman" w:cs="Times New Roman"/>
                <w:color w:val="auto"/>
              </w:rPr>
              <w:t>s</w:t>
            </w:r>
            <w:r w:rsidRPr="00B64300">
              <w:rPr>
                <w:rFonts w:ascii="Times New Roman" w:hAnsi="Times New Roman" w:cs="Times New Roman"/>
                <w:color w:val="auto"/>
              </w:rPr>
              <w:t xml:space="preserve"> ļoti cieš pavasara salnās. Sakņu sistēma ir sekla, pastāv vējgāzes draudi. Bērzs veido produktīvas un noturīgas mežaudzes ar krāju 195 m³/ha. Eiropas lapegle aug slikti, it sevišķi vietās ar kūdras biezumu virs 25 centimetriem. No pētījumu atziņām un praktiskās pieredzes izriet, ka vietās, kur kūdra iegūta ar frēzkūdras metodi, purvu apmežošanai vispiemērotākās sugas ir parastā priede un bērzi (Mangalis 2004). </w:t>
            </w:r>
          </w:p>
          <w:p w14:paraId="5DB5A36F" w14:textId="3186588A"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ētījumi par kūdrāju apmežošanas ietekmi uz klimata pārmaiņām Latvijā pirms LIFE REstore projekta</w:t>
            </w:r>
            <w:r w:rsidR="00952A72">
              <w:rPr>
                <w:rFonts w:ascii="Times New Roman" w:hAnsi="Times New Roman" w:cs="Times New Roman"/>
                <w:color w:val="auto"/>
              </w:rPr>
              <w:t xml:space="preserve"> </w:t>
            </w:r>
            <w:r w:rsidR="00952A72" w:rsidRPr="00B86785">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color w:val="auto"/>
              </w:rPr>
              <w:t xml:space="preserve"> uzsākšanas nebija veikti. Arī citur pasaulē trūkst ilglaicīgu pētījumu par meža ieaudzēšanas ietekmi uz SEG emisijām. Plašākie pētījumi par kūdrāju apsaimniekošanu, tostarp ietekmes uz klimata pārmaiņām mazināšanas iespējām, ir Somijā </w:t>
            </w:r>
            <w:proofErr w:type="gramStart"/>
            <w:r w:rsidRPr="00B64300">
              <w:rPr>
                <w:rFonts w:ascii="Times New Roman" w:hAnsi="Times New Roman" w:cs="Times New Roman"/>
                <w:color w:val="auto"/>
              </w:rPr>
              <w:t>(</w:t>
            </w:r>
            <w:proofErr w:type="gramEnd"/>
            <w:r w:rsidRPr="00B64300">
              <w:rPr>
                <w:rFonts w:ascii="Times New Roman" w:hAnsi="Times New Roman" w:cs="Times New Roman"/>
                <w:color w:val="auto"/>
              </w:rPr>
              <w:t>Hytönen 1995; Hytönen, Kaunisto 1999; Aro, 2000; Mäkiranta et al. 2007; Hytönen, Saarsalmi 2009; Huotari et al. 2011, 2008; Jylhä et al. 2015)</w:t>
            </w:r>
            <w:bookmarkStart w:id="77" w:name="__Fieldmark__666_701707151"/>
            <w:bookmarkStart w:id="78" w:name="__Fieldmark__1264_1441653371"/>
            <w:bookmarkStart w:id="79" w:name="__Fieldmark__562_2307629723"/>
            <w:bookmarkStart w:id="80" w:name="__Fieldmark__1092_255298188"/>
            <w:bookmarkStart w:id="81" w:name="__Fieldmark__11180_1636549093"/>
            <w:bookmarkStart w:id="82" w:name="__Fieldmark__11300_3368203627"/>
            <w:bookmarkStart w:id="83" w:name="__Fieldmark__785_1713274356"/>
            <w:bookmarkStart w:id="84" w:name="__Fieldmark__1080_3122022718"/>
            <w:bookmarkStart w:id="85" w:name="__Fieldmark__703_1689861477"/>
            <w:bookmarkStart w:id="86" w:name="__Fieldmark__1513_47387448"/>
            <w:bookmarkStart w:id="87" w:name="__Fieldmark__1309_3585320545"/>
            <w:bookmarkEnd w:id="77"/>
            <w:bookmarkEnd w:id="78"/>
            <w:bookmarkEnd w:id="79"/>
            <w:bookmarkEnd w:id="80"/>
            <w:bookmarkEnd w:id="81"/>
            <w:bookmarkEnd w:id="82"/>
            <w:bookmarkEnd w:id="83"/>
            <w:bookmarkEnd w:id="84"/>
            <w:bookmarkEnd w:id="85"/>
            <w:bookmarkEnd w:id="86"/>
            <w:bookmarkEnd w:id="87"/>
            <w:r w:rsidRPr="00B64300">
              <w:rPr>
                <w:rFonts w:ascii="Times New Roman" w:hAnsi="Times New Roman" w:cs="Times New Roman"/>
                <w:color w:val="auto"/>
              </w:rPr>
              <w:t xml:space="preserve"> un Īrijā (Renou et al. 2007; Renou-Wilson et al. 2008, 2010; Wilson et al. 2009; Bord na Móna 2011; Renou-Wilson 2011)</w:t>
            </w:r>
            <w:bookmarkStart w:id="88" w:name="__Fieldmark__710_1689861477"/>
            <w:bookmarkStart w:id="89" w:name="__Fieldmark__1091_3122022718"/>
            <w:bookmarkStart w:id="90" w:name="__Fieldmark__11215_1636549093"/>
            <w:bookmarkStart w:id="91" w:name="__Fieldmark__1337_3585320545"/>
            <w:bookmarkStart w:id="92" w:name="__Fieldmark__1545_47387448"/>
            <w:bookmarkStart w:id="93" w:name="__Fieldmark__577_2307629723"/>
            <w:bookmarkStart w:id="94" w:name="__Fieldmark__685_701707151"/>
            <w:bookmarkStart w:id="95" w:name="__Fieldmark__1287_1441653371"/>
            <w:bookmarkStart w:id="96" w:name="__Fieldmark__1121_255298188"/>
            <w:bookmarkStart w:id="97" w:name="__Fieldmark__790_1713274356"/>
            <w:bookmarkStart w:id="98" w:name="__Fieldmark__11326_3368203627"/>
            <w:bookmarkEnd w:id="88"/>
            <w:bookmarkEnd w:id="89"/>
            <w:bookmarkEnd w:id="90"/>
            <w:bookmarkEnd w:id="91"/>
            <w:bookmarkEnd w:id="92"/>
            <w:bookmarkEnd w:id="93"/>
            <w:bookmarkEnd w:id="94"/>
            <w:bookmarkEnd w:id="95"/>
            <w:bookmarkEnd w:id="96"/>
            <w:bookmarkEnd w:id="97"/>
            <w:bookmarkEnd w:id="98"/>
            <w:r w:rsidRPr="00B64300">
              <w:rPr>
                <w:rFonts w:ascii="Times New Roman" w:hAnsi="Times New Roman" w:cs="Times New Roman"/>
                <w:color w:val="auto"/>
              </w:rPr>
              <w:t>.</w:t>
            </w:r>
          </w:p>
          <w:p w14:paraId="1C4BD40F" w14:textId="272115AB"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ētījumi par minerālmēslu un koksnes pelnu ietekmi uz dabisko atjaunošanos izstrādātā</w:t>
            </w:r>
            <w:r w:rsidR="00951D18" w:rsidRPr="00B64300">
              <w:rPr>
                <w:rFonts w:ascii="Times New Roman" w:hAnsi="Times New Roman" w:cs="Times New Roman"/>
                <w:color w:val="auto"/>
              </w:rPr>
              <w:t>s</w:t>
            </w:r>
            <w:r w:rsidRPr="00B64300">
              <w:rPr>
                <w:rFonts w:ascii="Times New Roman" w:hAnsi="Times New Roman" w:cs="Times New Roman"/>
                <w:color w:val="auto"/>
              </w:rPr>
              <w:t xml:space="preserve"> kūdras ieguves vietās Latvijā ir veikti tikai pēdējos gados (Bebre, Lazdiņa 2014). Ar koksnes pelniem 2008. gadā mēslotos parauglaukumos novērota bērzu, priežu, egļu un apšu dabiskā atjaunošanās, bet ar minerālmēsliem mēslotajos parauglaukumos neieaug bāziskām augsnēm raksturīgas koku sugas, piemēram, apse (Bebre, Lazdiņa 2014). Līdzīgi rezultāti iegūti, īstenojot LIFE REstore apmežošanas eksperimentu – koksnes pelnu mēslojuma ietekmē veidojas veģetācijas un uzsākas dabiskās apmežošanās procesi (Neimane et al. 2019).</w:t>
            </w:r>
          </w:p>
          <w:p w14:paraId="2E005CFA" w14:textId="37DBB9AB"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2005. gadā uzsākti pētījumi par sadzīves notekūdeņu dūņu izmantošanas iespējām izstrādāto kūdrāju rekultivācijā Latvijā.</w:t>
            </w:r>
            <w:r w:rsidRPr="00B64300">
              <w:rPr>
                <w:rFonts w:ascii="Times New Roman" w:hAnsi="Times New Roman" w:cs="Times New Roman"/>
                <w:b/>
                <w:color w:val="auto"/>
              </w:rPr>
              <w:t xml:space="preserve"> </w:t>
            </w:r>
            <w:r w:rsidRPr="00B64300">
              <w:rPr>
                <w:rFonts w:ascii="Times New Roman" w:hAnsi="Times New Roman" w:cs="Times New Roman"/>
                <w:color w:val="auto"/>
              </w:rPr>
              <w:t>Medema purvā izstrādāta kūdras ieguves vieta rekultivēta, mēslojot ar notekūdeņu dūņām (10 t sausnas</w:t>
            </w:r>
            <w:r w:rsidRPr="00B64300">
              <w:rPr>
                <w:rFonts w:ascii="Times New Roman" w:hAnsi="Times New Roman" w:cs="Times New Roman"/>
                <w:color w:val="auto"/>
                <w:vertAlign w:val="subscript"/>
              </w:rPr>
              <w:t xml:space="preserve"> </w:t>
            </w:r>
            <w:r w:rsidRPr="00B64300">
              <w:rPr>
                <w:rFonts w:ascii="Times New Roman" w:hAnsi="Times New Roman" w:cs="Times New Roman"/>
                <w:color w:val="auto"/>
              </w:rPr>
              <w:t xml:space="preserve">uz hektāru), izmantojot koksnes pelnus un minerālmēslus), stādot, bērzu, priedi un melnalksni, kā arī veicinot dabisko atjaunošanos ar bērzu (Lazdina et al. 2006). </w:t>
            </w:r>
            <w:proofErr w:type="gramStart"/>
            <w:r w:rsidRPr="00B64300">
              <w:rPr>
                <w:rFonts w:ascii="Times New Roman" w:hAnsi="Times New Roman" w:cs="Times New Roman"/>
                <w:color w:val="auto"/>
              </w:rPr>
              <w:t>Izvērtējot stādījumā deviņu gadu laikā</w:t>
            </w:r>
            <w:proofErr w:type="gramEnd"/>
            <w:r w:rsidRPr="00B64300">
              <w:rPr>
                <w:rFonts w:ascii="Times New Roman" w:hAnsi="Times New Roman" w:cs="Times New Roman"/>
                <w:color w:val="auto"/>
              </w:rPr>
              <w:t xml:space="preserve"> iegūtos rezultātus secināts, ka:</w:t>
            </w:r>
          </w:p>
          <w:p w14:paraId="5EFBB517" w14:textId="485A839E"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hAnsi="Times New Roman" w:cs="Times New Roman"/>
                <w:color w:val="auto"/>
              </w:rPr>
              <w:t xml:space="preserve">- </w:t>
            </w:r>
            <w:r w:rsidR="00F0549B" w:rsidRPr="00B64300">
              <w:rPr>
                <w:rFonts w:ascii="Times New Roman" w:hAnsi="Times New Roman" w:cs="Times New Roman"/>
                <w:color w:val="auto"/>
              </w:rPr>
              <w:t>mēslojot ar organisko mēslojumu – notekūdeņu dūņām, audzes sasniedz būtiski lielāku produktivitāti, nekā izmantojot minerālmēslus vai koksnes pelnus;</w:t>
            </w:r>
          </w:p>
          <w:p w14:paraId="795F1E20" w14:textId="411048A3"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hAnsi="Times New Roman" w:cs="Times New Roman"/>
                <w:color w:val="auto"/>
              </w:rPr>
              <w:t xml:space="preserve">- </w:t>
            </w:r>
            <w:r w:rsidR="00F0549B" w:rsidRPr="00B64300">
              <w:rPr>
                <w:rFonts w:ascii="Times New Roman" w:hAnsi="Times New Roman" w:cs="Times New Roman"/>
                <w:color w:val="auto"/>
              </w:rPr>
              <w:t>notekūdeņu dūņām ir būtiski ilgstošāka ietekme nekā minerālmēsliem</w:t>
            </w:r>
            <w:proofErr w:type="gramStart"/>
            <w:r w:rsidR="00F0549B" w:rsidRPr="00B64300">
              <w:rPr>
                <w:rFonts w:ascii="Times New Roman" w:hAnsi="Times New Roman" w:cs="Times New Roman"/>
                <w:color w:val="auto"/>
              </w:rPr>
              <w:t xml:space="preserve"> un</w:t>
            </w:r>
            <w:proofErr w:type="gramEnd"/>
            <w:r w:rsidR="00F0549B" w:rsidRPr="00B64300">
              <w:rPr>
                <w:rFonts w:ascii="Times New Roman" w:hAnsi="Times New Roman" w:cs="Times New Roman"/>
                <w:color w:val="auto"/>
              </w:rPr>
              <w:t xml:space="preserve"> tie veicina arī blīvas, daudzveidīgas zemsedzes veidošanos;</w:t>
            </w:r>
          </w:p>
          <w:p w14:paraId="5113AB9C" w14:textId="50E976B8"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eastAsia="Calibri" w:hAnsi="Times New Roman" w:cs="Times New Roman"/>
                <w:color w:val="auto"/>
              </w:rPr>
              <w:t xml:space="preserve">- </w:t>
            </w:r>
            <w:r w:rsidR="00F0549B" w:rsidRPr="00B64300">
              <w:rPr>
                <w:rFonts w:ascii="Times New Roman" w:eastAsia="Calibri" w:hAnsi="Times New Roman" w:cs="Times New Roman"/>
                <w:color w:val="auto"/>
              </w:rPr>
              <w:t xml:space="preserve">piemērotākā koku suga izstrādātu kūdrāju mākslīgai apmežošanai Latvijā ir priede, </w:t>
            </w:r>
            <w:proofErr w:type="gramStart"/>
            <w:r w:rsidR="00F0549B" w:rsidRPr="00B64300">
              <w:rPr>
                <w:rFonts w:ascii="Times New Roman" w:eastAsia="Calibri" w:hAnsi="Times New Roman" w:cs="Times New Roman"/>
                <w:color w:val="auto"/>
              </w:rPr>
              <w:t>jo tā sasniedza vislielāko</w:t>
            </w:r>
            <w:proofErr w:type="gramEnd"/>
            <w:r w:rsidR="00F0549B" w:rsidRPr="00B64300">
              <w:rPr>
                <w:rFonts w:ascii="Times New Roman" w:eastAsia="Calibri" w:hAnsi="Times New Roman" w:cs="Times New Roman"/>
                <w:color w:val="auto"/>
              </w:rPr>
              <w:t xml:space="preserve"> krāju ar notekūdeņu dūņām mēslotajās platībās;</w:t>
            </w:r>
          </w:p>
          <w:p w14:paraId="78E0F7F8" w14:textId="5A258248" w:rsidR="00F0549B" w:rsidRPr="00747D24" w:rsidRDefault="00951D18" w:rsidP="00747D24">
            <w:pPr>
              <w:numPr>
                <w:ilvl w:val="1"/>
                <w:numId w:val="17"/>
              </w:numPr>
              <w:suppressAutoHyphens/>
              <w:rPr>
                <w:rFonts w:ascii="Times New Roman" w:hAnsi="Times New Roman" w:cs="Times New Roman"/>
                <w:color w:val="auto"/>
              </w:rPr>
            </w:pPr>
            <w:r w:rsidRPr="00B64300">
              <w:rPr>
                <w:rFonts w:ascii="Times New Roman" w:eastAsia="Calibri" w:hAnsi="Times New Roman" w:cs="Times New Roman"/>
                <w:color w:val="auto"/>
              </w:rPr>
              <w:t xml:space="preserve">- </w:t>
            </w:r>
            <w:r w:rsidR="00F0549B" w:rsidRPr="00B64300">
              <w:rPr>
                <w:rFonts w:ascii="Times New Roman" w:eastAsia="Calibri" w:hAnsi="Times New Roman" w:cs="Times New Roman"/>
                <w:color w:val="auto"/>
              </w:rPr>
              <w:t>dabiskās apmežošanas nodrošināšanai perspektīvākās koku sugas ir bērzi (Bebre et al. 2015).</w:t>
            </w:r>
          </w:p>
        </w:tc>
      </w:tr>
      <w:tr w:rsidR="00EA2147" w:rsidRPr="00B64300" w14:paraId="70FB5EB6"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DA7B0CA" w14:textId="3551007B" w:rsidR="004463B2" w:rsidRPr="00B64300" w:rsidRDefault="00EA2147" w:rsidP="00F31275">
            <w:pPr>
              <w:ind w:firstLine="0"/>
              <w:rPr>
                <w:rFonts w:ascii="Times New Roman" w:hAnsi="Times New Roman" w:cs="Times New Roman"/>
                <w:b/>
                <w:color w:val="auto"/>
              </w:rPr>
            </w:pPr>
            <w:r w:rsidRPr="00B64300">
              <w:rPr>
                <w:rFonts w:ascii="Times New Roman" w:hAnsi="Times New Roman" w:cs="Times New Roman"/>
                <w:b/>
                <w:color w:val="auto"/>
              </w:rPr>
              <w:t>Literatūra</w:t>
            </w:r>
            <w:r w:rsidR="004463B2" w:rsidRPr="00B64300">
              <w:rPr>
                <w:rFonts w:ascii="Times New Roman" w:hAnsi="Times New Roman" w:cs="Times New Roman"/>
                <w:b/>
                <w:color w:val="auto"/>
              </w:rPr>
              <w:t xml:space="preserve"> </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998D085" w14:textId="77777777" w:rsidR="00EA2147" w:rsidRPr="00B64300" w:rsidRDefault="00EA2147" w:rsidP="004C2B0D">
            <w:pPr>
              <w:ind w:left="39" w:firstLine="0"/>
              <w:rPr>
                <w:rFonts w:ascii="Times New Roman" w:hAnsi="Times New Roman" w:cs="Times New Roman"/>
                <w:color w:val="auto"/>
              </w:rPr>
            </w:pPr>
            <w:bookmarkStart w:id="99" w:name="_Hlk8111007"/>
            <w:r w:rsidRPr="00B64300">
              <w:rPr>
                <w:rFonts w:ascii="Times New Roman" w:hAnsi="Times New Roman" w:cs="Times New Roman"/>
                <w:color w:val="auto"/>
                <w:lang w:val="en-GB"/>
              </w:rPr>
              <w:t>A</w:t>
            </w:r>
            <w:bookmarkStart w:id="100" w:name="__Fieldmark__1177_3122022718"/>
            <w:r w:rsidRPr="00B64300">
              <w:rPr>
                <w:rFonts w:ascii="Times New Roman" w:hAnsi="Times New Roman" w:cs="Times New Roman"/>
                <w:color w:val="auto"/>
                <w:lang w:val="en-GB"/>
              </w:rPr>
              <w:t>r</w:t>
            </w:r>
            <w:bookmarkStart w:id="101" w:name="__Fieldmark__761_1689861477"/>
            <w:r w:rsidRPr="00B64300">
              <w:rPr>
                <w:rFonts w:ascii="Times New Roman" w:hAnsi="Times New Roman" w:cs="Times New Roman"/>
                <w:color w:val="auto"/>
                <w:lang w:val="en-GB"/>
              </w:rPr>
              <w:t>o</w:t>
            </w:r>
            <w:bookmarkStart w:id="102" w:name="__Fieldmark__859_1713274356"/>
            <w:r w:rsidRPr="00B64300">
              <w:rPr>
                <w:rFonts w:ascii="Times New Roman" w:hAnsi="Times New Roman" w:cs="Times New Roman"/>
                <w:color w:val="auto"/>
                <w:lang w:val="en-GB"/>
              </w:rPr>
              <w:t xml:space="preserve"> L. 2000. Afforestation of cutaway peatlands in Finland. In: Proceedings from the 1st International Seminar. Presented at the Re-use of peat production </w:t>
            </w:r>
            <w:r w:rsidRPr="00B64300">
              <w:rPr>
                <w:rFonts w:ascii="Times New Roman" w:hAnsi="Times New Roman" w:cs="Times New Roman"/>
                <w:color w:val="auto"/>
                <w:lang w:val="en-GB"/>
              </w:rPr>
              <w:lastRenderedPageBreak/>
              <w:t>areas. EU’s Northern Periphery Programme project: Re-use of peatland areas. Oulu, Finland, 43–45.</w:t>
            </w:r>
            <w:bookmarkEnd w:id="100"/>
            <w:bookmarkEnd w:id="101"/>
            <w:bookmarkEnd w:id="102"/>
          </w:p>
          <w:p w14:paraId="66844DAA"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Bebre I., Lazdiņa D. 2014. Afforestation trials on a cut-away peatland. Presented at the 14th International Peat Technology Symposium, Riga.</w:t>
            </w:r>
          </w:p>
          <w:p w14:paraId="7CA45A4E" w14:textId="77777777" w:rsidR="00EA2147" w:rsidRPr="00B64300" w:rsidRDefault="00EA2147" w:rsidP="004C2B0D">
            <w:pPr>
              <w:pStyle w:val="ListParagraph"/>
              <w:ind w:left="39" w:firstLine="0"/>
              <w:rPr>
                <w:rFonts w:ascii="Times New Roman" w:hAnsi="Times New Roman" w:cs="Times New Roman"/>
                <w:color w:val="auto"/>
              </w:rPr>
            </w:pPr>
            <w:r w:rsidRPr="00B64300">
              <w:rPr>
                <w:rFonts w:ascii="Times New Roman" w:hAnsi="Times New Roman" w:cs="Times New Roman"/>
                <w:color w:val="auto"/>
                <w:lang w:val="en-GB"/>
              </w:rPr>
              <w:t>Bebre I., Lazdiņa D., Čereļonoka K., Brumelis G. 2015. Afforestation trials on a cutaway peatland. In: Stupak I., Nielsen T. F., Högbom L., Clarke N., Finér L. (eds.) Book of Abstracts – Managing Forests to Promote Environmental Services. Department of Geosciences and Natural Resource Management, University of Copenhagen, Frederiksberg, p. 54.</w:t>
            </w:r>
          </w:p>
          <w:p w14:paraId="4829639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Bord na Móna 2011. Strategic Framework for Future Use of Cutaway Bogs. Dublin.</w:t>
            </w:r>
          </w:p>
          <w:p w14:paraId="76DE5811"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Fay E., Lavoie C. 2009. The impact of birch seedlings on evapotranspiration from a mined peatland: an experimental study in southern Quebec, Canada. Mires and Peat 5: 1–7.</w:t>
            </w:r>
          </w:p>
          <w:p w14:paraId="4AE57791"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uotari N., Tillman-Sutela E., Kauppi A., Kubin E. 2007. Fertilization ensures rapid formation of ground vegetation on cut-away peatlands. Canadian Journal of Forest Research 37: 874–883.</w:t>
            </w:r>
          </w:p>
          <w:p w14:paraId="6028C50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uotari N., Tillman-Sutela E., Kubin E. 2011. Ground vegetation has a major role in element dynamics in an ash-fertilized cut-away peatland. Forest Ecology and Management 261: 2081–2088.</w:t>
            </w:r>
          </w:p>
          <w:p w14:paraId="171B5EBC"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uotari N., Tillman-Sutela E., Pasanen J., Kubin E. 2008. Ash-fertilization improves germination and early establishment of birch (</w:t>
            </w:r>
            <w:r w:rsidRPr="00B64300">
              <w:rPr>
                <w:rFonts w:ascii="Times New Roman" w:hAnsi="Times New Roman" w:cs="Times New Roman"/>
                <w:i/>
                <w:iCs/>
                <w:color w:val="auto"/>
                <w:lang w:val="en-GB"/>
              </w:rPr>
              <w:t>Betula pubescens</w:t>
            </w:r>
            <w:r w:rsidRPr="00B64300">
              <w:rPr>
                <w:rFonts w:ascii="Times New Roman" w:hAnsi="Times New Roman" w:cs="Times New Roman"/>
                <w:color w:val="auto"/>
                <w:lang w:val="en-GB"/>
              </w:rPr>
              <w:t xml:space="preserve"> Ehrh.) seedlings on a cut-away peatland. Canadian Journal of Forest Research 255: 2870–2875.</w:t>
            </w:r>
          </w:p>
          <w:p w14:paraId="100E06D3"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1995. Effect of fertilizer treatment on the biomass production and nutrient uptake of short-rotation willow on cut-away peatlnads. Silva Fennica 29: 21–40.</w:t>
            </w:r>
          </w:p>
          <w:p w14:paraId="05288CC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Aro L. 2012. Biomass and nutrition of naturally regenerated and coppiced birch on cutaway peatland during 37 years. Silva Fennica 46, doi:10.14214/sf.48</w:t>
            </w:r>
          </w:p>
          <w:p w14:paraId="7FAE0DCD"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Kaunisto S. 1999. Effect of fertilization on the biomass production of coppiced mixed birch and willow stands on a cut-away peatland. Biomass Bioenergy 17: 455–469.</w:t>
            </w:r>
          </w:p>
          <w:p w14:paraId="53546B4E"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Saarsalmi A. 2009. Long-term biomass production and nutrient uptake of birch, alder and willow plantations on cut-away peatland. Biomass Bioenergy 33: 1197–1211.</w:t>
            </w:r>
          </w:p>
          <w:p w14:paraId="68A576A9"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IPCC 2006. 2006 IPCC guidelines for national greenhouse gas inventories. IGES, Japan.</w:t>
            </w:r>
          </w:p>
          <w:p w14:paraId="2EC61DBE"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Jylhä P., Hytönen J., Ahtikoski A. 2015. Profitability of short-rotation biomass production on downy birch stands on cut-away peatlands in northern Finland. Biomass Bioenergy 75: 272–281.</w:t>
            </w:r>
          </w:p>
          <w:p w14:paraId="016FCE88" w14:textId="77777777" w:rsidR="00EA2147" w:rsidRPr="00B64300" w:rsidRDefault="00507E76" w:rsidP="004C2B0D">
            <w:pPr>
              <w:ind w:left="39" w:firstLine="0"/>
              <w:rPr>
                <w:rFonts w:ascii="Times New Roman" w:hAnsi="Times New Roman" w:cs="Times New Roman"/>
                <w:color w:val="auto"/>
              </w:rPr>
            </w:pPr>
            <w:hyperlink r:id="rId8" w:history="1">
              <w:r w:rsidR="00EA2147" w:rsidRPr="00B64300">
                <w:rPr>
                  <w:rStyle w:val="Hyperlink"/>
                  <w:rFonts w:ascii="Times New Roman" w:hAnsi="Times New Roman" w:cs="Times New Roman"/>
                  <w:color w:val="auto"/>
                  <w:u w:val="none"/>
                  <w:lang w:val="en-GB" w:bidi="hi-IN"/>
                </w:rPr>
                <w:t>Lazdiņa</w:t>
              </w:r>
            </w:hyperlink>
            <w:r w:rsidR="00EA2147" w:rsidRPr="00B64300">
              <w:rPr>
                <w:rFonts w:ascii="Times New Roman" w:hAnsi="Times New Roman" w:cs="Times New Roman"/>
                <w:color w:val="auto"/>
                <w:lang w:val="en-GB"/>
              </w:rPr>
              <w:t xml:space="preserve"> D., Lazdiņš A., Kariņš Z., Kāposts V. 2006. </w:t>
            </w:r>
            <w:hyperlink r:id="rId9" w:history="1">
              <w:r w:rsidR="00EA2147" w:rsidRPr="007F0DEA">
                <w:rPr>
                  <w:rStyle w:val="Hyperlink"/>
                  <w:rFonts w:ascii="Times New Roman" w:hAnsi="Times New Roman" w:cs="Times New Roman"/>
                  <w:color w:val="auto"/>
                  <w:u w:val="none"/>
                  <w:lang w:bidi="hi-IN"/>
                </w:rPr>
                <w:t>Notekūdeņu dūņu mēslojuma efektivitāte un augsnes ķīmiskā sastāva izmaiņas enerģētiskās koksnes plantācijās</w:t>
              </w:r>
            </w:hyperlink>
            <w:r w:rsidR="00EA2147" w:rsidRPr="007F0DEA">
              <w:rPr>
                <w:rFonts w:ascii="Times New Roman" w:hAnsi="Times New Roman" w:cs="Times New Roman"/>
                <w:color w:val="auto"/>
              </w:rPr>
              <w:t xml:space="preserve">. </w:t>
            </w:r>
            <w:r w:rsidR="00EA2147" w:rsidRPr="00B64300">
              <w:rPr>
                <w:rStyle w:val="Emphasis"/>
                <w:rFonts w:ascii="Times New Roman" w:hAnsi="Times New Roman" w:cs="Times New Roman"/>
                <w:i w:val="0"/>
                <w:iCs w:val="0"/>
                <w:color w:val="auto"/>
                <w:lang w:val="en-GB"/>
              </w:rPr>
              <w:t>Mežzinātne</w:t>
            </w:r>
            <w:r w:rsidR="00EA2147" w:rsidRPr="00B64300">
              <w:rPr>
                <w:rFonts w:ascii="Times New Roman" w:hAnsi="Times New Roman" w:cs="Times New Roman"/>
                <w:color w:val="auto"/>
                <w:lang w:val="en-GB"/>
              </w:rPr>
              <w:t xml:space="preserve"> 16: 30–58. </w:t>
            </w:r>
          </w:p>
          <w:p w14:paraId="3952D5FA"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 xml:space="preserve">Lazdiņa D., Bārdule A., Lazdiņš A., Stola J. 2011. Use of waste water sludge and wood ash as fertiliser for </w:t>
            </w:r>
            <w:r w:rsidRPr="00B64300">
              <w:rPr>
                <w:rFonts w:ascii="Times New Roman" w:hAnsi="Times New Roman" w:cs="Times New Roman"/>
                <w:i/>
                <w:iCs/>
                <w:color w:val="auto"/>
                <w:lang w:val="en-GB"/>
              </w:rPr>
              <w:t>Salix</w:t>
            </w:r>
            <w:r w:rsidRPr="00B64300">
              <w:rPr>
                <w:rFonts w:ascii="Times New Roman" w:hAnsi="Times New Roman" w:cs="Times New Roman"/>
                <w:color w:val="auto"/>
                <w:lang w:val="en-GB"/>
              </w:rPr>
              <w:t xml:space="preserve"> cultivation in acid peat soils. Agronomy Research 9: 305–314.</w:t>
            </w:r>
          </w:p>
          <w:p w14:paraId="39E7B5D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Mangalis I. 2004. Meža atjaunošana un ieaudzēšana. Zvaigzne ABC, Rīga.</w:t>
            </w:r>
          </w:p>
          <w:p w14:paraId="0938764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Mäkiranta P., Hytönen J., Aro L., Maljanen M., Pihlatie M., Potila H., Shurpali N. J., Laine J., Lohila A., Martikainen P. J., Minkkinen K. 2007. Soil greenhouse gas emissions from afforested organic soil croplands and cutaway peatlands. Boreal Environmental Research 12: 159–175.</w:t>
            </w:r>
          </w:p>
          <w:p w14:paraId="561EC5A8" w14:textId="2AD5F70E" w:rsidR="00EA2147" w:rsidRPr="00B64300" w:rsidRDefault="00EA2147" w:rsidP="004C2B0D">
            <w:pPr>
              <w:ind w:left="39" w:firstLine="0"/>
              <w:rPr>
                <w:rFonts w:ascii="Times New Roman" w:hAnsi="Times New Roman" w:cs="Times New Roman"/>
                <w:color w:val="auto"/>
              </w:rPr>
            </w:pPr>
            <w:r w:rsidRPr="00B64300">
              <w:rPr>
                <w:rFonts w:ascii="Times New Roman" w:eastAsia="Calibri" w:hAnsi="Times New Roman" w:cs="Times New Roman"/>
                <w:color w:val="auto"/>
                <w:lang w:val="en-GB"/>
              </w:rPr>
              <w:t>Neimane S., Celma S., Lazdiņa D. 20</w:t>
            </w:r>
            <w:r w:rsidRPr="00B64300">
              <w:rPr>
                <w:rStyle w:val="FootnoteReference"/>
                <w:rFonts w:ascii="Times New Roman" w:eastAsia="Calibri" w:hAnsi="Times New Roman" w:cs="Times New Roman"/>
                <w:color w:val="auto"/>
                <w:vertAlign w:val="baseline"/>
                <w:lang w:val="en-GB"/>
              </w:rPr>
              <w:t>1</w:t>
            </w:r>
            <w:r w:rsidRPr="00B64300">
              <w:rPr>
                <w:rStyle w:val="WW-FootnoteReference"/>
                <w:rFonts w:ascii="Times New Roman" w:eastAsia="Calibri" w:hAnsi="Times New Roman" w:cs="Times New Roman"/>
                <w:color w:val="auto"/>
                <w:vertAlign w:val="baseline"/>
                <w:lang w:val="en-GB"/>
              </w:rPr>
              <w:t xml:space="preserve">9. Species diversity and natural afforestation of a cutaway peatland fertilized with different doses of wood ash. Book of Abstracts. 10th International Conference on Biodiversity Research, 24–26 April, 2019. Daugavpils University, p. 36, </w:t>
            </w:r>
            <w:hyperlink r:id="rId10" w:history="1">
              <w:r w:rsidR="00BA59D4" w:rsidRPr="00166960">
                <w:rPr>
                  <w:rStyle w:val="Hyperlink"/>
                  <w:rFonts w:ascii="Times New Roman" w:eastAsia="Calibri" w:hAnsi="Times New Roman" w:cs="Times New Roman"/>
                  <w:lang w:val="en-GB"/>
                </w:rPr>
                <w:t>http://10thbiodiversity.biology.lv/bookofabstracts2019.pdf</w:t>
              </w:r>
            </w:hyperlink>
            <w:r w:rsidR="00BA59D4">
              <w:rPr>
                <w:rStyle w:val="WW-FootnoteReference"/>
                <w:rFonts w:ascii="Times New Roman" w:eastAsia="Calibri" w:hAnsi="Times New Roman" w:cs="Times New Roman"/>
                <w:color w:val="auto"/>
                <w:vertAlign w:val="baseline"/>
                <w:lang w:val="en-GB"/>
              </w:rPr>
              <w:t xml:space="preserve"> </w:t>
            </w:r>
            <w:r w:rsidRPr="00B64300">
              <w:rPr>
                <w:rStyle w:val="WW-FootnoteReference"/>
                <w:rFonts w:ascii="Times New Roman" w:eastAsia="Calibri" w:hAnsi="Times New Roman" w:cs="Times New Roman"/>
                <w:color w:val="auto"/>
                <w:vertAlign w:val="baseline"/>
                <w:lang w:val="en-GB"/>
              </w:rPr>
              <w:t>.</w:t>
            </w:r>
          </w:p>
          <w:p w14:paraId="7591908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lastRenderedPageBreak/>
              <w:t>Renou F., Farrell E. 2004. Reclaiming peatlands for forestry: the Irish experience. In: Stanturf J., Madsen P. (eds.) Restoration of Boreal and Temperate Forests. CRC Press, 541–557.</w:t>
            </w:r>
          </w:p>
          <w:p w14:paraId="6C62645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 F., Scallan Ú., Keane M., Farrell E. P. 2007. Early performance of native birch (</w:t>
            </w:r>
            <w:r w:rsidRPr="00B64300">
              <w:rPr>
                <w:rFonts w:ascii="Times New Roman" w:hAnsi="Times New Roman" w:cs="Times New Roman"/>
                <w:i/>
                <w:iCs/>
                <w:color w:val="auto"/>
                <w:lang w:val="en-GB"/>
              </w:rPr>
              <w:t>Betula</w:t>
            </w:r>
            <w:r w:rsidRPr="00B64300">
              <w:rPr>
                <w:rFonts w:ascii="Times New Roman" w:hAnsi="Times New Roman" w:cs="Times New Roman"/>
                <w:color w:val="auto"/>
                <w:lang w:val="en-GB"/>
              </w:rPr>
              <w:t xml:space="preserve"> spp.) planted on cutaway peatlands: influence of species, stock types and seedlings size. European Journal of Forest Research 126: 545–554.</w:t>
            </w:r>
          </w:p>
          <w:p w14:paraId="15B0E4AE"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Wilson F. 2011. Optimal practices in the afforestation of cutaway peatlands: how to successfully establish a forest resource on industrial cutaway peatlands. LAP Lambert Academic Publishing, Saarbrücken, Germany.</w:t>
            </w:r>
          </w:p>
          <w:p w14:paraId="3E41B729"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Wilson F., Keane M., McNally G., O’Sullivan J., Farrel E. P. 2008. Developing a forest resource on industrial cutaway peatland: the BOGFOR programme. COFORD, Dublin.</w:t>
            </w:r>
          </w:p>
          <w:p w14:paraId="7A1C727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Wilson F., Pöllänen M., Bryne K., Wilson D., Farrell E. P. 2010. The potential of birch afforestation as an after-use option for industrial cutaway peatlands. Suo 61: 59–76.</w:t>
            </w:r>
          </w:p>
          <w:p w14:paraId="30601F84"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Strack M. (ed.) 2008. Peatlands and climate change. International Peat Society, Jyväskylä.</w:t>
            </w:r>
          </w:p>
          <w:p w14:paraId="401E99B4" w14:textId="780DC37B" w:rsidR="004463B2" w:rsidRPr="00195465"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Wilson D., Alm J., Laine J., Byrne K. A., Farrell E. P., Tuittila E.-S. 2009. Rewetting of cutaway peatlands: are we re-creating hot spots of methane emissions? Restoration Ecology 17: 796–806.</w:t>
            </w:r>
            <w:bookmarkEnd w:id="99"/>
          </w:p>
        </w:tc>
      </w:tr>
    </w:tbl>
    <w:p w14:paraId="1C3EC5D1" w14:textId="640C6D2B" w:rsidR="00C6766B" w:rsidRPr="00B64300" w:rsidRDefault="00C6766B">
      <w:pPr>
        <w:rPr>
          <w:rFonts w:ascii="Times New Roman" w:hAnsi="Times New Roman" w:cs="Times New Roman"/>
          <w:color w:val="auto"/>
        </w:rPr>
      </w:pPr>
    </w:p>
    <w:p w14:paraId="4BC4F2B2" w14:textId="34EFEB87" w:rsidR="00B64300" w:rsidRPr="00B64300" w:rsidRDefault="00B64300">
      <w:pPr>
        <w:ind w:firstLine="0"/>
        <w:jc w:val="left"/>
        <w:rPr>
          <w:rFonts w:ascii="Times New Roman" w:eastAsia="Times New Roman" w:hAnsi="Times New Roman" w:cs="Times New Roman"/>
          <w:color w:val="auto"/>
          <w:lang w:eastAsia="lv-LV"/>
        </w:rPr>
      </w:pPr>
      <w:r w:rsidRPr="00B64300">
        <w:rPr>
          <w:rFonts w:ascii="Times New Roman" w:eastAsia="Times New Roman" w:hAnsi="Times New Roman" w:cs="Times New Roman"/>
          <w:color w:val="auto"/>
          <w:lang w:eastAsia="lv-LV"/>
        </w:rPr>
        <w:br w:type="page"/>
      </w:r>
    </w:p>
    <w:p w14:paraId="0DB16B00" w14:textId="2374FF11"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Aramzemes ierīkošana</w:t>
      </w:r>
    </w:p>
    <w:tbl>
      <w:tblPr>
        <w:tblStyle w:val="TableGrid"/>
        <w:tblW w:w="9072" w:type="dxa"/>
        <w:tblInd w:w="-5" w:type="dxa"/>
        <w:tblLayout w:type="fixed"/>
        <w:tblLook w:val="04A0" w:firstRow="1" w:lastRow="0" w:firstColumn="1" w:lastColumn="0" w:noHBand="0" w:noVBand="1"/>
      </w:tblPr>
      <w:tblGrid>
        <w:gridCol w:w="2414"/>
        <w:gridCol w:w="6658"/>
      </w:tblGrid>
      <w:tr w:rsidR="00B64300" w:rsidRPr="00B64300" w14:paraId="21D0256B" w14:textId="77777777" w:rsidTr="00195465">
        <w:tc>
          <w:tcPr>
            <w:tcW w:w="2414" w:type="dxa"/>
            <w:shd w:val="clear" w:color="auto" w:fill="auto"/>
          </w:tcPr>
          <w:p w14:paraId="19AF715A"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658" w:type="dxa"/>
            <w:shd w:val="clear" w:color="auto" w:fill="auto"/>
          </w:tcPr>
          <w:p w14:paraId="7A9C4C61"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Šis rekultivācijas veids paredz bijušo kūdras ieguves vietu (rekultivējamo teritoriju) pārveidošanu par lauksaimniecībā izmantojamām zemēm laukkopības kultūru audzēšanai un šo zemju apsaimniekošanu atbilstoši jaunajam zemes izmantošanas veidam. Tas iekļauj meliorācijas sistēmu pārveidošanu un uzturēšanu atbilstoši aramzemes normālas ekspluatācijas vajadzībām.</w:t>
            </w:r>
          </w:p>
          <w:p w14:paraId="592B1867" w14:textId="2D5DFFF6"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Turpmākais nekustamā īpašuma lietošanas mērķis – zeme, uz kuras galvenā saimnieciskā darbība ir lauksaimniecība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00D50F9C">
              <w:rPr>
                <w:rFonts w:ascii="Times New Roman" w:hAnsi="Times New Roman" w:cs="Times New Roman"/>
              </w:rPr>
              <w:t xml:space="preserve"> – </w:t>
            </w:r>
            <w:r w:rsidRPr="00B64300">
              <w:rPr>
                <w:rFonts w:ascii="Times New Roman" w:hAnsi="Times New Roman" w:cs="Times New Roman"/>
              </w:rPr>
              <w:t>0101)</w:t>
            </w:r>
          </w:p>
          <w:p w14:paraId="6554084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aramzeme</w:t>
            </w:r>
          </w:p>
          <w:p w14:paraId="63CF467D" w14:textId="77777777" w:rsidR="00B64300" w:rsidRPr="00B64300" w:rsidRDefault="00B64300" w:rsidP="00195465">
            <w:pPr>
              <w:shd w:val="clear" w:color="auto" w:fill="FFFFFF"/>
              <w:ind w:firstLine="0"/>
              <w:rPr>
                <w:rFonts w:ascii="Times New Roman" w:eastAsia="Calibri" w:hAnsi="Times New Roman" w:cs="Times New Roman"/>
              </w:rPr>
            </w:pPr>
            <w:r w:rsidRPr="00B64300">
              <w:rPr>
                <w:rFonts w:ascii="Times New Roman" w:hAnsi="Times New Roman" w:cs="Times New Roman"/>
              </w:rPr>
              <w:t>Kultūraugi, kurus var audzēt uz kūdrainām augsnēm, ir graudaugi, pākšaugi, šķiedraugi, eļļas augi, zālaugi, dārzeņi, garšaugi, dekoratīvo augu stādi.</w:t>
            </w:r>
          </w:p>
        </w:tc>
      </w:tr>
      <w:tr w:rsidR="00B64300" w:rsidRPr="00B64300" w14:paraId="546154CD" w14:textId="77777777" w:rsidTr="00195465">
        <w:tc>
          <w:tcPr>
            <w:tcW w:w="2414" w:type="dxa"/>
            <w:shd w:val="clear" w:color="auto" w:fill="auto"/>
          </w:tcPr>
          <w:p w14:paraId="493844F3"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t>Apstākļi, kādos iespējama aramzemju ierīkošana</w:t>
            </w:r>
          </w:p>
          <w:p w14:paraId="0EB9F845" w14:textId="77777777" w:rsidR="00B64300" w:rsidRPr="00B64300" w:rsidRDefault="00B64300" w:rsidP="00B64300">
            <w:pPr>
              <w:ind w:firstLine="0"/>
              <w:rPr>
                <w:rFonts w:ascii="Times New Roman" w:hAnsi="Times New Roman" w:cs="Times New Roman"/>
                <w:b/>
                <w:highlight w:val="yellow"/>
              </w:rPr>
            </w:pPr>
          </w:p>
        </w:tc>
        <w:tc>
          <w:tcPr>
            <w:tcW w:w="6658" w:type="dxa"/>
            <w:shd w:val="clear" w:color="auto" w:fill="auto"/>
          </w:tcPr>
          <w:p w14:paraId="0F76285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pārejas un zemā purva tipa kūdra</w:t>
            </w:r>
            <w:r w:rsidRPr="00B64300">
              <w:rPr>
                <w:rFonts w:ascii="Times New Roman" w:hAnsi="Times New Roman" w:cs="Times New Roman"/>
                <w:b/>
              </w:rPr>
              <w:t xml:space="preserve"> </w:t>
            </w:r>
            <w:r w:rsidRPr="00B64300">
              <w:rPr>
                <w:rFonts w:ascii="Times New Roman" w:hAnsi="Times New Roman" w:cs="Times New Roman"/>
              </w:rPr>
              <w:t>(pārejas tipa kūdras atlikušais biezums ˂0,25m);</w:t>
            </w:r>
          </w:p>
          <w:p w14:paraId="42F55636"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gt; 0,5 m</w:t>
            </w:r>
          </w:p>
          <w:p w14:paraId="58F924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rsējā kūdras slāņa pH:</w:t>
            </w:r>
            <w:proofErr w:type="gramStart"/>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proofErr w:type="gramEnd"/>
            <w:r w:rsidRPr="00B64300">
              <w:rPr>
                <w:rFonts w:ascii="Times New Roman" w:hAnsi="Times New Roman" w:cs="Times New Roman"/>
              </w:rPr>
              <w:t>5-8</w:t>
            </w:r>
          </w:p>
          <w:p w14:paraId="68FD9FE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vidēji un labi sadalījusies kūdra </w:t>
            </w:r>
          </w:p>
          <w:p w14:paraId="64ED36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lt; 0,7–1,0m</w:t>
            </w:r>
          </w:p>
          <w:p w14:paraId="7B54237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nedrīkst applūst</w:t>
            </w:r>
          </w:p>
          <w:p w14:paraId="65E223B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Celmainība:</w:t>
            </w:r>
            <w:r w:rsidRPr="00B64300">
              <w:rPr>
                <w:rFonts w:ascii="Times New Roman" w:hAnsi="Times New Roman" w:cs="Times New Roman"/>
              </w:rPr>
              <w:t xml:space="preserve"> ļoti liela celmainība (&gt; 3,0%) apgrūtinās aramzemes ierīkošanu un turpmāko apsaimniekošanu</w:t>
            </w:r>
          </w:p>
          <w:p w14:paraId="2F80EB0A" w14:textId="77777777" w:rsidR="00B64300" w:rsidRPr="00B64300" w:rsidRDefault="00B64300" w:rsidP="00B64300">
            <w:pPr>
              <w:ind w:firstLine="0"/>
              <w:rPr>
                <w:rFonts w:ascii="Times New Roman" w:hAnsi="Times New Roman" w:cs="Times New Roman"/>
              </w:rPr>
            </w:pPr>
          </w:p>
          <w:p w14:paraId="7FC5A403" w14:textId="1DDFAE7B"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Lauksaimnieciskai izmantošanai vispiemērotākie ir zemā tipa purvi, jo to augsnes ir bagātas ar minerālvielām, karbonātiem un slāpekli, vide ir vāji skāba, neitrāla vai sār</w:t>
            </w:r>
            <w:r w:rsidR="004734EF">
              <w:rPr>
                <w:rFonts w:ascii="Times New Roman" w:hAnsi="Times New Roman" w:cs="Times New Roman"/>
              </w:rPr>
              <w:t>maina</w:t>
            </w:r>
            <w:proofErr w:type="gramStart"/>
            <w:r w:rsidR="004734EF">
              <w:rPr>
                <w:rFonts w:ascii="Times New Roman" w:hAnsi="Times New Roman" w:cs="Times New Roman"/>
              </w:rPr>
              <w:t xml:space="preserve">  </w:t>
            </w:r>
            <w:proofErr w:type="gramEnd"/>
            <w:r w:rsidR="004734EF">
              <w:rPr>
                <w:rFonts w:ascii="Times New Roman" w:hAnsi="Times New Roman" w:cs="Times New Roman"/>
              </w:rPr>
              <w:t>(pH 5,5–7,4) (Krūmiņš u.</w:t>
            </w:r>
            <w:r w:rsidRPr="00B64300">
              <w:rPr>
                <w:rFonts w:ascii="Times New Roman" w:hAnsi="Times New Roman" w:cs="Times New Roman"/>
              </w:rPr>
              <w:t>c. 20</w:t>
            </w:r>
            <w:bookmarkStart w:id="103" w:name="_Hlk7099879"/>
            <w:bookmarkEnd w:id="103"/>
            <w:r w:rsidRPr="00B64300">
              <w:rPr>
                <w:rFonts w:ascii="Times New Roman" w:hAnsi="Times New Roman" w:cs="Times New Roman"/>
              </w:rPr>
              <w:t>13). Kultivējot kūdrājus ar palikušu zemā purva tipa kūdru, var iegūt samērā auglīgas augsnes, kas ir sevišķi noderīgas kultivēto zālāju ierīkošanai, kā arī dārzeņu audzēšanai. Var izmantot arī pārejas purva tipa kūdru, ja zem pārejas purva kūdras nelielā dziļumā atrodas zemā tipa kūdra. Pārejas purva kūdras augsnes parasti ir vā</w:t>
            </w:r>
            <w:r w:rsidR="004734EF">
              <w:rPr>
                <w:rFonts w:ascii="Times New Roman" w:hAnsi="Times New Roman" w:cs="Times New Roman"/>
              </w:rPr>
              <w:t>ji skābas (pH ~4,5) (Krūmiņš u.</w:t>
            </w:r>
            <w:r w:rsidRPr="00B64300">
              <w:rPr>
                <w:rFonts w:ascii="Times New Roman" w:hAnsi="Times New Roman" w:cs="Times New Roman"/>
              </w:rPr>
              <w:t>c. 2013), tāpēc tās atkarībā no stādāmo augu prasībām, iespējams, ir jākaļķo.</w:t>
            </w:r>
          </w:p>
          <w:p w14:paraId="5C320EE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aramzemes ierīkošana tiek plānota vietā, kur kūdras ieguve ir pārtraukta, neiegūstot visu derīgo kūdras slāni, un virs zemā tipa kūdras ir konstatējama arī pārejas tipa kūdra, ieteicams, lai pārejas purva tipa kūdras palikušais slānis būtu mazāks par 0,25 m, kas agrotehnisko darbu rezultātā sajauktos ar zemā purva tipa kūdru, veidojot labvēlīgākus augšanas apstākļus izvēlētajiem kultūraugiem.</w:t>
            </w:r>
          </w:p>
          <w:p w14:paraId="0773CCCE"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Ieteicamais maksimālais atstājamais kūdras biezums virs purva pamatnes ir 0,5 metri. Kūdras ieguves vietās, kur ieguve ir notikusi 20. gs. laikā un ir pārtraukta, neveicot rekultivāciju, atlikušā kūdras slāņa biezums reizēm ir lielāks. Tādā gadījumā jāizskata iespēja pabeigt kūdras ieguvi, atstājot 0,5 m biezu kūdras slāni, tādējādi arī veicinot dabas resursu racionālu un efektīvu izmantošanu. Vienlaikus, iegūstot rūpnieciski izmantojamo kūdras slāni, ir iespējams sagatavot izvēlēto lauku virsmu potenciālo lauksaimniecisko kultūru audzēšanai, iegūt finanšu resursus no kūdras realizācijas, kā arī, atjaunojot kūdras ieguves lauku iekšējo nosusināšanas sistēmu, vienlaicīgi to pielāgot plānotajam zemes izmantošanas </w:t>
            </w:r>
            <w:proofErr w:type="gramStart"/>
            <w:r w:rsidRPr="00B64300">
              <w:rPr>
                <w:rFonts w:ascii="Times New Roman" w:hAnsi="Times New Roman" w:cs="Times New Roman"/>
              </w:rPr>
              <w:t>veidam –la</w:t>
            </w:r>
            <w:proofErr w:type="gramEnd"/>
            <w:r w:rsidRPr="00B64300">
              <w:rPr>
                <w:rFonts w:ascii="Times New Roman" w:hAnsi="Times New Roman" w:cs="Times New Roman"/>
              </w:rPr>
              <w:t>uksaimniecisko kultūru audzēšanai.</w:t>
            </w:r>
          </w:p>
          <w:p w14:paraId="0084B67C" w14:textId="77777777" w:rsidR="00B64300" w:rsidRPr="00B64300" w:rsidRDefault="00B64300" w:rsidP="00B64300">
            <w:pPr>
              <w:ind w:firstLine="397"/>
              <w:rPr>
                <w:rFonts w:ascii="Times New Roman" w:hAnsi="Times New Roman" w:cs="Times New Roman"/>
              </w:rPr>
            </w:pPr>
          </w:p>
          <w:p w14:paraId="445D8FC5" w14:textId="631E1452"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Aramzemes ierīkošanā būtiska nozīme ir arī rekultivējamās teritorijas nosusināšanas sistēmas stāvoklim un tās piemērotībai plānotajai zemes izmantošanai, izvietojumam un funkcionalitātei. Jāņem vērā teritorijas </w:t>
            </w:r>
            <w:r w:rsidRPr="00B64300">
              <w:rPr>
                <w:rFonts w:ascii="Times New Roman" w:hAnsi="Times New Roman" w:cs="Times New Roman"/>
              </w:rPr>
              <w:lastRenderedPageBreak/>
              <w:t>hidroloģiskie un hidroģeoloģiskie apstākļi, kā arī purva pamatni veidojošo</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nogulumu sastāvs. Aramzemju ierīkošana iespējama uz ūdens caurlaidīgiem vai vidēji caurlaidīgiem nogulumiem.</w:t>
            </w:r>
          </w:p>
        </w:tc>
      </w:tr>
      <w:tr w:rsidR="00B64300" w:rsidRPr="00B64300" w14:paraId="1DBAB025" w14:textId="77777777" w:rsidTr="00195465">
        <w:tc>
          <w:tcPr>
            <w:tcW w:w="2414" w:type="dxa"/>
            <w:shd w:val="clear" w:color="auto" w:fill="auto"/>
          </w:tcPr>
          <w:p w14:paraId="34FF2D51"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lastRenderedPageBreak/>
              <w:t>Darbu plānošana un sagatavošana</w:t>
            </w:r>
          </w:p>
          <w:p w14:paraId="3C7A4508" w14:textId="77777777" w:rsidR="00B64300" w:rsidRPr="00B64300" w:rsidRDefault="00B64300" w:rsidP="00B64300">
            <w:pPr>
              <w:ind w:firstLine="0"/>
              <w:rPr>
                <w:rFonts w:ascii="Times New Roman" w:hAnsi="Times New Roman" w:cs="Times New Roman"/>
                <w:b/>
              </w:rPr>
            </w:pPr>
          </w:p>
        </w:tc>
        <w:tc>
          <w:tcPr>
            <w:tcW w:w="6658" w:type="dxa"/>
            <w:shd w:val="clear" w:color="auto" w:fill="auto"/>
          </w:tcPr>
          <w:p w14:paraId="39B71E1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lānojot kūdras ieguves vietā aramzemes izveidošanu:</w:t>
            </w:r>
          </w:p>
          <w:p w14:paraId="410B596A"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vērtē izvēlētā rekultivācijas veida atbilstība vietējās pašvaldības teritorijas plānošanas dokumentiem;</w:t>
            </w:r>
          </w:p>
          <w:p w14:paraId="6B71FC4A"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vērtē izvēlētā rekultivācijas veida atbilstība derīgo izrakteņu ieguves projekta dokumentācijai, ja kūdras ieguves vietā joprojām notiek derīgo izrakteņu ieguve;</w:t>
            </w:r>
          </w:p>
          <w:p w14:paraId="0EE89959"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0C4FA58E"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strādā</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lauku nosusināšanas un apūdeņošanas sistēmu, kā arī citu hidromelioratīvo būvju projekti un tie jāsaskaņo normatīvo aktu noteiktajā kārtībā;</w:t>
            </w:r>
          </w:p>
          <w:p w14:paraId="668EF13B"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 xml:space="preserve">izstrādājot jaunu derīgo izrakteņu ieguves projektu vai plānojot grozījumus esošajā, jāparedz saglabāt </w:t>
            </w:r>
            <w:proofErr w:type="gramStart"/>
            <w:r w:rsidRPr="00B64300">
              <w:rPr>
                <w:rFonts w:ascii="Times New Roman" w:hAnsi="Times New Roman" w:cs="Times New Roman"/>
              </w:rPr>
              <w:t>aramzemes ierīkošanai un tālākai apsaimniekošanai nepieciešamais kūdras slāņa biezums</w:t>
            </w:r>
            <w:proofErr w:type="gramEnd"/>
            <w:r w:rsidRPr="00B64300">
              <w:rPr>
                <w:rFonts w:ascii="Times New Roman" w:hAnsi="Times New Roman" w:cs="Times New Roman"/>
              </w:rPr>
              <w:t>;</w:t>
            </w:r>
          </w:p>
          <w:p w14:paraId="14C94A90"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izvērtē, vai atbilstoši ietekmes uz vidi novērtējumu reglamentējošiem normatīvajiem aktiem nav nepieciešams veikt ietekmes uz vidi novērtējumu vai ietekmes uz vidi sākotnējo izvērtējumu, ja aramzemes ir paredzēts ierīkot sen pamestā kūdras ieguves vietā;</w:t>
            </w:r>
          </w:p>
          <w:p w14:paraId="093E3FE5"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a nepieciešams, jāveic grāvju sistēmas rekonstrukcija vai pārbūve, lai nodrošinātu kultūraugu audzēšanai un lauku apstrādāšanai optimālo ūdens un gaisa režīmu augsnē;</w:t>
            </w:r>
          </w:p>
          <w:p w14:paraId="3425F5E8"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no ilgstoši atstātām un aizaugušām kūdras ieguves vietām ir jānovāc izveidojies apaugums;</w:t>
            </w:r>
          </w:p>
          <w:p w14:paraId="2F578439"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lauka attīrīšana no celmu un koku sakņu paliekām;</w:t>
            </w:r>
          </w:p>
          <w:p w14:paraId="4B78485C"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kūdras ieguves vietas planēšana;</w:t>
            </w:r>
          </w:p>
          <w:p w14:paraId="607CE077"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a nepieciešams, jāveic rekultivācijas metā jeb derīgo izrakteņu ieguves projektā norādīto kartu grāvju aizbēršana;</w:t>
            </w:r>
          </w:p>
          <w:p w14:paraId="31BC166A"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kūdras augsnes aparšana (ieteicamais dziļums 30–35 cm) tā, lai augsne tiktu pilnībā apvērsta un virspusē nepaliktu augu atliekas (arumam jābūt iespējami līdzenam un aršanas dziļumam – vienmērīgam, pieļaujot dziļuma svārstības atsevišķās vietās ne vairāk kā 2–3 cm robežās);</w:t>
            </w:r>
          </w:p>
          <w:p w14:paraId="17B4AA8A" w14:textId="77777777" w:rsidR="00B64300" w:rsidRPr="00B64300" w:rsidRDefault="00B64300" w:rsidP="00B64300">
            <w:pPr>
              <w:pStyle w:val="ListParagraph"/>
              <w:numPr>
                <w:ilvl w:val="0"/>
                <w:numId w:val="24"/>
              </w:numPr>
              <w:ind w:left="710" w:hanging="284"/>
              <w:rPr>
                <w:rFonts w:ascii="Times New Roman" w:hAnsi="Times New Roman" w:cs="Times New Roman"/>
              </w:rPr>
            </w:pPr>
            <w:r w:rsidRPr="00B64300">
              <w:rPr>
                <w:rFonts w:ascii="Times New Roman" w:hAnsi="Times New Roman" w:cs="Times New Roman"/>
              </w:rPr>
              <w:t>aršanas laikā virspusē uzvērstie celmi, siekstas un koku saknes jāsavāc un jānoved;</w:t>
            </w:r>
          </w:p>
          <w:p w14:paraId="08FF354C" w14:textId="77777777" w:rsidR="00B64300" w:rsidRPr="00B64300" w:rsidRDefault="00B64300" w:rsidP="00B64300">
            <w:pPr>
              <w:pStyle w:val="ListParagraph"/>
              <w:numPr>
                <w:ilvl w:val="0"/>
                <w:numId w:val="23"/>
              </w:numPr>
              <w:rPr>
                <w:rFonts w:ascii="Times New Roman" w:hAnsi="Times New Roman" w:cs="Times New Roman"/>
              </w:rPr>
            </w:pPr>
            <w:r w:rsidRPr="00B64300">
              <w:rPr>
                <w:rFonts w:ascii="Times New Roman" w:hAnsi="Times New Roman" w:cs="Times New Roman"/>
              </w:rPr>
              <w:t>pirmreizējais arums jāapstrādā ar disku kultivatoriem, kas aparto aramsloksni sagraiza, sajauc un irdina; lauku kultivēšana jāveic, ar kultivatoru vienmērīgi apstrādājot visu lauku;</w:t>
            </w:r>
          </w:p>
          <w:p w14:paraId="41AC4AD3" w14:textId="77777777" w:rsidR="00B64300" w:rsidRPr="00B64300" w:rsidRDefault="00B64300" w:rsidP="00B64300">
            <w:pPr>
              <w:pStyle w:val="ListParagraph"/>
              <w:numPr>
                <w:ilvl w:val="0"/>
                <w:numId w:val="23"/>
              </w:numPr>
              <w:rPr>
                <w:rFonts w:ascii="Times New Roman" w:hAnsi="Times New Roman" w:cs="Times New Roman"/>
              </w:rPr>
            </w:pPr>
            <w:r w:rsidRPr="00B64300">
              <w:rPr>
                <w:rFonts w:ascii="Times New Roman" w:hAnsi="Times New Roman" w:cs="Times New Roman"/>
              </w:rPr>
              <w:t>jāveic pirmreizēji sastrādātās augsnes sablīvēšana un mikroieplaku izlīdzināšana;</w:t>
            </w:r>
          </w:p>
          <w:p w14:paraId="0AE8BD81" w14:textId="7BA424A0" w:rsidR="00B64300" w:rsidRPr="00747D24" w:rsidRDefault="00B64300" w:rsidP="00747D24">
            <w:pPr>
              <w:pStyle w:val="ListParagraph"/>
              <w:numPr>
                <w:ilvl w:val="0"/>
                <w:numId w:val="23"/>
              </w:numPr>
              <w:rPr>
                <w:rFonts w:ascii="Times New Roman" w:hAnsi="Times New Roman" w:cs="Times New Roman"/>
              </w:rPr>
            </w:pPr>
            <w:r w:rsidRPr="00B64300">
              <w:rPr>
                <w:rFonts w:ascii="Times New Roman" w:hAnsi="Times New Roman" w:cs="Times New Roman"/>
              </w:rPr>
              <w:t>ja nepieciešams, jāīsteno lauka augsnes ielabošanas un mēslošanas pasākumu kopums (piemēram, augsnes kaļķošana), lai nodrošinātu izvēlētai augu kultūrai nepieciešamos augšanas apstākļus.</w:t>
            </w:r>
          </w:p>
        </w:tc>
      </w:tr>
      <w:tr w:rsidR="00B64300" w:rsidRPr="00B64300" w14:paraId="4CD2CC8D" w14:textId="77777777" w:rsidTr="00195465">
        <w:tc>
          <w:tcPr>
            <w:tcW w:w="2414" w:type="dxa"/>
            <w:shd w:val="clear" w:color="auto" w:fill="auto"/>
          </w:tcPr>
          <w:p w14:paraId="1E042A59"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color w:val="auto"/>
                <w:sz w:val="22"/>
                <w:szCs w:val="22"/>
              </w:rPr>
              <w:lastRenderedPageBreak/>
              <w:t>Meliorācijas sistēmas sagatavošana un uzturēšana</w:t>
            </w:r>
          </w:p>
          <w:p w14:paraId="20D966EF" w14:textId="77777777" w:rsidR="00B64300" w:rsidRPr="00B64300" w:rsidRDefault="00B64300" w:rsidP="00B64300">
            <w:pPr>
              <w:ind w:firstLine="0"/>
              <w:jc w:val="left"/>
              <w:rPr>
                <w:rFonts w:ascii="Times New Roman" w:hAnsi="Times New Roman" w:cs="Times New Roman"/>
              </w:rPr>
            </w:pPr>
          </w:p>
        </w:tc>
        <w:tc>
          <w:tcPr>
            <w:tcW w:w="6658" w:type="dxa"/>
            <w:shd w:val="clear" w:color="auto" w:fill="auto"/>
          </w:tcPr>
          <w:p w14:paraId="4F4EA70E" w14:textId="7F58A4FE"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Plānojot aramzemes ierīkošanu bijušajā kūdras ieguves vietā, meliorācijas sistēmas izvietojumam ir jābūt tādam, kas audzējamām kultūrām garantētu to veģetācijas periodā nepieciešamos gaisa un mitruma apstākļus. Rekultivējamajā teritorijā jānodrošina </w:t>
            </w:r>
            <w:proofErr w:type="gramStart"/>
            <w:r w:rsidRPr="00B64300">
              <w:rPr>
                <w:rFonts w:ascii="Times New Roman" w:hAnsi="Times New Roman" w:cs="Times New Roman"/>
              </w:rPr>
              <w:t>vidējo gruntsūdens līmeni</w:t>
            </w:r>
            <w:proofErr w:type="gramEnd"/>
            <w:r w:rsidRPr="00B64300">
              <w:rPr>
                <w:rFonts w:ascii="Times New Roman" w:hAnsi="Times New Roman" w:cs="Times New Roman"/>
              </w:rPr>
              <w:t>, kas i</w:t>
            </w:r>
            <w:r w:rsidR="004734EF">
              <w:rPr>
                <w:rFonts w:ascii="Times New Roman" w:hAnsi="Times New Roman" w:cs="Times New Roman"/>
              </w:rPr>
              <w:t>r zemāks par 0,7–1,0 m (Aire u.</w:t>
            </w:r>
            <w:r w:rsidRPr="00B64300">
              <w:rPr>
                <w:rFonts w:ascii="Times New Roman" w:hAnsi="Times New Roman" w:cs="Times New Roman"/>
              </w:rPr>
              <w:t>c. 1970). Mitruma režīmu var regulēt ar susinātājgrāvjiem un kartu grāvjiem, nepieciešamības gadījumā tos pārbūvējot vai izbūvējot drenāžas tīklu. Jāņem vērā likumsakarības starp esošo vai pārbūvējamo susinātājgrāvju dziļumu u</w:t>
            </w:r>
            <w:r w:rsidR="009F461E">
              <w:rPr>
                <w:rFonts w:ascii="Times New Roman" w:hAnsi="Times New Roman" w:cs="Times New Roman"/>
              </w:rPr>
              <w:t>n savstarpējo atstatumu, tas ir,</w:t>
            </w:r>
            <w:r w:rsidRPr="00B64300">
              <w:rPr>
                <w:rFonts w:ascii="Times New Roman" w:hAnsi="Times New Roman" w:cs="Times New Roman"/>
              </w:rPr>
              <w:t xml:space="preserve"> plānojot susinātājgrāvju izvietojumu, jāņem vērā atlikušais kūdras slāņa biezums un zem kūdras esošo nogulumu sastāvs. Tādējādi būs iespējams noteikt optimālo grāvju vai drenu dziļumu un attālumu (Eriņš 1966).</w:t>
            </w:r>
          </w:p>
          <w:p w14:paraId="176BA1D3" w14:textId="3E678E50"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 xml:space="preserve">Papildus jānovērtē kūdras ieguves vietas novadošā meliorācijas tīkla (novadgrāvji, promtekas) un uz tā izveidoto hidrotehnisko būvju (caurtekas) tehniskais stāvoklis, jo kūdras ieguves vietas nosusināšanas sistēma ir cieši saistīta ar novadošo tīklu. Minētais novērtējums ļaus iegūt </w:t>
            </w:r>
            <w:proofErr w:type="gramStart"/>
            <w:r w:rsidRPr="00B64300">
              <w:rPr>
                <w:rFonts w:ascii="Times New Roman" w:hAnsi="Times New Roman" w:cs="Times New Roman"/>
              </w:rPr>
              <w:t>papildus informāciju</w:t>
            </w:r>
            <w:proofErr w:type="gramEnd"/>
            <w:r w:rsidRPr="00B64300">
              <w:rPr>
                <w:rFonts w:ascii="Times New Roman" w:hAnsi="Times New Roman" w:cs="Times New Roman"/>
              </w:rPr>
              <w:t xml:space="preserve"> lēmuma pieņemšanai par iespēju novadīt lieko ūdeni no rekultivējamās teritorijas novadošajā tī</w:t>
            </w:r>
            <w:r w:rsidR="009F461E">
              <w:rPr>
                <w:rFonts w:ascii="Times New Roman" w:hAnsi="Times New Roman" w:cs="Times New Roman"/>
              </w:rPr>
              <w:t>klā (novadgrāvji, promtekas), tas ir</w:t>
            </w:r>
            <w:r w:rsidRPr="00B64300">
              <w:rPr>
                <w:rFonts w:ascii="Times New Roman" w:hAnsi="Times New Roman" w:cs="Times New Roman"/>
              </w:rPr>
              <w:t>,  vai plānoto gruntsūdens līmeņa sasniegšanu neierobežos novadošajā tīklā izvietotās hidrotehniskās būves.</w:t>
            </w:r>
          </w:p>
          <w:p w14:paraId="172BD80C" w14:textId="77777777"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Pārveidojot kūdras ieguves vietu aramzemē, priekšrocība būtu dodama vaļēja grāvju tīkla izveidei, kas ātrāk novada virszemes ūdeņus, uztver gruntsūdeņus un kam ir zemākas ierīkošanas un uzturēšanas izmaksas nekā segtajai drenu sistēmu izveidei.</w:t>
            </w:r>
          </w:p>
          <w:p w14:paraId="080C0746" w14:textId="5AF22B7B"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Kā alternatīva aramzemes nosusināšanai ir iespējama drenu sistēmas izveide. Ierīkojot segto drenu sistēmu, ir iespējams panākt vienmērīgāku mitruma režīmu, netraucētu lauksaimniecības mašīnu pārvietošanos, drenu sistēma neaizņem izmantojamās zemes platības, bet drenētajās platībās augu saknes sasniedz dziļākus augsnes slāņus un efektīvāk izman</w:t>
            </w:r>
            <w:r w:rsidR="004734EF">
              <w:rPr>
                <w:rFonts w:ascii="Times New Roman" w:hAnsi="Times New Roman" w:cs="Times New Roman"/>
              </w:rPr>
              <w:t>to tur esošās barības vielas u.</w:t>
            </w:r>
            <w:r w:rsidRPr="00B64300">
              <w:rPr>
                <w:rFonts w:ascii="Times New Roman" w:hAnsi="Times New Roman" w:cs="Times New Roman"/>
              </w:rPr>
              <w:t>c. (Šnore 2013).</w:t>
            </w:r>
          </w:p>
          <w:p w14:paraId="50865760" w14:textId="79D8E781" w:rsidR="00B64300" w:rsidRPr="00B64300" w:rsidRDefault="00B64300" w:rsidP="00195465">
            <w:pPr>
              <w:pStyle w:val="ListParagraph"/>
              <w:ind w:left="0" w:firstLine="0"/>
              <w:rPr>
                <w:rFonts w:ascii="Times New Roman" w:hAnsi="Times New Roman" w:cs="Times New Roman"/>
              </w:rPr>
            </w:pPr>
            <w:proofErr w:type="gramStart"/>
            <w:r w:rsidRPr="00B64300">
              <w:rPr>
                <w:rFonts w:ascii="Times New Roman" w:hAnsi="Times New Roman" w:cs="Times New Roman"/>
              </w:rPr>
              <w:t>Rekultivējamās teritorijas hidroloģisko apstākļu un nosusināšanas iespēju novērtēšanai,</w:t>
            </w:r>
            <w:proofErr w:type="gramEnd"/>
            <w:r w:rsidRPr="00B64300">
              <w:rPr>
                <w:rFonts w:ascii="Times New Roman" w:hAnsi="Times New Roman" w:cs="Times New Roman"/>
              </w:rPr>
              <w:t xml:space="preserve"> ieteicams izmantot atbilstošajā jomā sertificētu personu konsultācijas vai slēdzienus.</w:t>
            </w:r>
          </w:p>
        </w:tc>
      </w:tr>
      <w:tr w:rsidR="00B64300" w:rsidRPr="00B64300" w14:paraId="5CA51312" w14:textId="77777777" w:rsidTr="00195465">
        <w:tc>
          <w:tcPr>
            <w:tcW w:w="2414" w:type="dxa"/>
            <w:shd w:val="clear" w:color="auto" w:fill="auto"/>
          </w:tcPr>
          <w:p w14:paraId="4DFE0C6C" w14:textId="77777777" w:rsidR="00B64300" w:rsidRPr="00B64300" w:rsidRDefault="00B64300" w:rsidP="00B64300">
            <w:pPr>
              <w:pStyle w:val="Heading3"/>
              <w:keepLines w:val="0"/>
              <w:numPr>
                <w:ilvl w:val="1"/>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color w:val="auto"/>
                <w:sz w:val="22"/>
                <w:szCs w:val="22"/>
              </w:rPr>
              <w:lastRenderedPageBreak/>
              <w:t>Virsmas sagatavošana un augsnes ielabošana</w:t>
            </w:r>
          </w:p>
          <w:p w14:paraId="262F64DA"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033CBBF7"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aramzemes ierīkošana tiek plānota kā zemes izmantošanas veids pēc kūdras ieguves teritorijās, kur tā vēl nav uzsākta vai tiek veikta, vismaz 2–3 sezonas pirms stādījumu ierīkošanas uzsākšanas kā noslēdzošo posmu kūdras ieguvei ieteicams paredzēt frēzkūdras ieguves tehnoloģiju. Pielietojot frēzkūdras ieguves metodi, iespējams iegūt līdzenu lauku. Lauks nebūs speciāli jālīdzina, jāfrēzē un jāveic citas darbības, līdz ar to samazināsies aramzemes ierīkošanas izmaksas.</w:t>
            </w:r>
          </w:p>
          <w:p w14:paraId="4C03B21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lānojot aramzemes ierīkošanu kūdras ieguves vietās, kurās kūdras ieguve pārtraukta senāk, palikušajā kūdras slānī jānosaka celmainība. Parasti kūdras iegulā ir zināms daudzums koksnes atlieku, kuru izvietojums kūdras iegulā visizteiktāk ir sastopams robežhorizontā, kas raksturo pāreju no viena kūdras tipa uz otru. Kūdras ieguves vietās, kurās ir augsta celmainība, būs būtiski apgrūtināta teritorijas izmantošana intensīvā lauksaimniecībā. Būs jāveic regulāra lauku atcelmošana, celmu un sakņu novākšana, kā arī jārēķinās ar apgrūtinātu agrotehnisko apstrādi.</w:t>
            </w:r>
          </w:p>
          <w:p w14:paraId="44D51C5E"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rekultivējamās teritorijas atlikušo kūdras slāni veido pārejas tipa kūdra, būs jāveic arī augsnes kaļķošana, jo pārejas tipa kūdras augsnes ir skābas (pH˂5).</w:t>
            </w:r>
          </w:p>
          <w:p w14:paraId="35A02B2C" w14:textId="6AB6975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ieņemot lēmumu par aramzemes izveidošanu kūdras ieguves laukos pēc ieguves pabeigšanas, jāņem vērā, ka kūdra ļoti labi absorbē saules radiāciju. Pavasaros virsējā kārta sasilst ļoti strauji, savukārt sliktās siltumvadītspējas dēļ dziļākajos kūdras slāņos kūdra</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atkūst ļoti lēni. Šie apstākļi jāņem vērā, kad tiek pieņemts lēmums par rekultivējamā teritorijā audzējamām kultūrām, piemēram, plānojot to sējas termiņus, kad veidojas salnas. Tādi paši apstākļi veidojas arī rudenī, kad salnas uz kūdras augsnēm sākas par 10–15 dienām agrāk nekā uz minerālaugsnēm.</w:t>
            </w:r>
          </w:p>
        </w:tc>
      </w:tr>
      <w:tr w:rsidR="00B64300" w:rsidRPr="00B64300" w14:paraId="58ED5389" w14:textId="77777777" w:rsidTr="00195465">
        <w:tc>
          <w:tcPr>
            <w:tcW w:w="2414" w:type="dxa"/>
            <w:shd w:val="clear" w:color="auto" w:fill="auto"/>
          </w:tcPr>
          <w:p w14:paraId="43D97C7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Klimata pārmaiņu mazināšana</w:t>
            </w:r>
          </w:p>
          <w:p w14:paraId="0987F244"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3F952D08" w14:textId="7BFE6CCE" w:rsidR="00B64300" w:rsidRPr="00747D24" w:rsidRDefault="00B64300" w:rsidP="00FB3B32">
            <w:pPr>
              <w:ind w:firstLine="0"/>
              <w:rPr>
                <w:rFonts w:ascii="Times New Roman" w:hAnsi="Times New Roman" w:cs="Times New Roman"/>
                <w:bCs/>
              </w:rPr>
            </w:pPr>
            <w:r w:rsidRPr="00B64300">
              <w:rPr>
                <w:rFonts w:ascii="Times New Roman" w:hAnsi="Times New Roman" w:cs="Times New Roman"/>
                <w:bCs/>
              </w:rPr>
              <w:t xml:space="preserve">Apsverot aramzemes ierīkošanu kā rekultivācijas veidu, jāizvērtē arī </w:t>
            </w:r>
            <w:r w:rsidR="00FB3B32">
              <w:rPr>
                <w:rFonts w:ascii="Times New Roman" w:hAnsi="Times New Roman" w:cs="Times New Roman"/>
                <w:bCs/>
              </w:rPr>
              <w:t>SEG</w:t>
            </w:r>
            <w:r w:rsidRPr="00B64300">
              <w:rPr>
                <w:rFonts w:ascii="Times New Roman" w:hAnsi="Times New Roman" w:cs="Times New Roman"/>
                <w:bCs/>
              </w:rPr>
              <w:t xml:space="preserve"> emisiju aspekts. LIFE REstore </w:t>
            </w:r>
            <w:r w:rsidRPr="00FB3B32">
              <w:rPr>
                <w:rFonts w:ascii="Times New Roman" w:hAnsi="Times New Roman" w:cs="Times New Roman"/>
                <w:bCs/>
              </w:rPr>
              <w:t>projektā</w:t>
            </w:r>
            <w:r w:rsidR="00952A72" w:rsidRPr="00FB3B32">
              <w:rPr>
                <w:rFonts w:ascii="Times New Roman" w:hAnsi="Times New Roman" w:cs="Times New Roman"/>
                <w:bCs/>
              </w:rPr>
              <w:t xml:space="preserve"> </w:t>
            </w:r>
            <w:r w:rsidR="00952A72" w:rsidRPr="00FB3B32">
              <w:rPr>
                <w:rFonts w:ascii="Times New Roman" w:eastAsia="Times New Roman" w:hAnsi="Times New Roman" w:cs="Times New Roman"/>
                <w:color w:val="000000"/>
                <w:lang w:eastAsia="lv-LV"/>
              </w:rPr>
              <w:t>“Degradēto purvu atbildīga apsaimniekošana un ilgtspējīga izmantošana Latvijā”</w:t>
            </w:r>
            <w:r w:rsidRPr="00FB3B32">
              <w:rPr>
                <w:rFonts w:ascii="Times New Roman" w:hAnsi="Times New Roman" w:cs="Times New Roman"/>
                <w:bCs/>
              </w:rPr>
              <w:t xml:space="preserve"> ietekme</w:t>
            </w:r>
            <w:r w:rsidRPr="00B64300">
              <w:rPr>
                <w:rFonts w:ascii="Times New Roman" w:hAnsi="Times New Roman" w:cs="Times New Roman"/>
                <w:bCs/>
              </w:rPr>
              <w:t xml:space="preserve"> uz SEG emisijām novērtēta 30 gadu periodam pēc aramzemes ierīkošanas, pieņemot, ka to ievieš teritorijā, kurā kūdras ieguves pārtraukta nesen un vēl nav izveidojusies veģetācija, bet augsnes virskārtu veido auglīga zemā purva tipa kūdra. Pēc aramzemes ierīkošanas SEG emisijas pieaugs par 14,6 t CO</w:t>
            </w:r>
            <w:r w:rsidRPr="00B64300">
              <w:rPr>
                <w:rFonts w:ascii="Times New Roman" w:hAnsi="Times New Roman" w:cs="Times New Roman"/>
                <w:bCs/>
                <w:vertAlign w:val="subscript"/>
              </w:rPr>
              <w:t>2 </w:t>
            </w:r>
            <w:r w:rsidRPr="00B64300">
              <w:rPr>
                <w:rFonts w:ascii="Times New Roman" w:hAnsi="Times New Roman" w:cs="Times New Roman"/>
                <w:bCs/>
              </w:rPr>
              <w:t>ekv. ha</w:t>
            </w:r>
            <w:r w:rsidRPr="00B64300">
              <w:rPr>
                <w:rFonts w:ascii="Times New Roman" w:hAnsi="Times New Roman" w:cs="Times New Roman"/>
                <w:bCs/>
                <w:vertAlign w:val="superscript"/>
              </w:rPr>
              <w:t>-1</w:t>
            </w:r>
            <w:r w:rsidRPr="00B64300">
              <w:rPr>
                <w:rFonts w:ascii="Times New Roman" w:hAnsi="Times New Roman" w:cs="Times New Roman"/>
                <w:bCs/>
              </w:rPr>
              <w:t xml:space="preserve"> gadā, salīdzinot ar sākotnējo stāvokli pirms rekultivācijas uzsākšanas. Kopējās SEG emisijas izstrādātos kūdrājos ierīkotās aramzemēs aprēķinu periodā atbilst 20,9 t CO</w:t>
            </w:r>
            <w:r w:rsidRPr="00B64300">
              <w:rPr>
                <w:rFonts w:ascii="Times New Roman" w:hAnsi="Times New Roman" w:cs="Times New Roman"/>
                <w:bCs/>
                <w:vertAlign w:val="subscript"/>
              </w:rPr>
              <w:t>2 </w:t>
            </w:r>
            <w:r w:rsidRPr="00B64300">
              <w:rPr>
                <w:rFonts w:ascii="Times New Roman" w:hAnsi="Times New Roman" w:cs="Times New Roman"/>
                <w:bCs/>
              </w:rPr>
              <w:t>ekv. ha</w:t>
            </w:r>
            <w:r w:rsidRPr="00B64300">
              <w:rPr>
                <w:rFonts w:ascii="Times New Roman" w:hAnsi="Times New Roman" w:cs="Times New Roman"/>
                <w:bCs/>
                <w:vertAlign w:val="superscript"/>
              </w:rPr>
              <w:t>-1</w:t>
            </w:r>
            <w:r w:rsidRPr="00B64300">
              <w:rPr>
                <w:rFonts w:ascii="Times New Roman" w:hAnsi="Times New Roman" w:cs="Times New Roman"/>
                <w:bCs/>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bCs/>
                <w:vertAlign w:val="subscript"/>
              </w:rPr>
              <w:t>2</w:t>
            </w:r>
            <w:r w:rsidRPr="00B64300">
              <w:rPr>
                <w:rFonts w:ascii="Times New Roman" w:hAnsi="Times New Roman" w:cs="Times New Roman"/>
                <w:bCs/>
              </w:rPr>
              <w:t>O emisijas no augsnes. Šīs emisijas uzskaita lauksaimniecības sektorā, pielietojot unificētu aprēķinu metodi pielietotā mēslojuma daudzuma pārrēķinam uz tiešajām un netiešajām N</w:t>
            </w:r>
            <w:r w:rsidRPr="00B64300">
              <w:rPr>
                <w:rFonts w:ascii="Times New Roman" w:hAnsi="Times New Roman" w:cs="Times New Roman"/>
                <w:bCs/>
                <w:vertAlign w:val="subscript"/>
              </w:rPr>
              <w:t>2</w:t>
            </w:r>
            <w:r w:rsidRPr="00B64300">
              <w:rPr>
                <w:rFonts w:ascii="Times New Roman" w:hAnsi="Times New Roman" w:cs="Times New Roman"/>
                <w:bCs/>
              </w:rPr>
              <w:t>O emisijām. Aramzemju ierīkošana intensīvās laukkopības vajadzībām, salīdzinot ar citiem rekultivācijas veidiem, rada vislielākās SEG emisijas.</w:t>
            </w:r>
          </w:p>
        </w:tc>
      </w:tr>
      <w:tr w:rsidR="00B64300" w:rsidRPr="00B64300" w14:paraId="2BD9ED61" w14:textId="77777777" w:rsidTr="00195465">
        <w:tc>
          <w:tcPr>
            <w:tcW w:w="2414" w:type="dxa"/>
            <w:shd w:val="clear" w:color="auto" w:fill="auto"/>
          </w:tcPr>
          <w:p w14:paraId="23AAA17D"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bCs/>
                <w:color w:val="auto"/>
                <w:sz w:val="22"/>
                <w:szCs w:val="22"/>
              </w:rPr>
              <w:t>Pazīmes, kas liecina par sekmīgu vai nesekmīgu rekultivāciju</w:t>
            </w:r>
          </w:p>
        </w:tc>
        <w:tc>
          <w:tcPr>
            <w:tcW w:w="6658" w:type="dxa"/>
            <w:shd w:val="clear" w:color="auto" w:fill="auto"/>
          </w:tcPr>
          <w:p w14:paraId="6401EF6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394A4F0F"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Rekultivējamajā teritorijā ir izveidota plānotā meliorācijas sistēma, kas spēj nodrošināt kultūraugu audzēšanai un lauku apstrādāšanai optimālo ūdens un gaisa režīmu augsnē.</w:t>
            </w:r>
          </w:p>
          <w:p w14:paraId="72C7C9F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Ir veikta lauka atcelmošana, sagatavots lauks ar līdzenu virsmu.</w:t>
            </w:r>
          </w:p>
          <w:p w14:paraId="759BE890" w14:textId="77777777" w:rsidR="00B64300" w:rsidRPr="00B64300" w:rsidRDefault="00B64300" w:rsidP="00B64300">
            <w:pPr>
              <w:pStyle w:val="ListParagraph"/>
              <w:ind w:left="360" w:firstLine="0"/>
              <w:rPr>
                <w:rFonts w:ascii="Times New Roman" w:hAnsi="Times New Roman" w:cs="Times New Roman"/>
                <w:b/>
              </w:rPr>
            </w:pPr>
          </w:p>
          <w:p w14:paraId="7935C270"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77B31282" w14:textId="32909079" w:rsidR="00B64300" w:rsidRPr="00B64300" w:rsidRDefault="00B64300" w:rsidP="00747D24">
            <w:pPr>
              <w:ind w:firstLine="0"/>
              <w:rPr>
                <w:rFonts w:ascii="Times New Roman" w:hAnsi="Times New Roman" w:cs="Times New Roman"/>
              </w:rPr>
            </w:pPr>
            <w:r w:rsidRPr="00B64300">
              <w:rPr>
                <w:rFonts w:ascii="Times New Roman" w:hAnsi="Times New Roman" w:cs="Times New Roman"/>
              </w:rPr>
              <w:t>Rekultivējamā teritorijā izveidotās meliorācijas sistēmas nenodrošina kultūraugu audzēšanai un lauku apstrādāšanai optimālo ūdens un gaisa režīmu augsnē. Lauks ir nelīdzens, ar mikroieplakām.</w:t>
            </w:r>
          </w:p>
        </w:tc>
      </w:tr>
      <w:tr w:rsidR="00B64300" w:rsidRPr="00B64300" w14:paraId="75FB8D9C" w14:textId="77777777" w:rsidTr="00195465">
        <w:tc>
          <w:tcPr>
            <w:tcW w:w="2414" w:type="dxa"/>
            <w:shd w:val="clear" w:color="auto" w:fill="auto"/>
          </w:tcPr>
          <w:p w14:paraId="6274684B"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Ieguvumi</w:t>
            </w:r>
          </w:p>
          <w:p w14:paraId="26D1FF15"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112C9277" w14:textId="3B0C4620" w:rsidR="00B64300" w:rsidRPr="00B64300" w:rsidRDefault="00B64300" w:rsidP="00747D24">
            <w:pPr>
              <w:ind w:firstLine="0"/>
              <w:rPr>
                <w:rFonts w:ascii="Times New Roman" w:hAnsi="Times New Roman" w:cs="Times New Roman"/>
              </w:rPr>
            </w:pPr>
            <w:r w:rsidRPr="00B64300">
              <w:rPr>
                <w:rFonts w:ascii="Times New Roman" w:hAnsi="Times New Roman" w:cs="Times New Roman"/>
              </w:rPr>
              <w:t>Teritorija pēc rekultivācijas kļūst par intensīvu lauksaimniecībā izmantojamu teritoriju, kas turpmāk dod ekonomiskus un sociālus ieguvumus.</w:t>
            </w:r>
          </w:p>
        </w:tc>
      </w:tr>
      <w:tr w:rsidR="00B64300" w:rsidRPr="00B64300" w14:paraId="685F1027" w14:textId="77777777" w:rsidTr="009F461E">
        <w:trPr>
          <w:trHeight w:val="430"/>
        </w:trPr>
        <w:tc>
          <w:tcPr>
            <w:tcW w:w="2414" w:type="dxa"/>
            <w:shd w:val="clear" w:color="auto" w:fill="auto"/>
          </w:tcPr>
          <w:p w14:paraId="4E748438"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Trūkumi</w:t>
            </w:r>
          </w:p>
          <w:p w14:paraId="67013D92" w14:textId="77777777" w:rsidR="00B64300" w:rsidRPr="00B64300" w:rsidRDefault="00B64300" w:rsidP="00B64300">
            <w:pPr>
              <w:ind w:firstLine="0"/>
              <w:rPr>
                <w:rFonts w:ascii="Times New Roman" w:hAnsi="Times New Roman" w:cs="Times New Roman"/>
              </w:rPr>
            </w:pPr>
          </w:p>
          <w:p w14:paraId="35A3F317"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2C04F5E9" w14:textId="555AB992" w:rsidR="00B64300" w:rsidRPr="009F461E" w:rsidRDefault="00B64300" w:rsidP="009F461E">
            <w:pPr>
              <w:ind w:firstLine="0"/>
              <w:rPr>
                <w:rFonts w:ascii="Times New Roman" w:hAnsi="Times New Roman" w:cs="Times New Roman"/>
              </w:rPr>
            </w:pPr>
            <w:r w:rsidRPr="00B64300">
              <w:rPr>
                <w:rFonts w:ascii="Times New Roman" w:hAnsi="Times New Roman" w:cs="Times New Roman"/>
              </w:rPr>
              <w:t>Pārvēršot platību par lauksaimniecībā intensīvi izmantojamu teritoriju, tā kļūst par nozīmīgu SEG emisijas avotu.</w:t>
            </w:r>
          </w:p>
        </w:tc>
      </w:tr>
      <w:tr w:rsidR="00B64300" w:rsidRPr="00B64300" w14:paraId="3C4625E3" w14:textId="77777777" w:rsidTr="00195465">
        <w:tc>
          <w:tcPr>
            <w:tcW w:w="2414" w:type="dxa"/>
            <w:shd w:val="clear" w:color="auto" w:fill="auto"/>
          </w:tcPr>
          <w:p w14:paraId="21FBA84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Ekosistēmu pakalpojumi</w:t>
            </w:r>
          </w:p>
        </w:tc>
        <w:tc>
          <w:tcPr>
            <w:tcW w:w="6658" w:type="dxa"/>
            <w:shd w:val="clear" w:color="auto" w:fill="auto"/>
          </w:tcPr>
          <w:p w14:paraId="4E743650" w14:textId="6EBB9BED"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 xml:space="preserve">Primārie ekosistēmu pakalpojumi, </w:t>
            </w:r>
            <w:proofErr w:type="gramStart"/>
            <w:r w:rsidRPr="00B64300">
              <w:rPr>
                <w:rFonts w:ascii="Times New Roman" w:hAnsi="Times New Roman" w:cs="Times New Roman"/>
              </w:rPr>
              <w:t>ko sniedz lauksaimniecības teritorijas</w:t>
            </w:r>
            <w:proofErr w:type="gramEnd"/>
            <w:r w:rsidRPr="00B64300">
              <w:rPr>
                <w:rFonts w:ascii="Times New Roman" w:hAnsi="Times New Roman" w:cs="Times New Roman"/>
              </w:rPr>
              <w:t xml:space="preserve"> ir apgādes pakalpojumi, nodrošinot pārtiku cilvēkiem, lopbarību, izejmateriālus bioenerģijas ražošanai, farmaceitiskos resursus, kā arī cita veida izejmateriālus.</w:t>
            </w:r>
          </w:p>
          <w:p w14:paraId="52A26D41" w14:textId="2873E88F"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Vienlaikus šīs teritorijas ir atkarīgas no ekosistēmu pakalpojumiem, ko nodrošina dabiskās ekosistēmas, tostarp apputeksnēšana, bioloģiskā kaitēkļu apkarošana, augsnes struktūras un auglības uzturēšana, barības vielu aprite un hidroloģiskie pakalpojumi.</w:t>
            </w:r>
          </w:p>
        </w:tc>
      </w:tr>
      <w:tr w:rsidR="00B64300" w:rsidRPr="00B64300" w14:paraId="38712697" w14:textId="77777777" w:rsidTr="00195465">
        <w:tc>
          <w:tcPr>
            <w:tcW w:w="2414" w:type="dxa"/>
            <w:shd w:val="clear" w:color="auto" w:fill="auto"/>
          </w:tcPr>
          <w:p w14:paraId="6A28560C"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bCs/>
                <w:color w:val="auto"/>
                <w:sz w:val="22"/>
                <w:szCs w:val="22"/>
              </w:rPr>
              <w:t>Rekultivācijas pabeigšana</w:t>
            </w:r>
          </w:p>
        </w:tc>
        <w:tc>
          <w:tcPr>
            <w:tcW w:w="6658" w:type="dxa"/>
            <w:shd w:val="clear" w:color="auto" w:fill="auto"/>
          </w:tcPr>
          <w:p w14:paraId="2879E95F" w14:textId="2E59D0C1" w:rsidR="00B64300" w:rsidRPr="00B64300" w:rsidRDefault="00B64300" w:rsidP="00B64300">
            <w:pPr>
              <w:pStyle w:val="ListParagraph"/>
              <w:numPr>
                <w:ilvl w:val="0"/>
                <w:numId w:val="25"/>
              </w:numPr>
              <w:rPr>
                <w:rFonts w:ascii="Times New Roman" w:hAnsi="Times New Roman" w:cs="Times New Roman"/>
              </w:rPr>
            </w:pPr>
            <w:r w:rsidRPr="00B64300">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1509EA60" w14:textId="1E89D317" w:rsidR="00B64300" w:rsidRPr="00747D24" w:rsidRDefault="00B64300" w:rsidP="00747D24">
            <w:pPr>
              <w:pStyle w:val="ListParagraph"/>
              <w:numPr>
                <w:ilvl w:val="0"/>
                <w:numId w:val="25"/>
              </w:numPr>
              <w:rPr>
                <w:rFonts w:ascii="Times New Roman" w:hAnsi="Times New Roman" w:cs="Times New Roman"/>
              </w:rPr>
            </w:pPr>
            <w:proofErr w:type="gramStart"/>
            <w:r w:rsidRPr="00B64300">
              <w:rPr>
                <w:rFonts w:ascii="Times New Roman" w:hAnsi="Times New Roman" w:cs="Times New Roman"/>
              </w:rPr>
              <w:t>Izpildot šos nosacījumus</w:t>
            </w:r>
            <w:proofErr w:type="gramEnd"/>
            <w:r w:rsidRPr="00B64300">
              <w:rPr>
                <w:rFonts w:ascii="Times New Roman" w:hAnsi="Times New Roman" w:cs="Times New Roman"/>
              </w:rPr>
              <w:t xml:space="preserve"> kūdras izstrādātājs ir veicis derīgā izrakteņa ieguves projektā paredzēto uzdevumu – sagatavojis teritoriju citam zemes izmantošanas veidam. Tālākās darbības un zemes apsaimniekošana (piemēram, augsnes sagatavošanas, piemērotas meliorācijas sistēmas izveide, zālāju sēšana un uzturēšana) ir jāveic zemes īpašniekam. </w:t>
            </w:r>
          </w:p>
        </w:tc>
      </w:tr>
      <w:tr w:rsidR="00B64300" w:rsidRPr="00B64300" w14:paraId="0283FF9B" w14:textId="77777777" w:rsidTr="00195465">
        <w:trPr>
          <w:trHeight w:val="435"/>
        </w:trPr>
        <w:tc>
          <w:tcPr>
            <w:tcW w:w="2414" w:type="dxa"/>
            <w:shd w:val="clear" w:color="auto" w:fill="auto"/>
          </w:tcPr>
          <w:p w14:paraId="67E22DCB"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 xml:space="preserve">Iespējamie rekultivācijas darbi </w:t>
            </w:r>
          </w:p>
          <w:p w14:paraId="6B03B4C3" w14:textId="77777777" w:rsidR="00B64300" w:rsidRPr="00B64300" w:rsidRDefault="00B64300" w:rsidP="00B64300">
            <w:pPr>
              <w:ind w:firstLine="0"/>
              <w:jc w:val="left"/>
              <w:rPr>
                <w:rFonts w:ascii="Times New Roman" w:hAnsi="Times New Roman" w:cs="Times New Roman"/>
                <w:b/>
              </w:rPr>
            </w:pPr>
          </w:p>
        </w:tc>
        <w:tc>
          <w:tcPr>
            <w:tcW w:w="6658" w:type="dxa"/>
            <w:shd w:val="clear" w:color="auto" w:fill="auto"/>
          </w:tcPr>
          <w:p w14:paraId="083A8BE3"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477" w:type="dxa"/>
              <w:tblLayout w:type="fixed"/>
              <w:tblLook w:val="04A0" w:firstRow="1" w:lastRow="0" w:firstColumn="1" w:lastColumn="0" w:noHBand="0" w:noVBand="1"/>
            </w:tblPr>
            <w:tblGrid>
              <w:gridCol w:w="3847"/>
              <w:gridCol w:w="1418"/>
              <w:gridCol w:w="1212"/>
            </w:tblGrid>
            <w:tr w:rsidR="00B64300" w:rsidRPr="00B64300" w14:paraId="34F5EA96" w14:textId="77777777" w:rsidTr="004C2B0D">
              <w:trPr>
                <w:trHeight w:val="326"/>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153E6F"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4F09004A"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212"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275CFA2A" w14:textId="43D05F7B" w:rsidR="00B64300"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48419A8F"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935415A"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6B18F0C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6D9453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55F03247"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7D34DA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205689C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2F0AB8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6F562177"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AC5B364"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w:t>
                  </w:r>
                  <w:proofErr w:type="gramStart"/>
                  <w:r w:rsidRPr="00B64300">
                    <w:rPr>
                      <w:rFonts w:ascii="Times New Roman" w:eastAsia="Times New Roman" w:hAnsi="Times New Roman" w:cs="Times New Roman"/>
                      <w:color w:val="000000"/>
                      <w:lang w:eastAsia="lv-LV"/>
                    </w:rPr>
                    <w:t xml:space="preserve">  </w:t>
                  </w:r>
                  <w:proofErr w:type="gramEnd"/>
                  <w:r w:rsidRPr="00B64300">
                    <w:rPr>
                      <w:rFonts w:ascii="Times New Roman" w:eastAsia="Times New Roman" w:hAnsi="Times New Roman" w:cs="Times New Roman"/>
                      <w:color w:val="000000"/>
                      <w:lang w:eastAsia="lv-LV"/>
                    </w:rPr>
                    <w:t>novākšana</w:t>
                  </w:r>
                </w:p>
              </w:tc>
              <w:tc>
                <w:tcPr>
                  <w:tcW w:w="1418" w:type="dxa"/>
                  <w:tcBorders>
                    <w:top w:val="single" w:sz="8" w:space="0" w:color="auto"/>
                    <w:left w:val="nil"/>
                    <w:bottom w:val="single" w:sz="8" w:space="0" w:color="auto"/>
                    <w:right w:val="single" w:sz="4" w:space="0" w:color="auto"/>
                  </w:tcBorders>
                </w:tcPr>
                <w:p w14:paraId="0D800F3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4D4B5F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6D2BA56B"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64ED6C7"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aparšana</w:t>
                  </w:r>
                </w:p>
              </w:tc>
              <w:tc>
                <w:tcPr>
                  <w:tcW w:w="1418" w:type="dxa"/>
                  <w:tcBorders>
                    <w:top w:val="single" w:sz="8" w:space="0" w:color="auto"/>
                    <w:left w:val="nil"/>
                    <w:bottom w:val="single" w:sz="8" w:space="0" w:color="auto"/>
                    <w:right w:val="single" w:sz="4" w:space="0" w:color="auto"/>
                  </w:tcBorders>
                </w:tcPr>
                <w:p w14:paraId="2992769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DB968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B64300" w:rsidRPr="00B64300" w14:paraId="2E0C594D"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E75E00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kultivēšana</w:t>
                  </w:r>
                </w:p>
              </w:tc>
              <w:tc>
                <w:tcPr>
                  <w:tcW w:w="1418" w:type="dxa"/>
                  <w:tcBorders>
                    <w:top w:val="single" w:sz="8" w:space="0" w:color="auto"/>
                    <w:left w:val="nil"/>
                    <w:bottom w:val="single" w:sz="8" w:space="0" w:color="auto"/>
                    <w:right w:val="single" w:sz="4" w:space="0" w:color="auto"/>
                  </w:tcBorders>
                </w:tcPr>
                <w:p w14:paraId="4B1F29A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58DDAB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680F3CE0"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ACAA90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3BC2508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897F14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B64300" w:rsidRPr="00B64300" w14:paraId="45ADFFB2"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B9F5DA7" w14:textId="77777777" w:rsidR="00B64300" w:rsidRPr="00B64300" w:rsidRDefault="00B64300" w:rsidP="00B64300">
                  <w:pPr>
                    <w:ind w:firstLine="0"/>
                    <w:rPr>
                      <w:rFonts w:ascii="Times New Roman" w:eastAsia="Times New Roman" w:hAnsi="Times New Roman" w:cs="Times New Roman"/>
                      <w:color w:val="000000"/>
                      <w:lang w:eastAsia="lv-LV"/>
                    </w:rPr>
                  </w:pPr>
                  <w:proofErr w:type="gramStart"/>
                  <w:r w:rsidRPr="00B64300">
                    <w:rPr>
                      <w:rFonts w:ascii="Times New Roman" w:eastAsia="Times New Roman" w:hAnsi="Times New Roman" w:cs="Times New Roman"/>
                      <w:color w:val="000000"/>
                      <w:lang w:eastAsia="lv-LV"/>
                    </w:rPr>
                    <w:t>Rekultivējamās teritorijas dziļirdināšana,</w:t>
                  </w:r>
                  <w:proofErr w:type="gramEnd"/>
                  <w:r w:rsidRPr="00B64300">
                    <w:rPr>
                      <w:rFonts w:ascii="Times New Roman" w:eastAsia="Times New Roman" w:hAnsi="Times New Roman" w:cs="Times New Roman"/>
                      <w:color w:val="000000"/>
                      <w:lang w:eastAsia="lv-LV"/>
                    </w:rPr>
                    <w:t xml:space="preserve"> līdz 0,4m</w:t>
                  </w:r>
                </w:p>
              </w:tc>
              <w:tc>
                <w:tcPr>
                  <w:tcW w:w="1418" w:type="dxa"/>
                  <w:tcBorders>
                    <w:top w:val="single" w:sz="8" w:space="0" w:color="auto"/>
                    <w:left w:val="nil"/>
                    <w:bottom w:val="single" w:sz="8" w:space="0" w:color="auto"/>
                    <w:right w:val="single" w:sz="4" w:space="0" w:color="auto"/>
                  </w:tcBorders>
                </w:tcPr>
                <w:p w14:paraId="1BD8A85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1BDB3F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64F33378"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3F3717E5"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Tehnoloģisko ceļu</w:t>
                  </w:r>
                  <w:proofErr w:type="gramStart"/>
                  <w:r w:rsidRPr="00B64300">
                    <w:rPr>
                      <w:rFonts w:ascii="Times New Roman" w:eastAsia="Times New Roman" w:hAnsi="Times New Roman" w:cs="Times New Roman"/>
                      <w:lang w:eastAsia="lv-LV"/>
                    </w:rPr>
                    <w:t xml:space="preserve">  </w:t>
                  </w:r>
                  <w:proofErr w:type="gramEnd"/>
                  <w:r w:rsidRPr="00B64300">
                    <w:rPr>
                      <w:rFonts w:ascii="Times New Roman" w:eastAsia="Times New Roman" w:hAnsi="Times New Roman" w:cs="Times New Roman"/>
                      <w:lang w:eastAsia="lv-LV"/>
                    </w:rPr>
                    <w:t>likvidēšana un bērtņu joslas līdzināšana</w:t>
                  </w:r>
                </w:p>
              </w:tc>
              <w:tc>
                <w:tcPr>
                  <w:tcW w:w="1418" w:type="dxa"/>
                  <w:tcBorders>
                    <w:top w:val="nil"/>
                    <w:left w:val="nil"/>
                    <w:bottom w:val="single" w:sz="4" w:space="0" w:color="auto"/>
                    <w:right w:val="single" w:sz="4" w:space="0" w:color="auto"/>
                  </w:tcBorders>
                </w:tcPr>
                <w:p w14:paraId="3F9C89ED"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3642BDA"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B64300" w:rsidRPr="00B64300" w14:paraId="14ADF744"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610A6460"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6B9924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82DEB6F"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1BEBFD82"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70F39B94"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4CA47F9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5DBFA36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B64300" w:rsidRPr="00B64300" w14:paraId="3EE787AF"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47693752"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2A7C2F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9369B0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B64300" w:rsidRPr="00B64300" w14:paraId="144F5921"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534D1A84"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4FFF20E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099E2DC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6B77422C"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431B0A0D"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7F5D5E0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3BEC189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bl>
          <w:p w14:paraId="59328779" w14:textId="77777777" w:rsidR="00B64300" w:rsidRPr="00B64300" w:rsidRDefault="00B64300" w:rsidP="00B64300">
            <w:pPr>
              <w:pStyle w:val="ListParagraph"/>
              <w:ind w:left="0" w:firstLine="0"/>
              <w:rPr>
                <w:rFonts w:ascii="Times New Roman" w:hAnsi="Times New Roman" w:cs="Times New Roman"/>
              </w:rPr>
            </w:pPr>
          </w:p>
        </w:tc>
      </w:tr>
      <w:tr w:rsidR="00B64300" w:rsidRPr="00B64300" w14:paraId="337BA432" w14:textId="77777777" w:rsidTr="00195465">
        <w:tc>
          <w:tcPr>
            <w:tcW w:w="2414" w:type="dxa"/>
            <w:shd w:val="clear" w:color="auto" w:fill="auto"/>
          </w:tcPr>
          <w:p w14:paraId="1CF19E33"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Līdzšinējā pieredze Latvijā </w:t>
            </w:r>
          </w:p>
        </w:tc>
        <w:tc>
          <w:tcPr>
            <w:tcW w:w="6658" w:type="dxa"/>
            <w:shd w:val="clear" w:color="auto" w:fill="auto"/>
          </w:tcPr>
          <w:p w14:paraId="7596C11E" w14:textId="22FEADFA" w:rsidR="00B64300" w:rsidRPr="00747D24" w:rsidRDefault="00B64300" w:rsidP="00901565">
            <w:pPr>
              <w:ind w:firstLine="0"/>
              <w:rPr>
                <w:rFonts w:ascii="Times New Roman" w:hAnsi="Times New Roman" w:cs="Times New Roman"/>
                <w:highlight w:val="yellow"/>
              </w:rPr>
            </w:pPr>
            <w:r w:rsidRPr="00B64300">
              <w:rPr>
                <w:rFonts w:ascii="Times New Roman" w:hAnsi="Times New Roman" w:cs="Times New Roman"/>
              </w:rPr>
              <w:t>Latvijā ir vairākas bijušās kūdras izstrādes teritorijas, kur šobrīd tiek veikta intensīva lauksaimnieciskā darbība. Lielākās teritorijas ir Mārupes novadā (piemēram, Cenas tīreļa masīvs).</w:t>
            </w:r>
          </w:p>
        </w:tc>
      </w:tr>
      <w:tr w:rsidR="00B64300" w:rsidRPr="00B64300" w14:paraId="5362B1D2" w14:textId="77777777" w:rsidTr="00195465">
        <w:tc>
          <w:tcPr>
            <w:tcW w:w="2414" w:type="dxa"/>
            <w:shd w:val="clear" w:color="auto" w:fill="auto"/>
          </w:tcPr>
          <w:p w14:paraId="2956D53A"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658" w:type="dxa"/>
            <w:shd w:val="clear" w:color="auto" w:fill="auto"/>
          </w:tcPr>
          <w:p w14:paraId="033EDB5B"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Aire A., Labrencis V. 1970. Kultūrtehniskā meliorācija. Zvaigzne, Rīga.</w:t>
            </w:r>
          </w:p>
          <w:p w14:paraId="1D71D7E6"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lastRenderedPageBreak/>
              <w:t>Eriņš A. 1966. Lauksaimnieciskās meliorācijas projektēšana. Zvaigzne, Rīga.</w:t>
            </w:r>
          </w:p>
          <w:p w14:paraId="337461FB"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Krūmiņš J., Robalds A., Purmalis O., Ansone L., Poršņovs D., Kļaviņš M., Segliņš V. 2013. Kūdras resursi un to izmantošanas iespējas. Material Science and Applied Chemistry 2013/29, doi: 10.7250/msac.2013.025.</w:t>
            </w:r>
          </w:p>
          <w:p w14:paraId="2BD632AC" w14:textId="6EDB6048"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Šnore A. 2013. Kūdras ieguve. Nordik, Rīga.</w:t>
            </w:r>
          </w:p>
        </w:tc>
      </w:tr>
    </w:tbl>
    <w:p w14:paraId="38C5DCAB" w14:textId="3822130D" w:rsidR="00B64300" w:rsidRPr="00B64300" w:rsidRDefault="00B64300" w:rsidP="00CA18CA">
      <w:pPr>
        <w:ind w:firstLine="0"/>
        <w:rPr>
          <w:rFonts w:ascii="Times New Roman" w:hAnsi="Times New Roman" w:cs="Times New Roman"/>
          <w:color w:val="auto"/>
        </w:rPr>
      </w:pPr>
    </w:p>
    <w:p w14:paraId="0E41B1C4"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54D24DC7" w14:textId="5A69E38D"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Lielogu dzērveņu audzēšana</w:t>
      </w:r>
    </w:p>
    <w:tbl>
      <w:tblPr>
        <w:tblStyle w:val="TableGrid1"/>
        <w:tblW w:w="9214" w:type="dxa"/>
        <w:tblInd w:w="-5" w:type="dxa"/>
        <w:tblLayout w:type="fixed"/>
        <w:tblLook w:val="04A0" w:firstRow="1" w:lastRow="0" w:firstColumn="1" w:lastColumn="0" w:noHBand="0" w:noVBand="1"/>
      </w:tblPr>
      <w:tblGrid>
        <w:gridCol w:w="1701"/>
        <w:gridCol w:w="7513"/>
      </w:tblGrid>
      <w:tr w:rsidR="00B64300" w:rsidRPr="00B64300" w14:paraId="219C8542" w14:textId="77777777" w:rsidTr="00901565">
        <w:trPr>
          <w:trHeight w:val="574"/>
        </w:trPr>
        <w:tc>
          <w:tcPr>
            <w:tcW w:w="1701" w:type="dxa"/>
            <w:shd w:val="clear" w:color="auto" w:fill="auto"/>
          </w:tcPr>
          <w:p w14:paraId="1F621423" w14:textId="77777777" w:rsidR="00B64300" w:rsidRPr="00B64300" w:rsidRDefault="00B64300" w:rsidP="00B64300">
            <w:pPr>
              <w:ind w:firstLine="0"/>
              <w:jc w:val="left"/>
              <w:rPr>
                <w:rFonts w:ascii="Times New Roman" w:hAnsi="Times New Roman" w:cs="Times New Roman"/>
                <w:color w:val="auto"/>
                <w:highlight w:val="yellow"/>
              </w:rPr>
            </w:pPr>
            <w:r w:rsidRPr="00B64300">
              <w:rPr>
                <w:rFonts w:ascii="Times New Roman" w:hAnsi="Times New Roman" w:cs="Times New Roman"/>
                <w:b/>
                <w:color w:val="auto"/>
              </w:rPr>
              <w:t>Īss apraksts</w:t>
            </w:r>
            <w:r w:rsidRPr="00B64300">
              <w:rPr>
                <w:rFonts w:ascii="Times New Roman" w:hAnsi="Times New Roman" w:cs="Times New Roman"/>
                <w:color w:val="auto"/>
              </w:rPr>
              <w:t xml:space="preserve"> </w:t>
            </w:r>
          </w:p>
        </w:tc>
        <w:tc>
          <w:tcPr>
            <w:tcW w:w="7513" w:type="dxa"/>
            <w:shd w:val="clear" w:color="auto" w:fill="auto"/>
          </w:tcPr>
          <w:p w14:paraId="10AB4075"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Šis rekultivācijas veids paredz bijušo kūdras ieguves vietu pārveidošanu par lauksaimniecībā izmantojamām zemēm, kurās audzē lielogu dzērvenes </w:t>
            </w:r>
            <w:r w:rsidRPr="00B64300">
              <w:rPr>
                <w:rFonts w:ascii="Times New Roman" w:hAnsi="Times New Roman" w:cs="Times New Roman"/>
                <w:bCs/>
                <w:i/>
                <w:iCs/>
                <w:color w:val="auto"/>
              </w:rPr>
              <w:t>Vaccinium macrocarpon.</w:t>
            </w:r>
            <w:r w:rsidRPr="00B64300">
              <w:rPr>
                <w:rFonts w:ascii="Times New Roman" w:hAnsi="Times New Roman" w:cs="Times New Roman"/>
                <w:bCs/>
                <w:color w:val="auto"/>
              </w:rPr>
              <w:t xml:space="preserve"> </w:t>
            </w:r>
            <w:r w:rsidRPr="00B64300">
              <w:rPr>
                <w:rFonts w:ascii="Times New Roman" w:hAnsi="Times New Roman" w:cs="Times New Roman"/>
                <w:color w:val="auto"/>
              </w:rPr>
              <w:t>L</w:t>
            </w:r>
            <w:r w:rsidRPr="00B64300">
              <w:rPr>
                <w:rFonts w:ascii="Times New Roman" w:hAnsi="Times New Roman" w:cs="Times New Roman"/>
                <w:bCs/>
                <w:color w:val="auto"/>
              </w:rPr>
              <w:t xml:space="preserve">ielogu dzērvenes </w:t>
            </w:r>
            <w:r w:rsidRPr="00B64300">
              <w:rPr>
                <w:rFonts w:ascii="Times New Roman" w:hAnsi="Times New Roman" w:cs="Times New Roman"/>
                <w:color w:val="auto"/>
              </w:rPr>
              <w:t>ir mūžzaļš ēriku dzimtas sīkkrūms, kuras audzēšanai optimālais augsnes pH ir 4–5 un organiskās vielas saturs vismaz 3%. Latvijas klimats ir piemērots lielogu dzērveņu audzēšanai izstrādātos kūdras laukos, kuros palikušā kūdras slāņa virsējo daļu veido augstā purva tipa kūdra.</w:t>
            </w:r>
          </w:p>
          <w:p w14:paraId="14D495C2" w14:textId="64758249" w:rsidR="00B64300" w:rsidRPr="00B86785" w:rsidRDefault="00B64300" w:rsidP="00B64300">
            <w:pPr>
              <w:ind w:firstLine="0"/>
              <w:rPr>
                <w:rFonts w:ascii="Times New Roman" w:hAnsi="Times New Roman" w:cs="Times New Roman"/>
                <w:color w:val="auto"/>
              </w:rPr>
            </w:pPr>
            <w:r w:rsidRPr="00B64300">
              <w:rPr>
                <w:rFonts w:ascii="Times New Roman" w:hAnsi="Times New Roman" w:cs="Times New Roman"/>
                <w:b/>
                <w:color w:val="auto"/>
              </w:rPr>
              <w:t xml:space="preserve">Nekustamā īpašuma lietošanas mērķis - </w:t>
            </w:r>
            <w:r w:rsidRPr="00B64300">
              <w:rPr>
                <w:rFonts w:ascii="Times New Roman" w:hAnsi="Times New Roman" w:cs="Times New Roman"/>
                <w:color w:val="auto"/>
              </w:rPr>
              <w:t xml:space="preserve">Zeme, uz kuras galvenā saimnieciskā darbība ir </w:t>
            </w:r>
            <w:r w:rsidRPr="00B86785">
              <w:rPr>
                <w:rFonts w:ascii="Times New Roman" w:hAnsi="Times New Roman" w:cs="Times New Roman"/>
                <w:color w:val="auto"/>
              </w:rPr>
              <w:t>lauksaimniecība</w:t>
            </w:r>
            <w:proofErr w:type="gramStart"/>
            <w:r w:rsidRPr="00B86785">
              <w:rPr>
                <w:rFonts w:ascii="Times New Roman" w:hAnsi="Times New Roman" w:cs="Times New Roman"/>
                <w:color w:val="auto"/>
              </w:rPr>
              <w:t xml:space="preserve">  </w:t>
            </w:r>
            <w:proofErr w:type="gramEnd"/>
            <w:r w:rsidRPr="00B86785">
              <w:rPr>
                <w:rFonts w:ascii="Times New Roman" w:hAnsi="Times New Roman" w:cs="Times New Roman"/>
                <w:color w:val="auto"/>
              </w:rPr>
              <w:t>(</w:t>
            </w:r>
            <w:r w:rsidR="00B86785" w:rsidRPr="00B86785">
              <w:rPr>
                <w:rFonts w:ascii="Times New Roman" w:hAnsi="Times New Roman" w:cs="Times New Roman"/>
                <w:bCs/>
                <w:color w:val="auto"/>
                <w:shd w:val="clear" w:color="auto" w:fill="FFFFFF"/>
              </w:rPr>
              <w:t>Ministru kabineta 2006. gada 20. jūnija noteikumi Nr. 496 “</w:t>
            </w:r>
            <w:r w:rsidR="00B86785" w:rsidRPr="00B86785">
              <w:rPr>
                <w:rFonts w:ascii="Times New Roman" w:hAnsi="Times New Roman" w:cs="Times New Roman"/>
                <w:color w:val="auto"/>
              </w:rPr>
              <w:t>Nekustamā īpašuma lietošanas mērķu klasifikācija un nekustamā īpašuma lietošanas mērķu noteikšanas un maiņas kārtība</w:t>
            </w:r>
            <w:r w:rsidRPr="00B86785">
              <w:rPr>
                <w:rFonts w:ascii="Times New Roman" w:hAnsi="Times New Roman" w:cs="Times New Roman"/>
                <w:bCs/>
                <w:color w:val="auto"/>
                <w:shd w:val="clear" w:color="auto" w:fill="FFFFFF"/>
              </w:rPr>
              <w:t>, Nekustamā īpašuma lietošanas mērķa kods</w:t>
            </w:r>
            <w:r w:rsidR="00D50F9C">
              <w:rPr>
                <w:rFonts w:ascii="Times New Roman" w:hAnsi="Times New Roman" w:cs="Times New Roman"/>
                <w:color w:val="auto"/>
              </w:rPr>
              <w:t xml:space="preserve"> – </w:t>
            </w:r>
            <w:r w:rsidRPr="00B86785">
              <w:rPr>
                <w:rFonts w:ascii="Times New Roman" w:hAnsi="Times New Roman" w:cs="Times New Roman"/>
                <w:color w:val="auto"/>
              </w:rPr>
              <w:t>0101).</w:t>
            </w:r>
          </w:p>
          <w:p w14:paraId="26157E57" w14:textId="09FF2086" w:rsidR="00B64300" w:rsidRPr="00747D24"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 xml:space="preserve">Zemes lietošanas veids – </w:t>
            </w:r>
            <w:r w:rsidRPr="00B64300">
              <w:rPr>
                <w:rFonts w:ascii="Times New Roman" w:hAnsi="Times New Roman" w:cs="Times New Roman"/>
                <w:color w:val="auto"/>
              </w:rPr>
              <w:t>zeme zem augļu dārziem</w:t>
            </w:r>
            <w:r w:rsidRPr="00B64300">
              <w:rPr>
                <w:rFonts w:ascii="Times New Roman" w:hAnsi="Times New Roman" w:cs="Times New Roman"/>
                <w:b/>
                <w:color w:val="auto"/>
              </w:rPr>
              <w:t xml:space="preserve">. </w:t>
            </w:r>
          </w:p>
        </w:tc>
      </w:tr>
      <w:tr w:rsidR="00B64300" w:rsidRPr="00B64300" w14:paraId="03662797" w14:textId="77777777" w:rsidTr="00901565">
        <w:trPr>
          <w:trHeight w:val="1841"/>
        </w:trPr>
        <w:tc>
          <w:tcPr>
            <w:tcW w:w="1701" w:type="dxa"/>
            <w:shd w:val="clear" w:color="auto" w:fill="auto"/>
          </w:tcPr>
          <w:p w14:paraId="0CB0EA8E" w14:textId="77777777" w:rsidR="00B64300" w:rsidRPr="004233C0" w:rsidRDefault="00B64300" w:rsidP="00B64300">
            <w:pPr>
              <w:suppressLineNumbers/>
              <w:tabs>
                <w:tab w:val="center" w:pos="7088"/>
              </w:tabs>
              <w:ind w:firstLine="0"/>
              <w:jc w:val="left"/>
              <w:rPr>
                <w:rFonts w:ascii="Times New Roman" w:eastAsia="NSimSun" w:hAnsi="Times New Roman" w:cs="Times New Roman"/>
                <w:color w:val="auto"/>
                <w:kern w:val="2"/>
                <w:lang w:eastAsia="zh-CN" w:bidi="hi-IN"/>
              </w:rPr>
            </w:pPr>
            <w:r w:rsidRPr="00B64300">
              <w:rPr>
                <w:rFonts w:ascii="Times New Roman" w:eastAsia="NSimSun" w:hAnsi="Times New Roman" w:cs="Times New Roman"/>
                <w:b/>
                <w:color w:val="auto"/>
                <w:kern w:val="2"/>
                <w:lang w:eastAsia="zh-CN" w:bidi="hi-IN"/>
              </w:rPr>
              <w:t>Apstākļi, kādos iespējama lielogu dzērveņu stādījumu ierīkošana</w:t>
            </w:r>
          </w:p>
          <w:p w14:paraId="7A22F830" w14:textId="77777777" w:rsidR="00B64300" w:rsidRPr="00B64300" w:rsidRDefault="00B64300" w:rsidP="00B64300">
            <w:pPr>
              <w:ind w:firstLine="0"/>
              <w:rPr>
                <w:rFonts w:ascii="Times New Roman" w:hAnsi="Times New Roman" w:cs="Times New Roman"/>
                <w:b/>
                <w:color w:val="auto"/>
                <w:highlight w:val="yellow"/>
              </w:rPr>
            </w:pPr>
          </w:p>
        </w:tc>
        <w:tc>
          <w:tcPr>
            <w:tcW w:w="7513" w:type="dxa"/>
            <w:shd w:val="clear" w:color="auto" w:fill="auto"/>
          </w:tcPr>
          <w:p w14:paraId="2A9848E4"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000000"/>
              </w:rPr>
              <w:t>Rekultivējamās platības virsmu veidojošās kūdras tips</w:t>
            </w:r>
            <w:r w:rsidRPr="00B64300">
              <w:rPr>
                <w:rFonts w:ascii="Times New Roman" w:hAnsi="Times New Roman" w:cs="Times New Roman"/>
                <w:b/>
                <w:color w:val="auto"/>
              </w:rPr>
              <w:t>:</w:t>
            </w:r>
            <w:r w:rsidRPr="00B64300">
              <w:rPr>
                <w:rFonts w:ascii="Times New Roman" w:hAnsi="Times New Roman" w:cs="Times New Roman"/>
                <w:color w:val="auto"/>
              </w:rPr>
              <w:t xml:space="preserve"> augstā tipa kūdra</w:t>
            </w:r>
          </w:p>
          <w:p w14:paraId="2F312B9F"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Palikušā kūdras slāņa biezums:</w:t>
            </w:r>
            <w:r w:rsidRPr="00B64300">
              <w:rPr>
                <w:rFonts w:ascii="Times New Roman" w:hAnsi="Times New Roman" w:cs="Times New Roman"/>
                <w:color w:val="auto"/>
              </w:rPr>
              <w:t xml:space="preserve"> </w:t>
            </w:r>
            <w:r w:rsidRPr="00B64300">
              <w:rPr>
                <w:rFonts w:ascii="Times New Roman" w:hAnsi="Times New Roman" w:cs="Times New Roman"/>
                <w:color w:val="000000"/>
              </w:rPr>
              <w:t xml:space="preserve">nav ierobežojošs faktors (var audzēt arī minerālaugsnē (smilts, mālsmilts, viegls smilšmāls), ja iespējams nodrošināt </w:t>
            </w:r>
            <w:proofErr w:type="gramStart"/>
            <w:r w:rsidRPr="00B64300">
              <w:rPr>
                <w:rFonts w:ascii="Times New Roman" w:hAnsi="Times New Roman" w:cs="Times New Roman"/>
                <w:color w:val="000000"/>
              </w:rPr>
              <w:t>optimālu augsnes</w:t>
            </w:r>
            <w:proofErr w:type="gramEnd"/>
            <w:r w:rsidRPr="00B64300">
              <w:rPr>
                <w:rFonts w:ascii="Times New Roman" w:hAnsi="Times New Roman" w:cs="Times New Roman"/>
                <w:color w:val="000000"/>
              </w:rPr>
              <w:t xml:space="preserve"> pH), ideālā gadījumā – 0,5 m </w:t>
            </w:r>
          </w:p>
          <w:p w14:paraId="0C632F9B"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Virsējā kūdras slāņa pH:</w:t>
            </w:r>
            <w:proofErr w:type="gramStart"/>
            <w:r w:rsidRPr="00B64300">
              <w:rPr>
                <w:rFonts w:ascii="Times New Roman" w:hAnsi="Times New Roman" w:cs="Times New Roman"/>
                <w:color w:val="auto"/>
              </w:rPr>
              <w:t xml:space="preserve"> </w:t>
            </w:r>
            <w:r w:rsidRPr="00B64300">
              <w:rPr>
                <w:rFonts w:ascii="Times New Roman" w:hAnsi="Times New Roman" w:cs="Times New Roman"/>
                <w:color w:val="auto"/>
                <w:vertAlign w:val="subscript"/>
              </w:rPr>
              <w:t xml:space="preserve"> </w:t>
            </w:r>
            <w:proofErr w:type="gramEnd"/>
            <w:r w:rsidRPr="00B64300">
              <w:rPr>
                <w:rFonts w:ascii="Times New Roman" w:hAnsi="Times New Roman" w:cs="Times New Roman"/>
                <w:color w:val="000000"/>
              </w:rPr>
              <w:t>pH 3,5–4,5</w:t>
            </w:r>
          </w:p>
          <w:p w14:paraId="542613AA"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Kūdras sadalīšanās pakāpe:</w:t>
            </w:r>
            <w:r w:rsidRPr="00B64300">
              <w:rPr>
                <w:rFonts w:ascii="Times New Roman" w:hAnsi="Times New Roman" w:cs="Times New Roman"/>
                <w:color w:val="auto"/>
              </w:rPr>
              <w:t xml:space="preserve"> Maz sadalījusies </w:t>
            </w:r>
          </w:p>
          <w:p w14:paraId="53CD501A" w14:textId="61306FED"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Vidējais gruntsūdens līmenis zem kūdras virsmas:</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vidēji 0,5</w:t>
            </w:r>
            <w:r w:rsidR="004734EF">
              <w:rPr>
                <w:rFonts w:ascii="Times New Roman" w:hAnsi="Times New Roman" w:cs="Times New Roman"/>
                <w:color w:val="auto"/>
              </w:rPr>
              <w:t> </w:t>
            </w:r>
            <w:r w:rsidRPr="00B64300">
              <w:rPr>
                <w:rFonts w:ascii="Times New Roman" w:hAnsi="Times New Roman" w:cs="Times New Roman"/>
                <w:color w:val="auto"/>
              </w:rPr>
              <w:t>m</w:t>
            </w:r>
          </w:p>
          <w:p w14:paraId="0686CC24"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 xml:space="preserve">Vidējais dienu skaits gadā, kad teritorija ir applūdusi: </w:t>
            </w:r>
            <w:r w:rsidRPr="00B64300">
              <w:rPr>
                <w:rFonts w:ascii="Times New Roman" w:hAnsi="Times New Roman" w:cs="Times New Roman"/>
                <w:color w:val="auto"/>
              </w:rPr>
              <w:t>nedrīkst applūst</w:t>
            </w:r>
          </w:p>
          <w:p w14:paraId="799FD2C7" w14:textId="581DCAEF" w:rsidR="00B64300" w:rsidRPr="00747D24" w:rsidRDefault="00B64300" w:rsidP="00224E04">
            <w:pPr>
              <w:ind w:firstLine="0"/>
              <w:rPr>
                <w:rFonts w:ascii="Times New Roman" w:hAnsi="Times New Roman" w:cs="Times New Roman"/>
                <w:b/>
                <w:color w:val="auto"/>
              </w:rPr>
            </w:pPr>
            <w:r w:rsidRPr="00B64300">
              <w:rPr>
                <w:rFonts w:ascii="Times New Roman" w:hAnsi="Times New Roman" w:cs="Times New Roman"/>
                <w:b/>
                <w:color w:val="auto"/>
              </w:rPr>
              <w:t>Celmainība:</w:t>
            </w:r>
            <w:r w:rsidRPr="00B64300">
              <w:rPr>
                <w:rFonts w:ascii="Times New Roman" w:hAnsi="Times New Roman" w:cs="Times New Roman"/>
                <w:color w:val="auto"/>
              </w:rPr>
              <w:t xml:space="preserve"> &lt;3%</w:t>
            </w:r>
          </w:p>
        </w:tc>
      </w:tr>
      <w:tr w:rsidR="00B64300" w:rsidRPr="00B64300" w14:paraId="358087C8" w14:textId="77777777" w:rsidTr="00901565">
        <w:trPr>
          <w:trHeight w:val="557"/>
        </w:trPr>
        <w:tc>
          <w:tcPr>
            <w:tcW w:w="1701" w:type="dxa"/>
            <w:shd w:val="clear" w:color="auto" w:fill="auto"/>
          </w:tcPr>
          <w:p w14:paraId="010972BF" w14:textId="77777777" w:rsidR="00B64300" w:rsidRPr="00B64300" w:rsidRDefault="00B64300" w:rsidP="00B64300">
            <w:pPr>
              <w:suppressLineNumbers/>
              <w:tabs>
                <w:tab w:val="center" w:pos="7088"/>
              </w:tabs>
              <w:ind w:firstLine="0"/>
              <w:jc w:val="left"/>
              <w:rPr>
                <w:rFonts w:ascii="Times New Roman" w:eastAsia="NSimSun" w:hAnsi="Times New Roman" w:cs="Times New Roman"/>
                <w:color w:val="auto"/>
                <w:kern w:val="2"/>
                <w:lang w:val="en-GB" w:eastAsia="zh-CN" w:bidi="hi-IN"/>
              </w:rPr>
            </w:pPr>
            <w:r w:rsidRPr="00B64300">
              <w:rPr>
                <w:rFonts w:ascii="Times New Roman" w:eastAsia="NSimSun" w:hAnsi="Times New Roman" w:cs="Times New Roman"/>
                <w:b/>
                <w:color w:val="auto"/>
                <w:kern w:val="2"/>
                <w:lang w:eastAsia="zh-CN" w:bidi="hi-IN"/>
              </w:rPr>
              <w:t>Darbu plānošana un sagatavošana</w:t>
            </w:r>
            <w:bookmarkStart w:id="104" w:name="_Hlk7967138"/>
            <w:bookmarkEnd w:id="104"/>
          </w:p>
          <w:p w14:paraId="6283C747" w14:textId="77777777" w:rsidR="00B64300" w:rsidRPr="00B64300" w:rsidRDefault="00B64300" w:rsidP="00B64300">
            <w:pPr>
              <w:rPr>
                <w:rFonts w:ascii="Times New Roman" w:hAnsi="Times New Roman" w:cs="Times New Roman"/>
                <w:color w:val="auto"/>
              </w:rPr>
            </w:pPr>
          </w:p>
        </w:tc>
        <w:tc>
          <w:tcPr>
            <w:tcW w:w="7513" w:type="dxa"/>
            <w:shd w:val="clear" w:color="auto" w:fill="auto"/>
          </w:tcPr>
          <w:p w14:paraId="7480C9FB" w14:textId="77777777" w:rsidR="00B64300" w:rsidRPr="00B64300" w:rsidRDefault="00B64300" w:rsidP="00901565">
            <w:pPr>
              <w:suppressLineNumbers/>
              <w:tabs>
                <w:tab w:val="center" w:pos="7088"/>
              </w:tabs>
              <w:ind w:firstLine="0"/>
              <w:jc w:val="left"/>
              <w:rPr>
                <w:rFonts w:ascii="Times New Roman" w:eastAsia="NSimSun" w:hAnsi="Times New Roman" w:cs="Times New Roman"/>
                <w:color w:val="auto"/>
                <w:kern w:val="2"/>
                <w:lang w:eastAsia="zh-CN" w:bidi="hi-IN"/>
              </w:rPr>
            </w:pPr>
            <w:r w:rsidRPr="00B64300">
              <w:rPr>
                <w:rFonts w:ascii="Times New Roman" w:eastAsia="NSimSun" w:hAnsi="Times New Roman" w:cs="Times New Roman"/>
                <w:color w:val="auto"/>
                <w:kern w:val="2"/>
                <w:lang w:eastAsia="zh-CN" w:bidi="hi-IN"/>
              </w:rPr>
              <w:t>Plānojot lielogu dzērveņu stādījumu ierīkošanu bijušajās kūdras ieguves vietās:</w:t>
            </w:r>
          </w:p>
          <w:p w14:paraId="0BD189AA"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veic izvēlētā rekultivācijas veida atbilstības saskaņošana ar vietējās pašvaldības teritorijas plānošanas dokumentiem;</w:t>
            </w:r>
          </w:p>
          <w:p w14:paraId="009AEC65"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vērtē rekultivācijas veida atbilstība derīgo izrakteņu ieguves projekta dokumentācijai, ja kūdras ieguves vietā joprojām tiek īstenota derīgo izrakteņu ieguve;</w:t>
            </w:r>
          </w:p>
          <w:p w14:paraId="526B838E"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veic rekultivācijas meta izstrāde un saskaņošana normatīvo aktu noteiktajā kārtībā;</w:t>
            </w:r>
          </w:p>
          <w:p w14:paraId="01A2C684"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strādā stādījumu lauku projekts;</w:t>
            </w:r>
          </w:p>
          <w:p w14:paraId="5CA6726B"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 xml:space="preserve">jāizstrādā stādījumu lauku nosusināšanas un apūdeņošanas sistēmu un </w:t>
            </w:r>
            <w:proofErr w:type="gramStart"/>
            <w:r w:rsidRPr="00B64300">
              <w:rPr>
                <w:rFonts w:ascii="Times New Roman" w:hAnsi="Times New Roman" w:cs="Times New Roman"/>
                <w:color w:val="auto"/>
              </w:rPr>
              <w:t>citu hidromelioratīvo būvju</w:t>
            </w:r>
            <w:proofErr w:type="gramEnd"/>
            <w:r w:rsidRPr="00B64300">
              <w:rPr>
                <w:rFonts w:ascii="Times New Roman" w:hAnsi="Times New Roman" w:cs="Times New Roman"/>
                <w:color w:val="auto"/>
              </w:rPr>
              <w:t xml:space="preserve"> projekti, jāveic to saskaņošana normatīvo aktu noteiktajā kārtībā;</w:t>
            </w:r>
            <w:bookmarkStart w:id="105" w:name="_Hlk7967192"/>
            <w:bookmarkEnd w:id="105"/>
          </w:p>
          <w:p w14:paraId="7880631D"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izstrādājot jaunu derīgo izrakteņu ieguves projektu vai plānojot grozījumus esošajā projektā, ja kūdras ieguves vietā rekultivācijas laikā tiek paredzēta lielogu dzērveņu stādījumu ierīkošana, jāparedz</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0,5 m bieza augstā purva tipa kūdras slāņa saglabāšana;</w:t>
            </w:r>
          </w:p>
          <w:p w14:paraId="70673895"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derīgo izrakteņu ieguves projekta rekultivācijas daļā atstājamo kartu grāvju savstarpējie attālumi jāplāno tādā attālumā, kas nodrošina nepieciešamo mitruma režīmu stādījumiem;</w:t>
            </w:r>
          </w:p>
          <w:p w14:paraId="42F29F72"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no ilgstoši atstātiem un aizaugušiem kūdras laukiem jānovāc apaugums; jāattīra lauks</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no celmu un koku sakņu paliekām;</w:t>
            </w:r>
          </w:p>
          <w:p w14:paraId="70DBA0DE"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āveic kūdras ieguves vietas planēšana tā, lai virsmas slīpums nepārsniegtu 2%;</w:t>
            </w:r>
          </w:p>
          <w:p w14:paraId="34B7574A"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a nepieciešams, jāveic dzērveņu stādījumu mitruma režīma nodrošināšanai nepieciešamo grāvju sistēmas atjaunošana vai pārbūve, rekultivācijas metā vai derīgo izrakteņu ieguves projektā norādīto kartu grāvju aizbēršana;</w:t>
            </w:r>
          </w:p>
          <w:p w14:paraId="789C886C"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a nepieciešams, rekultivējamā teritorijā vai tai piegulošajā teritorijā jāierīko ūdenstilpes laistīšanai;</w:t>
            </w:r>
          </w:p>
          <w:p w14:paraId="282A8F92" w14:textId="77777777" w:rsidR="00B64300" w:rsidRPr="00B64300" w:rsidRDefault="00B64300" w:rsidP="00B64300">
            <w:pPr>
              <w:numPr>
                <w:ilvl w:val="0"/>
                <w:numId w:val="27"/>
              </w:numPr>
              <w:contextualSpacing/>
              <w:rPr>
                <w:rFonts w:ascii="Times New Roman" w:hAnsi="Times New Roman" w:cs="Times New Roman"/>
                <w:color w:val="auto"/>
              </w:rPr>
            </w:pPr>
            <w:r w:rsidRPr="00B64300">
              <w:rPr>
                <w:rFonts w:ascii="Times New Roman" w:hAnsi="Times New Roman" w:cs="Times New Roman"/>
                <w:color w:val="auto"/>
              </w:rPr>
              <w:t xml:space="preserve">pēc apauguma novākšanas un virsmas līdzināšanas jāveic tās kultivēšana; </w:t>
            </w:r>
          </w:p>
          <w:p w14:paraId="03D2A318" w14:textId="77777777" w:rsidR="00B64300" w:rsidRPr="00B64300" w:rsidRDefault="00B64300" w:rsidP="00B64300">
            <w:pPr>
              <w:numPr>
                <w:ilvl w:val="0"/>
                <w:numId w:val="27"/>
              </w:numPr>
              <w:contextualSpacing/>
              <w:rPr>
                <w:rFonts w:ascii="Times New Roman" w:hAnsi="Times New Roman" w:cs="Times New Roman"/>
                <w:color w:val="auto"/>
              </w:rPr>
            </w:pPr>
            <w:r w:rsidRPr="00B64300">
              <w:rPr>
                <w:rFonts w:ascii="Times New Roman" w:hAnsi="Times New Roman" w:cs="Times New Roman"/>
                <w:color w:val="auto"/>
              </w:rPr>
              <w:t>jāveic augsnes analīzes un, ja nepieciešams, jāveic augsnes mēslošana;</w:t>
            </w:r>
          </w:p>
          <w:p w14:paraId="42C77508" w14:textId="77777777" w:rsidR="00B64300" w:rsidRPr="00B64300" w:rsidRDefault="00B64300" w:rsidP="00B64300">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t>jāizveido tehnoloģiskie pievadceļi;</w:t>
            </w:r>
          </w:p>
          <w:p w14:paraId="78E19F46" w14:textId="77777777" w:rsidR="00B64300" w:rsidRPr="00B64300" w:rsidRDefault="00B64300" w:rsidP="00B64300">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t>jāierīko laistīšanas (virspusējā) sistēma;</w:t>
            </w:r>
          </w:p>
          <w:p w14:paraId="0D70A542" w14:textId="21E18227" w:rsidR="00747D24" w:rsidRPr="00747D24" w:rsidRDefault="00B64300" w:rsidP="00747D24">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lastRenderedPageBreak/>
              <w:t>lielogu dzērveņu laukā ieteicams ierīkot pretsalnu agrās brīdināšanas sistēmu, kas ļauj būtiski palielināt iegūstamo ražu.</w:t>
            </w:r>
          </w:p>
        </w:tc>
      </w:tr>
      <w:tr w:rsidR="00B64300" w:rsidRPr="00B64300" w14:paraId="03F6EA3F" w14:textId="77777777" w:rsidTr="00901565">
        <w:trPr>
          <w:trHeight w:val="1758"/>
        </w:trPr>
        <w:tc>
          <w:tcPr>
            <w:tcW w:w="1701" w:type="dxa"/>
            <w:shd w:val="clear" w:color="auto" w:fill="auto"/>
          </w:tcPr>
          <w:p w14:paraId="1EE5D3FB" w14:textId="77777777" w:rsidR="00B64300" w:rsidRPr="00B64300" w:rsidRDefault="00B64300" w:rsidP="00B64300">
            <w:pPr>
              <w:ind w:firstLine="0"/>
              <w:rPr>
                <w:rFonts w:ascii="Times New Roman" w:hAnsi="Times New Roman" w:cs="Times New Roman"/>
                <w:color w:val="auto"/>
              </w:rPr>
            </w:pPr>
            <w:r w:rsidRPr="00B64300">
              <w:rPr>
                <w:rFonts w:ascii="Times New Roman" w:hAnsi="Times New Roman" w:cs="Times New Roman"/>
                <w:b/>
                <w:color w:val="auto"/>
              </w:rPr>
              <w:lastRenderedPageBreak/>
              <w:t>Meliorācijas sistēmas sagatavošana un uzturēšana</w:t>
            </w:r>
          </w:p>
          <w:p w14:paraId="7202133B" w14:textId="77777777" w:rsidR="00B64300" w:rsidRPr="00B64300" w:rsidRDefault="00B64300" w:rsidP="00B64300">
            <w:pPr>
              <w:ind w:firstLine="0"/>
              <w:jc w:val="left"/>
              <w:rPr>
                <w:rFonts w:ascii="Times New Roman" w:hAnsi="Times New Roman" w:cs="Times New Roman"/>
                <w:color w:val="auto"/>
              </w:rPr>
            </w:pPr>
          </w:p>
        </w:tc>
        <w:tc>
          <w:tcPr>
            <w:tcW w:w="7513" w:type="dxa"/>
            <w:shd w:val="clear" w:color="auto" w:fill="auto"/>
          </w:tcPr>
          <w:p w14:paraId="54A8B079"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Meliorācijas sistēmai jānodrošina </w:t>
            </w:r>
            <w:proofErr w:type="gramStart"/>
            <w:r w:rsidRPr="00B64300">
              <w:rPr>
                <w:rFonts w:ascii="Times New Roman" w:hAnsi="Times New Roman" w:cs="Times New Roman"/>
                <w:color w:val="auto"/>
              </w:rPr>
              <w:t>vidējo gruntsūdens līmeni stādījumu teritorijā</w:t>
            </w:r>
            <w:proofErr w:type="gramEnd"/>
            <w:r w:rsidRPr="00B64300">
              <w:rPr>
                <w:rFonts w:ascii="Times New Roman" w:hAnsi="Times New Roman" w:cs="Times New Roman"/>
                <w:color w:val="auto"/>
              </w:rPr>
              <w:t xml:space="preserve"> ~0,5 m zem kūdras virsmas. Vadoties no konkrētās vietas apstākļiem, jāveic dzērveņu stādījumu mitruma režīma nodrošināšanai nepieciešamo grāvju sistēmas rekonstrukcija vai pārbūve.</w:t>
            </w:r>
          </w:p>
          <w:p w14:paraId="63B72442" w14:textId="361DCB11" w:rsidR="00B64300" w:rsidRPr="00B64300"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Ja rekultivējamā vai tai piegulošajā teritorijā nav mākslīgu</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vai dabisku ūdenstilpju, tās jāizveido, lai nodrošinātu stādījumus ar nepieciešamo ūdens daudzumu laistīšanai, kas ir būtisks priekšnosacījums sekmīgai lielogu dzērveņu audzēšanai.</w:t>
            </w:r>
          </w:p>
        </w:tc>
      </w:tr>
      <w:tr w:rsidR="00B64300" w:rsidRPr="00B64300" w14:paraId="6215A6FC" w14:textId="77777777" w:rsidTr="00901565">
        <w:trPr>
          <w:trHeight w:val="1622"/>
        </w:trPr>
        <w:tc>
          <w:tcPr>
            <w:tcW w:w="1701" w:type="dxa"/>
            <w:shd w:val="clear" w:color="auto" w:fill="auto"/>
          </w:tcPr>
          <w:p w14:paraId="32852670" w14:textId="77777777" w:rsidR="00B64300" w:rsidRPr="00B64300" w:rsidRDefault="00B64300" w:rsidP="00B64300">
            <w:pPr>
              <w:suppressLineNumbers/>
              <w:tabs>
                <w:tab w:val="center" w:pos="7088"/>
              </w:tabs>
              <w:ind w:firstLine="0"/>
              <w:jc w:val="left"/>
              <w:rPr>
                <w:rFonts w:ascii="Times New Roman" w:eastAsia="NSimSun" w:hAnsi="Times New Roman" w:cs="Times New Roman"/>
                <w:b/>
                <w:color w:val="auto"/>
                <w:kern w:val="2"/>
                <w:lang w:eastAsia="zh-CN" w:bidi="hi-IN"/>
              </w:rPr>
            </w:pPr>
            <w:r w:rsidRPr="00B64300">
              <w:rPr>
                <w:rFonts w:ascii="Times New Roman" w:eastAsia="NSimSun" w:hAnsi="Times New Roman" w:cs="Times New Roman"/>
                <w:b/>
                <w:color w:val="auto"/>
                <w:kern w:val="2"/>
                <w:lang w:eastAsia="zh-CN" w:bidi="hi-IN"/>
              </w:rPr>
              <w:t>Virsmas sagatavošana un augsnes ielabošana</w:t>
            </w:r>
          </w:p>
          <w:p w14:paraId="39206F54"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2C5BBEC9"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Uzsākot vietas sagatavošanu lielogu dzērveņu stādījumiem, būtisks nosacījums stādījumu lauka ierīkošanā ir virsmas stāvoklis. Svarīgi, lai stādāmā lauka virsma būtu līdzena, bez mikroieplakām vai pacēlumiem. Ja lauka virsa ir nelīdzena, </w:t>
            </w:r>
            <w:proofErr w:type="gramStart"/>
            <w:r w:rsidRPr="00B64300">
              <w:rPr>
                <w:rFonts w:ascii="Times New Roman" w:hAnsi="Times New Roman" w:cs="Times New Roman"/>
                <w:color w:val="auto"/>
              </w:rPr>
              <w:t>nepieciešama virsmas planēšana</w:t>
            </w:r>
            <w:proofErr w:type="gramEnd"/>
            <w:r w:rsidRPr="00B64300">
              <w:rPr>
                <w:rFonts w:ascii="Times New Roman" w:hAnsi="Times New Roman" w:cs="Times New Roman"/>
                <w:color w:val="auto"/>
              </w:rPr>
              <w:t>, izlīdzinot lauku, lai virsmas slīpums nepārsniegtu 2%. Tas nepieciešams, lai stādījumus varētu efektīvāk aizsargāt pret salnām, kā arī nodrošināt atbilstošu mitruma režīmu, kas ir galvenie gaidāmās ražas lielumu ietekmējošie faktori. Pēc virsmas līdzināšanas ir jāveic dziļirdināšana. Dziļirdināšanu veic vidēji 0,4 m dziļumā, vienmērīgi apstrādājot visu lauku (Silava 2016).</w:t>
            </w:r>
          </w:p>
          <w:p w14:paraId="56B2F39E"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Ja lielogu dzērveņu stādījumu ierīkošana tiek plānota kā zemes izmantošanas veids pēc kūdras ieguves teritorijās, kur tā vēl nav uzsākta vai joprojām tiek veikta, vismaz 2–3 sezonas pirms stādījumu ierīkošanas uzsākšanas kā noslēdzošo posmu kūdras ieguvē ieteicams paredzēt frēzkūdras ieguves tehnoloģiju. Pielietojot frēzkūdras ieguves metodi, iespējams iegūt līdzenu lauku. Tad lauks nebūs speciāli jālīdzina, jāfrēzē un jāveic citas darbības, tādējādi samazināsies lielogu dzērveņu lauka ierīkošanas izmaksas.</w:t>
            </w:r>
          </w:p>
          <w:p w14:paraId="2A38E2FF"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Teritorijās, kur kūdras ieguve ir pārtraukta pirms vairākiem gadu desmitiem, nav veikta rekultivācija un ir izveidojies apaugums, pirms stādījumu ierīkošanas tas jānovāc, izcērtot kokus un izraujot to saknes, kā arī novācot zemsedzes veģetāciju.</w:t>
            </w:r>
          </w:p>
          <w:p w14:paraId="63690802"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Ja stādījumu ierīkošanai paredzētajā teritorijā kūdras virskārtā ir celmi, jāveic lauku atcelmošana un tie jāizvāc no visas platības, nodrošinot pilnvērtīgu turpmāko stādījumu apsaimniekošanu ar ogu audzēšanā izmantojamām lauksaimniecības mašīnām un iekārtām.</w:t>
            </w:r>
          </w:p>
          <w:p w14:paraId="4F65177B"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irms dzērveņu stīgu iestrādes vai apsakņotu spraudeņu stādīšanas ir jāveic augšņu agroķīmiskā izpēte</w:t>
            </w:r>
            <w:r w:rsidRPr="00B64300">
              <w:rPr>
                <w:rFonts w:ascii="Times New Roman" w:hAnsi="Times New Roman" w:cs="Times New Roman"/>
                <w:color w:val="000000"/>
                <w:shd w:val="clear" w:color="auto" w:fill="FFFFFF"/>
              </w:rPr>
              <w:t>. Šī informācija palīdz novērtēt augsnes auglību, lielogu dzērveņu augšanas potenciālu</w:t>
            </w:r>
            <w:r w:rsidRPr="00B64300">
              <w:rPr>
                <w:rFonts w:ascii="Times New Roman" w:hAnsi="Times New Roman" w:cs="Times New Roman"/>
                <w:color w:val="000000"/>
              </w:rPr>
              <w:t xml:space="preserve"> un augsnes mēslošanas nepieciešamību. Mēslošanas līdzekļi u</w:t>
            </w:r>
            <w:r w:rsidRPr="00B64300">
              <w:rPr>
                <w:rFonts w:ascii="Times New Roman" w:hAnsi="Times New Roman" w:cs="Times New Roman"/>
                <w:color w:val="auto"/>
              </w:rPr>
              <w:t>n daudzums ir atkarīgs no kūdrā esošā barības vielu daudzuma un kūdras īpašībām, tās jāsalāgo ar dzērveņu augšanai nepieciešamajām prasībām.</w:t>
            </w:r>
          </w:p>
          <w:p w14:paraId="7442B2F4" w14:textId="77777777" w:rsidR="00B64300" w:rsidRPr="00B64300" w:rsidRDefault="00B64300" w:rsidP="00901565">
            <w:pPr>
              <w:ind w:firstLine="0"/>
              <w:rPr>
                <w:rFonts w:ascii="Times New Roman" w:hAnsi="Times New Roman" w:cs="Times New Roman"/>
                <w:color w:val="000000"/>
              </w:rPr>
            </w:pPr>
            <w:r w:rsidRPr="00B64300">
              <w:rPr>
                <w:rFonts w:ascii="Times New Roman" w:hAnsi="Times New Roman" w:cs="Times New Roman"/>
                <w:color w:val="000000"/>
              </w:rPr>
              <w:t>Ja plānotajā lielogu dzērveņu stādījumu laukā augsnes pH skaitlis ir zemāks par 3,5, t. i., apstākļi nav lielogu dzērveņu augšanai optimāli, jāveic augsnes ielabošana kaļķojot (Āboliņš</w:t>
            </w:r>
            <w:proofErr w:type="gramStart"/>
            <w:r w:rsidRPr="00B64300">
              <w:rPr>
                <w:rFonts w:ascii="Times New Roman" w:hAnsi="Times New Roman" w:cs="Times New Roman"/>
                <w:color w:val="000000"/>
              </w:rPr>
              <w:t xml:space="preserve">  </w:t>
            </w:r>
            <w:proofErr w:type="gramEnd"/>
            <w:r w:rsidRPr="00B64300">
              <w:rPr>
                <w:rFonts w:ascii="Times New Roman" w:hAnsi="Times New Roman" w:cs="Times New Roman"/>
                <w:color w:val="000000"/>
              </w:rPr>
              <w:t>u. c. 2012).</w:t>
            </w:r>
          </w:p>
          <w:p w14:paraId="3DD842B6" w14:textId="102DE373" w:rsidR="00B64300" w:rsidRPr="00B64300" w:rsidRDefault="00B64300" w:rsidP="00901565">
            <w:pPr>
              <w:ind w:firstLine="0"/>
              <w:rPr>
                <w:rFonts w:ascii="Times New Roman" w:hAnsi="Times New Roman" w:cs="Times New Roman"/>
                <w:color w:val="000000"/>
              </w:rPr>
            </w:pPr>
            <w:r w:rsidRPr="00B64300">
              <w:rPr>
                <w:rFonts w:ascii="Times New Roman" w:hAnsi="Times New Roman" w:cs="Times New Roman"/>
                <w:color w:val="000000"/>
              </w:rPr>
              <w:t>Lielogu dzērvenēm optimālā substrāta aktīvā reakcija (pH</w:t>
            </w:r>
            <w:r w:rsidRPr="00B64300">
              <w:rPr>
                <w:rFonts w:ascii="Times New Roman" w:hAnsi="Times New Roman" w:cs="Times New Roman"/>
                <w:color w:val="000000"/>
                <w:vertAlign w:val="subscript"/>
              </w:rPr>
              <w:t>Kcl</w:t>
            </w:r>
            <w:r w:rsidRPr="00B64300">
              <w:rPr>
                <w:rFonts w:ascii="Times New Roman" w:hAnsi="Times New Roman" w:cs="Times New Roman"/>
                <w:color w:val="000000"/>
              </w:rPr>
              <w:t>)</w:t>
            </w:r>
            <w:r w:rsidRPr="00B64300">
              <w:rPr>
                <w:rFonts w:ascii="Times New Roman" w:hAnsi="Times New Roman" w:cs="Times New Roman"/>
                <w:color w:val="000000"/>
                <w:vertAlign w:val="subscript"/>
              </w:rPr>
              <w:t xml:space="preserve"> </w:t>
            </w:r>
            <w:r w:rsidRPr="00B64300">
              <w:rPr>
                <w:rFonts w:ascii="Times New Roman" w:hAnsi="Times New Roman" w:cs="Times New Roman"/>
                <w:color w:val="000000"/>
              </w:rPr>
              <w:t>ir 4,5 ± 0,3. Pie pH</w:t>
            </w:r>
            <w:r w:rsidRPr="00B64300">
              <w:rPr>
                <w:rFonts w:ascii="Times New Roman" w:hAnsi="Times New Roman" w:cs="Times New Roman"/>
                <w:color w:val="000000"/>
                <w:vertAlign w:val="subscript"/>
              </w:rPr>
              <w:t>KCl</w:t>
            </w:r>
            <w:r w:rsidRPr="00B64300">
              <w:rPr>
                <w:rFonts w:ascii="Times New Roman" w:hAnsi="Times New Roman" w:cs="Times New Roman"/>
                <w:color w:val="000000"/>
              </w:rPr>
              <w:t xml:space="preserve"> virs 5,2 sākas dzelzs un pārējo mikroelementu uzņemšanas traucējumi, bet pie 4,0 un zemāk – kalcija deficīts. Ģipšošana nodrošina augu sakņu apgādi ar kalciju bez būtiskām pH izmaiņām kūdrā. Ja stādījumu ierīko pavasarī, iepriekšējā rudenī iestrādā augsnē 1–1,2 t uz hektāru ģipsi. </w:t>
            </w:r>
            <w:proofErr w:type="gramStart"/>
            <w:r w:rsidRPr="00B64300">
              <w:rPr>
                <w:rFonts w:ascii="Times New Roman" w:hAnsi="Times New Roman" w:cs="Times New Roman"/>
                <w:color w:val="000000"/>
              </w:rPr>
              <w:t>Ģipsi</w:t>
            </w:r>
            <w:proofErr w:type="gramEnd"/>
            <w:r w:rsidRPr="00B64300">
              <w:rPr>
                <w:rFonts w:ascii="Times New Roman" w:hAnsi="Times New Roman" w:cs="Times New Roman"/>
                <w:color w:val="000000"/>
              </w:rPr>
              <w:t xml:space="preserve"> jāiestrādā vienmērīgi visā lauka platībā. Uzturošās ģipšošanas deva ir 300–500 kg/ha. Ģipša iestrādāšana kūdrā neizmaina pH, jo ģipsis ir neitrāls sāls. Ģipsis bez kalcija un sēra satur arī citus barības elementus nelielās koncentrācijās. </w:t>
            </w:r>
            <w:proofErr w:type="gramStart"/>
            <w:r w:rsidRPr="00B64300">
              <w:rPr>
                <w:rFonts w:ascii="Times New Roman" w:hAnsi="Times New Roman" w:cs="Times New Roman"/>
                <w:color w:val="000000"/>
              </w:rPr>
              <w:t>Ģipšošanu</w:t>
            </w:r>
            <w:proofErr w:type="gramEnd"/>
            <w:r w:rsidRPr="00B64300">
              <w:rPr>
                <w:rFonts w:ascii="Times New Roman" w:hAnsi="Times New Roman" w:cs="Times New Roman"/>
                <w:color w:val="000000"/>
              </w:rPr>
              <w:t xml:space="preserve"> jāveic iepriekšējā gadā pirms lielogu dzērveņu stādīšanas, lai izskalotos pārbagātas sul</w:t>
            </w:r>
            <w:r w:rsidR="004734EF">
              <w:rPr>
                <w:rFonts w:ascii="Times New Roman" w:hAnsi="Times New Roman" w:cs="Times New Roman"/>
                <w:color w:val="000000"/>
              </w:rPr>
              <w:t>fātu koncentrācijas (Osvalde u.</w:t>
            </w:r>
            <w:r w:rsidRPr="00B64300">
              <w:rPr>
                <w:rFonts w:ascii="Times New Roman" w:hAnsi="Times New Roman" w:cs="Times New Roman"/>
                <w:color w:val="000000"/>
              </w:rPr>
              <w:t>c. 2011).</w:t>
            </w:r>
          </w:p>
          <w:p w14:paraId="2C841490"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Lielogu dzērvenes jāmēslo pavasarī un vasaras pirmajā pusē, kad atjaunojas veģetācija (no aprīļa līdz jūnija vidum). </w:t>
            </w:r>
          </w:p>
        </w:tc>
      </w:tr>
      <w:tr w:rsidR="00B64300" w:rsidRPr="00B64300" w14:paraId="734AF966" w14:textId="77777777" w:rsidTr="00901565">
        <w:trPr>
          <w:trHeight w:val="1927"/>
        </w:trPr>
        <w:tc>
          <w:tcPr>
            <w:tcW w:w="1701" w:type="dxa"/>
            <w:shd w:val="clear" w:color="auto" w:fill="auto"/>
          </w:tcPr>
          <w:p w14:paraId="73B4071B"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lastRenderedPageBreak/>
              <w:t>Lielogu dzērveņu stādīšana</w:t>
            </w:r>
          </w:p>
          <w:p w14:paraId="5C8196C9" w14:textId="77777777" w:rsidR="00B64300" w:rsidRPr="00B64300" w:rsidRDefault="00B64300" w:rsidP="00B64300">
            <w:pPr>
              <w:ind w:firstLine="0"/>
              <w:rPr>
                <w:rFonts w:ascii="Times New Roman" w:hAnsi="Times New Roman" w:cs="Times New Roman"/>
                <w:color w:val="auto"/>
              </w:rPr>
            </w:pPr>
          </w:p>
          <w:p w14:paraId="72828026"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137B178F"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ielogu dzērveņu stādīšana notiek ar dzērveņu stīgām, tās vienmērīgi izkaisot pa lauku. Mazās platībās var stādīt apsakņotus dzērveņu spraudeņus. Dzērvenes stāda no maija līdz jūnija vidum. Viena hektāra ierīkošanai nepieciešamas 2,5–3 t stīgu vai 20 000 apsakņotu stādu. Pirmā raža sagaidāma trešajā gadā pēc iestādīšanas, bet regulāra raža – sākot ar sesto gadu, kad no 1 ha var vidēji iegūt 14–40 t (maksimāli – 56 t) ogu. Lielogu dzērvenes vienā vietā var audzēt un iegūt ražas 50–100 gadus (Eriņš</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2011).</w:t>
            </w:r>
          </w:p>
          <w:p w14:paraId="74439633" w14:textId="5BA3940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ielogu dzērveņu stīgas var iestrādāt ar diskiem vai ar frēzi. Kā ieteicamākais un ekonomiski izdevīgākais paņēmiens ir stīgu iestrāde ar frēzi, jo, iestrādājot ar diskiem, daļa stīgu netiek pilnīgi iespiestas kūdrā, tās neapsakņojas, aiziet bojā, radot zaudējumus. Stādījumu mulčēšanai ieteicams izmantot sfagnu kūdru vai atsevišķās saimniecībās, kur nav ierīkota apūdeņošana, skuju koku zāģu skaidas (klā</w:t>
            </w:r>
            <w:r w:rsidR="004734EF">
              <w:rPr>
                <w:rFonts w:ascii="Times New Roman" w:hAnsi="Times New Roman" w:cs="Times New Roman"/>
                <w:color w:val="auto"/>
              </w:rPr>
              <w:t>jot 3–4 cm biezumā) (Osvalde u.</w:t>
            </w:r>
            <w:r w:rsidRPr="00B64300">
              <w:rPr>
                <w:rFonts w:ascii="Times New Roman" w:hAnsi="Times New Roman" w:cs="Times New Roman"/>
                <w:color w:val="auto"/>
              </w:rPr>
              <w:t>c. 2011).</w:t>
            </w:r>
          </w:p>
          <w:p w14:paraId="5FE606C8"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ēc stīgu izkaisīšanas visu lauku apstrādā ar frēzi aptuveni 3 cm dziļumā. Veic lauka pirmreizējo laistīšanu. Papildus ir ieteicams ierīkot laistīšanas (virspusējo) sistēmu. Lai arī tās ierīkošanas izmaksas ir lielas, tomēr pieredze liecina, ka bez tās ražas var būt mazas un nevienmērīgas. Iekārtojot laistīšanas sistēmu, ir iespējams efektīvāk cīnīties pret salnām (laistot stādījumus pirms salnas, iespējams tos pasargāt no straujām temperatūras svārstībām un šūnu bojājumiem, jo ūdens piesaista siltumu), kā arī ar ilgstoša sausuma periodiem, būtiski palielinot ikgadējo iegūstamās ražas lielumu. Lai ierīkotu laistīšanas sistēmu, blakus lielogu dzērveņu audzēšanas laukam ir jābūt ūdens ņemšanas vietai. Vislabāk to ir ierīkot tā, lai nokrišņu laikā ūdens no lielogu dzērveņu laukiem tiktu</w:t>
            </w:r>
            <w:proofErr w:type="gramStart"/>
            <w:r w:rsidRPr="00B64300">
              <w:rPr>
                <w:rFonts w:ascii="Times New Roman" w:hAnsi="Times New Roman" w:cs="Times New Roman"/>
                <w:color w:val="auto"/>
              </w:rPr>
              <w:t xml:space="preserve"> novadīts šajā ūdens uzglabāšanas vietā un nepieciešamības gadījumā</w:t>
            </w:r>
            <w:proofErr w:type="gramEnd"/>
            <w:r w:rsidRPr="00B64300">
              <w:rPr>
                <w:rFonts w:ascii="Times New Roman" w:hAnsi="Times New Roman" w:cs="Times New Roman"/>
                <w:color w:val="auto"/>
              </w:rPr>
              <w:t xml:space="preserve"> uzkrātais ūdens ar sūkņu un cauruļvadu sistēmas palīdzību tiktu novadīts uz lielogu dzērveņu audzēšanas laukiem.</w:t>
            </w:r>
          </w:p>
          <w:p w14:paraId="6D1C5738" w14:textId="1A57D1F1"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Kad lielogu dzērveņu stādījumi ir iekopti un dzērvenes ieaugušās var piesaistīt biškopjus – bišu pievešanai stādījumu apputeksnēšanai. Tas palielinās dzērveņu ražu.</w:t>
            </w:r>
          </w:p>
        </w:tc>
      </w:tr>
      <w:tr w:rsidR="00B64300" w:rsidRPr="00B64300" w14:paraId="16EE01D5" w14:textId="77777777" w:rsidTr="00901565">
        <w:trPr>
          <w:trHeight w:val="1927"/>
        </w:trPr>
        <w:tc>
          <w:tcPr>
            <w:tcW w:w="1701" w:type="dxa"/>
            <w:shd w:val="clear" w:color="auto" w:fill="auto"/>
          </w:tcPr>
          <w:p w14:paraId="1E4EBA37"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Klimata pārmaiņu mazināšana</w:t>
            </w:r>
          </w:p>
        </w:tc>
        <w:tc>
          <w:tcPr>
            <w:tcW w:w="7513" w:type="dxa"/>
            <w:shd w:val="clear" w:color="auto" w:fill="auto"/>
          </w:tcPr>
          <w:p w14:paraId="3E853278" w14:textId="0BB64F9D" w:rsidR="00B64300" w:rsidRPr="00747D24" w:rsidRDefault="00B64300" w:rsidP="00901565">
            <w:pPr>
              <w:ind w:firstLine="0"/>
              <w:rPr>
                <w:rFonts w:ascii="Times New Roman" w:hAnsi="Times New Roman" w:cs="Times New Roman"/>
                <w:color w:val="000000"/>
              </w:rPr>
            </w:pPr>
            <w:r w:rsidRPr="00B64300">
              <w:rPr>
                <w:rFonts w:ascii="Times New Roman" w:hAnsi="Times New Roman" w:cs="Times New Roman"/>
                <w:bCs/>
                <w:color w:val="auto"/>
              </w:rPr>
              <w:t>Apsverot lielogu dzērveņu stādījumu ierīkošanu kūdras laukos</w:t>
            </w:r>
            <w:r w:rsidRPr="00B64300">
              <w:rPr>
                <w:rFonts w:ascii="Times New Roman" w:hAnsi="Times New Roman" w:cs="Times New Roman"/>
                <w:color w:val="auto"/>
              </w:rPr>
              <w:t xml:space="preserve">, jāizvērtē arī klimata pārmaiņu mazināšanas aspekts. LIFE REstore </w:t>
            </w:r>
            <w:r w:rsidRPr="004734EF">
              <w:rPr>
                <w:rFonts w:ascii="Times New Roman" w:hAnsi="Times New Roman" w:cs="Times New Roman"/>
                <w:color w:val="auto"/>
              </w:rPr>
              <w:t>projektā</w:t>
            </w:r>
            <w:r w:rsidR="00952A72" w:rsidRPr="004734EF">
              <w:rPr>
                <w:rFonts w:ascii="Times New Roman" w:hAnsi="Times New Roman" w:cs="Times New Roman"/>
                <w:color w:val="auto"/>
              </w:rPr>
              <w:t xml:space="preserve"> </w:t>
            </w:r>
            <w:r w:rsidR="00952A72" w:rsidRPr="004734EF">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color w:val="auto"/>
              </w:rPr>
              <w:t xml:space="preserve"> ietekme uz SEG emisijām novērtēta 30 gadu periodam pēc rekultivācijas, pieņemot, ka lielogu dzērvenes stāda teritorijā, kurā kūdras ieguves pārtraukta nesen un vēl nav izveidojusies zemsedzes veģetācija, bet augsnes virskārtu veido neauglīga augstā purva tipa kūdra. Pēc rekultivācijas SEG emisijas samazināsies par 3,4 t CO</w:t>
            </w:r>
            <w:r w:rsidRPr="00B64300">
              <w:rPr>
                <w:rFonts w:ascii="Times New Roman" w:hAnsi="Times New Roman" w:cs="Times New Roman"/>
                <w:color w:val="auto"/>
                <w:vertAlign w:val="subscript"/>
              </w:rPr>
              <w:t>2 </w:t>
            </w:r>
            <w:r w:rsidRPr="00B64300">
              <w:rPr>
                <w:rFonts w:ascii="Times New Roman" w:hAnsi="Times New Roman" w:cs="Times New Roman"/>
                <w:color w:val="auto"/>
              </w:rPr>
              <w:t>ekv. ha</w:t>
            </w:r>
            <w:r w:rsidRPr="00B64300">
              <w:rPr>
                <w:rFonts w:ascii="Times New Roman" w:hAnsi="Times New Roman" w:cs="Times New Roman"/>
                <w:color w:val="auto"/>
                <w:vertAlign w:val="superscript"/>
              </w:rPr>
              <w:t>-1</w:t>
            </w:r>
            <w:r w:rsidRPr="00B64300">
              <w:rPr>
                <w:rFonts w:ascii="Times New Roman" w:hAnsi="Times New Roman" w:cs="Times New Roman"/>
                <w:color w:val="auto"/>
              </w:rPr>
              <w:t xml:space="preserve"> gadā, salīdzinot ar sākotnējo stāvokli. Kopējās SEG emisijas lielogu dzērveņu stādījumos aprēķinu periodā atbilst 2,9 t CO</w:t>
            </w:r>
            <w:r w:rsidRPr="00B64300">
              <w:rPr>
                <w:rFonts w:ascii="Times New Roman" w:hAnsi="Times New Roman" w:cs="Times New Roman"/>
                <w:color w:val="auto"/>
                <w:vertAlign w:val="subscript"/>
              </w:rPr>
              <w:t>2 </w:t>
            </w:r>
            <w:r w:rsidRPr="00B64300">
              <w:rPr>
                <w:rFonts w:ascii="Times New Roman" w:hAnsi="Times New Roman" w:cs="Times New Roman"/>
                <w:color w:val="auto"/>
              </w:rPr>
              <w:t>ekv. ha</w:t>
            </w:r>
            <w:r w:rsidRPr="00B64300">
              <w:rPr>
                <w:rFonts w:ascii="Times New Roman" w:hAnsi="Times New Roman" w:cs="Times New Roman"/>
                <w:color w:val="auto"/>
                <w:vertAlign w:val="superscript"/>
              </w:rPr>
              <w:t>-1</w:t>
            </w:r>
            <w:r w:rsidRPr="00B64300">
              <w:rPr>
                <w:rFonts w:ascii="Times New Roman" w:hAnsi="Times New Roman" w:cs="Times New Roman"/>
                <w:color w:val="auto"/>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O emisijas no augsnes. Šīs emisijas uzskaita lauksaimniecības sektorā, pielietojot unificētu aprēķinu metodi pielietotā mēslojuma daudzuma </w:t>
            </w:r>
            <w:r w:rsidRPr="004734EF">
              <w:rPr>
                <w:rFonts w:ascii="Times New Roman" w:hAnsi="Times New Roman" w:cs="Times New Roman"/>
                <w:color w:val="auto"/>
              </w:rPr>
              <w:t>pārrēķinam uz</w:t>
            </w:r>
            <w:r w:rsidRPr="004734EF">
              <w:rPr>
                <w:rFonts w:ascii="Times New Roman" w:hAnsi="Times New Roman" w:cs="Times New Roman"/>
                <w:color w:val="000000"/>
              </w:rPr>
              <w:t xml:space="preserve"> tiešajām un netiešajām N</w:t>
            </w:r>
            <w:r w:rsidRPr="004734EF">
              <w:rPr>
                <w:rFonts w:ascii="Times New Roman" w:hAnsi="Times New Roman" w:cs="Times New Roman"/>
                <w:color w:val="000000"/>
                <w:vertAlign w:val="subscript"/>
              </w:rPr>
              <w:t>2</w:t>
            </w:r>
            <w:r w:rsidRPr="004734EF">
              <w:rPr>
                <w:rFonts w:ascii="Times New Roman" w:hAnsi="Times New Roman" w:cs="Times New Roman"/>
                <w:color w:val="000000"/>
              </w:rPr>
              <w:t>O emisijām (LIFE REstore projekta</w:t>
            </w:r>
            <w:r w:rsidR="00952A72" w:rsidRPr="004734EF">
              <w:rPr>
                <w:rFonts w:ascii="Times New Roman" w:hAnsi="Times New Roman" w:cs="Times New Roman"/>
                <w:color w:val="000000"/>
              </w:rPr>
              <w:t xml:space="preserve"> </w:t>
            </w:r>
            <w:r w:rsidR="00952A72" w:rsidRPr="004734EF">
              <w:rPr>
                <w:rFonts w:ascii="Times New Roman" w:eastAsia="Times New Roman" w:hAnsi="Times New Roman" w:cs="Times New Roman"/>
                <w:color w:val="000000"/>
                <w:lang w:eastAsia="lv-LV"/>
              </w:rPr>
              <w:t>“Degradēto purvu atbildīga apsaimniekošana un ilgtspējīga izmantošana Latvijā”</w:t>
            </w:r>
            <w:r w:rsidRPr="004734EF">
              <w:rPr>
                <w:rFonts w:ascii="Times New Roman" w:hAnsi="Times New Roman" w:cs="Times New Roman"/>
                <w:color w:val="000000"/>
              </w:rPr>
              <w:t xml:space="preserve"> dati).</w:t>
            </w:r>
          </w:p>
        </w:tc>
      </w:tr>
      <w:tr w:rsidR="00B64300" w:rsidRPr="00B64300" w14:paraId="0DC4BFCC" w14:textId="77777777" w:rsidTr="00901565">
        <w:trPr>
          <w:trHeight w:val="1750"/>
        </w:trPr>
        <w:tc>
          <w:tcPr>
            <w:tcW w:w="1701" w:type="dxa"/>
            <w:shd w:val="clear" w:color="auto" w:fill="auto"/>
          </w:tcPr>
          <w:p w14:paraId="43C912DC"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bCs/>
                <w:color w:val="auto"/>
              </w:rPr>
              <w:t>Pazīmes, kas liecina par sekmīgu vai nesekmīgu rekultivāciju</w:t>
            </w:r>
          </w:p>
        </w:tc>
        <w:tc>
          <w:tcPr>
            <w:tcW w:w="7513" w:type="dxa"/>
            <w:shd w:val="clear" w:color="auto" w:fill="auto"/>
          </w:tcPr>
          <w:p w14:paraId="13E54A88" w14:textId="77777777" w:rsidR="00B64300" w:rsidRPr="00B64300" w:rsidRDefault="00B64300" w:rsidP="00B64300">
            <w:pPr>
              <w:ind w:firstLine="0"/>
              <w:rPr>
                <w:rFonts w:ascii="Times New Roman" w:hAnsi="Times New Roman" w:cs="Times New Roman"/>
                <w:b/>
                <w:bCs/>
                <w:color w:val="auto"/>
              </w:rPr>
            </w:pPr>
            <w:r w:rsidRPr="00B64300">
              <w:rPr>
                <w:rFonts w:ascii="Times New Roman" w:hAnsi="Times New Roman" w:cs="Times New Roman"/>
                <w:b/>
                <w:bCs/>
                <w:color w:val="auto"/>
              </w:rPr>
              <w:t>Par sekmīgu rekultivāciju liecina:</w:t>
            </w:r>
          </w:p>
          <w:p w14:paraId="5E68F741"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Teritorija ir līdzena, tajā darbojas meliorācijas sistēma atbilstoši lielogu dzērveņu prasībām. Lielogu dzērvenes vienmērīgi nosedz visu lauka virsmu.</w:t>
            </w:r>
          </w:p>
          <w:p w14:paraId="7BE26D20" w14:textId="77777777" w:rsidR="00B64300" w:rsidRPr="00B64300" w:rsidRDefault="00B64300" w:rsidP="00B64300">
            <w:pPr>
              <w:suppressLineNumbers/>
              <w:tabs>
                <w:tab w:val="center" w:pos="7088"/>
              </w:tabs>
              <w:ind w:firstLine="0"/>
              <w:jc w:val="left"/>
              <w:rPr>
                <w:rFonts w:ascii="Times New Roman" w:eastAsia="NSimSun" w:hAnsi="Times New Roman" w:cs="Times New Roman"/>
                <w:b/>
                <w:color w:val="auto"/>
                <w:kern w:val="2"/>
                <w:lang w:eastAsia="zh-CN" w:bidi="hi-IN"/>
              </w:rPr>
            </w:pPr>
          </w:p>
          <w:p w14:paraId="38814FC6" w14:textId="77777777" w:rsidR="00B64300" w:rsidRPr="00B64300" w:rsidRDefault="00B64300" w:rsidP="00B64300">
            <w:pPr>
              <w:ind w:firstLine="0"/>
              <w:rPr>
                <w:rFonts w:ascii="Times New Roman" w:hAnsi="Times New Roman" w:cs="Times New Roman"/>
                <w:b/>
                <w:bCs/>
                <w:color w:val="auto"/>
              </w:rPr>
            </w:pPr>
            <w:r w:rsidRPr="00B64300">
              <w:rPr>
                <w:rFonts w:ascii="Times New Roman" w:hAnsi="Times New Roman" w:cs="Times New Roman"/>
                <w:b/>
                <w:bCs/>
                <w:color w:val="auto"/>
              </w:rPr>
              <w:t>Par nesekmīgu rekultivāciju liecina:</w:t>
            </w:r>
          </w:p>
          <w:p w14:paraId="53DE2F2D"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Rekultivējamajā teritorija ilgstoši applūst, nav līdzena. Nedarbojas stādījumos ierīkotā meliorācijas sistēma</w:t>
            </w:r>
            <w:proofErr w:type="gramStart"/>
            <w:r w:rsidRPr="00B64300">
              <w:rPr>
                <w:rFonts w:ascii="Times New Roman" w:hAnsi="Times New Roman" w:cs="Times New Roman"/>
                <w:color w:val="auto"/>
              </w:rPr>
              <w:t xml:space="preserve"> vai tā nav piemērota lielogu dzērveņu audzēšanai</w:t>
            </w:r>
            <w:proofErr w:type="gramEnd"/>
            <w:r w:rsidRPr="00B64300">
              <w:rPr>
                <w:rFonts w:ascii="Times New Roman" w:hAnsi="Times New Roman" w:cs="Times New Roman"/>
                <w:color w:val="auto"/>
              </w:rPr>
              <w:t>.</w:t>
            </w:r>
          </w:p>
        </w:tc>
      </w:tr>
      <w:tr w:rsidR="00B64300" w:rsidRPr="00B64300" w14:paraId="249F944D" w14:textId="77777777" w:rsidTr="00901565">
        <w:trPr>
          <w:trHeight w:val="968"/>
        </w:trPr>
        <w:tc>
          <w:tcPr>
            <w:tcW w:w="1701" w:type="dxa"/>
            <w:shd w:val="clear" w:color="auto" w:fill="auto"/>
          </w:tcPr>
          <w:p w14:paraId="4FFE9E8B"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Ieguvumi</w:t>
            </w:r>
          </w:p>
          <w:p w14:paraId="7615257E"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244C3B4D"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ēc kūdras ieguves teritorija tiek izmantota saimnieciskajai darbībai, kura nodrošina darba vietas un ienākumus.</w:t>
            </w:r>
          </w:p>
          <w:p w14:paraId="5AA26F95" w14:textId="03F02778"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abi un pareizi kopti lielogu dzērveņu stādījumi pilnībā nosedz kūdras virskārtu, kas samazina SEG emisijas.</w:t>
            </w:r>
          </w:p>
        </w:tc>
      </w:tr>
      <w:tr w:rsidR="00B64300" w:rsidRPr="00B64300" w14:paraId="7F5BE875" w14:textId="77777777" w:rsidTr="00901565">
        <w:trPr>
          <w:trHeight w:val="558"/>
        </w:trPr>
        <w:tc>
          <w:tcPr>
            <w:tcW w:w="1701" w:type="dxa"/>
            <w:shd w:val="clear" w:color="auto" w:fill="auto"/>
          </w:tcPr>
          <w:p w14:paraId="19091A67"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lastRenderedPageBreak/>
              <w:t>Trūkumi</w:t>
            </w:r>
          </w:p>
          <w:p w14:paraId="0D469F63"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3C896E5E" w14:textId="0AF9D558"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auku mēslošana, lai nodrošinātu lielākas ražas, palielina</w:t>
            </w:r>
            <w:proofErr w:type="gramStart"/>
            <w:r w:rsidRPr="00B64300">
              <w:rPr>
                <w:rFonts w:ascii="Times New Roman" w:hAnsi="Times New Roman" w:cs="Times New Roman"/>
                <w:color w:val="auto"/>
              </w:rPr>
              <w:t xml:space="preserve">  </w:t>
            </w:r>
            <w:proofErr w:type="gramEnd"/>
            <w:r w:rsidRPr="00B64300">
              <w:rPr>
                <w:rFonts w:ascii="Times New Roman" w:hAnsi="Times New Roman" w:cs="Times New Roman"/>
                <w:color w:val="auto"/>
              </w:rPr>
              <w:t>SEG emisijas. Taču sagaidāms nebūtisks emisiju pieaugums, ja tiek ievērots pareizs mēslošanas laiks un devas.</w:t>
            </w:r>
          </w:p>
        </w:tc>
      </w:tr>
      <w:tr w:rsidR="00B64300" w:rsidRPr="00B64300" w14:paraId="53060A77" w14:textId="77777777" w:rsidTr="00901565">
        <w:trPr>
          <w:trHeight w:val="770"/>
        </w:trPr>
        <w:tc>
          <w:tcPr>
            <w:tcW w:w="1701" w:type="dxa"/>
            <w:shd w:val="clear" w:color="auto" w:fill="auto"/>
          </w:tcPr>
          <w:p w14:paraId="03F1C851"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Ekosistēmas pakalpojumi</w:t>
            </w:r>
          </w:p>
        </w:tc>
        <w:tc>
          <w:tcPr>
            <w:tcW w:w="7513" w:type="dxa"/>
            <w:shd w:val="clear" w:color="auto" w:fill="auto"/>
          </w:tcPr>
          <w:p w14:paraId="7706981A" w14:textId="348FC809"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Ogu audzēšanu iespējams klasificēt kā lauksaimniecisko darbību, kuras augstākā ekosistēmu pakalpojumu vērtība ir spēja nodrošināt augstus apgādes pakalpojumus. Vienlaikus sniegtie regulācijas pakalpojumi ir salīdzinoši zemāki.</w:t>
            </w:r>
          </w:p>
        </w:tc>
      </w:tr>
      <w:tr w:rsidR="00B64300" w:rsidRPr="00B64300" w14:paraId="24FD3F02" w14:textId="77777777" w:rsidTr="00901565">
        <w:trPr>
          <w:trHeight w:val="770"/>
        </w:trPr>
        <w:tc>
          <w:tcPr>
            <w:tcW w:w="1701" w:type="dxa"/>
            <w:shd w:val="clear" w:color="auto" w:fill="auto"/>
          </w:tcPr>
          <w:p w14:paraId="29CC5C29"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Rekultivācijas pabeigšana</w:t>
            </w:r>
          </w:p>
        </w:tc>
        <w:tc>
          <w:tcPr>
            <w:tcW w:w="7513" w:type="dxa"/>
            <w:shd w:val="clear" w:color="auto" w:fill="auto"/>
          </w:tcPr>
          <w:p w14:paraId="1FF85E13" w14:textId="77777777" w:rsidR="00B64300" w:rsidRPr="00B64300"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58753EF6" w14:textId="7BBF9C98" w:rsidR="00B64300" w:rsidRPr="00747D24" w:rsidRDefault="00B64300" w:rsidP="00901565">
            <w:pPr>
              <w:ind w:firstLine="0"/>
              <w:contextualSpacing/>
              <w:rPr>
                <w:rFonts w:ascii="Times New Roman" w:hAnsi="Times New Roman" w:cs="Times New Roman"/>
                <w:color w:val="auto"/>
              </w:rPr>
            </w:pPr>
            <w:proofErr w:type="gramStart"/>
            <w:r w:rsidRPr="00B64300">
              <w:rPr>
                <w:rFonts w:ascii="Times New Roman" w:hAnsi="Times New Roman" w:cs="Times New Roman"/>
                <w:color w:val="auto"/>
              </w:rPr>
              <w:t>Izpildot šos nosacījumus</w:t>
            </w:r>
            <w:proofErr w:type="gramEnd"/>
            <w:r w:rsidRPr="00B64300">
              <w:rPr>
                <w:rFonts w:ascii="Times New Roman" w:hAnsi="Times New Roman" w:cs="Times New Roman"/>
                <w:color w:val="auto"/>
              </w:rPr>
              <w:t xml:space="preserve"> kūdras izstrādātājs ir veicis derīgā izrakteņa ieguves projektā paredzēto uzdevumu – sagatavojis teritoriju citam zemes izmantošanas veidam. Tālākās darbības un zemes apsaimniekošana (piemēram, augsnes sagatavošanas, piemērotas meliorācijas sistēmas izveide, ogulāju stādīšana un kopšana) ir jāveic zemes īpašniekam. </w:t>
            </w:r>
          </w:p>
        </w:tc>
      </w:tr>
    </w:tbl>
    <w:p w14:paraId="5BABE73B" w14:textId="3B9AA321" w:rsidR="00B64300" w:rsidRPr="00B64300" w:rsidRDefault="00B64300" w:rsidP="00CA18CA">
      <w:pPr>
        <w:ind w:firstLine="0"/>
        <w:rPr>
          <w:rFonts w:ascii="Times New Roman" w:hAnsi="Times New Roman" w:cs="Times New Roman"/>
          <w:color w:val="auto"/>
        </w:rPr>
      </w:pPr>
    </w:p>
    <w:p w14:paraId="367106B9"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671F3DB9" w14:textId="2B4B70CA"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Krūmmelleņu audzēšana</w:t>
      </w:r>
    </w:p>
    <w:tbl>
      <w:tblPr>
        <w:tblStyle w:val="TableGridLight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6946"/>
      </w:tblGrid>
      <w:tr w:rsidR="00B64300" w:rsidRPr="00B64300" w14:paraId="5E29145D" w14:textId="77777777" w:rsidTr="00901565">
        <w:tc>
          <w:tcPr>
            <w:tcW w:w="2263" w:type="dxa"/>
          </w:tcPr>
          <w:p w14:paraId="0E73F207"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46" w:type="dxa"/>
          </w:tcPr>
          <w:p w14:paraId="1118AA6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Šis rekultivācijas veids paredz bijušo kūdras ieguves vietu pārveidošanu par lauksaimniecībā izmantojamām zemēm, kurās audzē augstās (</w:t>
            </w:r>
            <w:r w:rsidRPr="00B64300">
              <w:rPr>
                <w:rFonts w:ascii="Times New Roman" w:hAnsi="Times New Roman" w:cs="Times New Roman"/>
                <w:bCs/>
              </w:rPr>
              <w:t xml:space="preserve">lielogu) krūmmellenes </w:t>
            </w:r>
            <w:r w:rsidRPr="00B64300">
              <w:rPr>
                <w:rFonts w:ascii="Times New Roman" w:hAnsi="Times New Roman" w:cs="Times New Roman"/>
                <w:bCs/>
                <w:i/>
                <w:iCs/>
              </w:rPr>
              <w:t>Vaccinium corymbosum</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 xml:space="preserve">vai šaurlapu (zemās) </w:t>
            </w:r>
            <w:r w:rsidRPr="00B64300">
              <w:rPr>
                <w:rFonts w:ascii="Times New Roman" w:hAnsi="Times New Roman" w:cs="Times New Roman"/>
                <w:bCs/>
              </w:rPr>
              <w:t xml:space="preserve">krūmmellenes </w:t>
            </w:r>
            <w:r w:rsidRPr="00B64300">
              <w:rPr>
                <w:rFonts w:ascii="Times New Roman" w:hAnsi="Times New Roman" w:cs="Times New Roman"/>
                <w:bCs/>
                <w:i/>
                <w:iCs/>
              </w:rPr>
              <w:t>Vaccinium angustifolium</w:t>
            </w:r>
            <w:r w:rsidRPr="00B64300">
              <w:rPr>
                <w:rFonts w:ascii="Times New Roman" w:hAnsi="Times New Roman" w:cs="Times New Roman"/>
              </w:rPr>
              <w:t xml:space="preserve">. </w:t>
            </w:r>
            <w:r w:rsidRPr="00B64300">
              <w:rPr>
                <w:rFonts w:ascii="Times New Roman" w:hAnsi="Times New Roman" w:cs="Times New Roman"/>
                <w:bCs/>
              </w:rPr>
              <w:t>Augstās krūmmellenes</w:t>
            </w:r>
            <w:r w:rsidRPr="00B64300">
              <w:rPr>
                <w:rFonts w:ascii="Times New Roman" w:hAnsi="Times New Roman" w:cs="Times New Roman"/>
                <w:bCs/>
                <w:i/>
                <w:iCs/>
              </w:rPr>
              <w:t xml:space="preserve"> </w:t>
            </w:r>
            <w:r w:rsidRPr="00B64300">
              <w:rPr>
                <w:rFonts w:ascii="Times New Roman" w:hAnsi="Times New Roman" w:cs="Times New Roman"/>
              </w:rPr>
              <w:t>ir 1,2 līdz 2 m augsts krūms, bet z</w:t>
            </w:r>
            <w:r w:rsidRPr="00B64300">
              <w:rPr>
                <w:rFonts w:ascii="Times New Roman" w:hAnsi="Times New Roman" w:cs="Times New Roman"/>
                <w:bCs/>
              </w:rPr>
              <w:t>emās krūmmellenes –</w:t>
            </w:r>
            <w:r w:rsidRPr="00B64300">
              <w:rPr>
                <w:rFonts w:ascii="Times New Roman" w:hAnsi="Times New Roman" w:cs="Times New Roman"/>
              </w:rPr>
              <w:t xml:space="preserve"> līdz 40–50 cm augsts puskrūms. Zemās krūmmellenes ogas ir sīkākas, bet saldākas nekā augstajām krūmmellenēm. Abas krūmmelleņu sugas labi aug atklātās, saulainās vietās.</w:t>
            </w:r>
          </w:p>
          <w:p w14:paraId="7A4DB2D7" w14:textId="305C7B8F"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Nekustamā īpašuma lietošanas mērķis</w:t>
            </w:r>
            <w:r w:rsidR="00D50F9C">
              <w:rPr>
                <w:rFonts w:ascii="Times New Roman" w:hAnsi="Times New Roman" w:cs="Times New Roman"/>
                <w:b/>
              </w:rPr>
              <w:t xml:space="preserve"> – </w:t>
            </w:r>
            <w:r w:rsidRPr="00B64300">
              <w:rPr>
                <w:rFonts w:ascii="Times New Roman" w:hAnsi="Times New Roman" w:cs="Times New Roman"/>
              </w:rPr>
              <w:t>Zeme, uz kuras galvenā saimnieciskā darbība ir lauksaimniecība (</w:t>
            </w:r>
            <w:r w:rsidR="00310B80" w:rsidRPr="00310B80">
              <w:rPr>
                <w:rFonts w:ascii="Times New Roman" w:hAnsi="Times New Roman" w:cs="Times New Roman"/>
                <w:bCs/>
                <w:color w:val="auto"/>
                <w:shd w:val="clear" w:color="auto" w:fill="FFFFFF"/>
              </w:rPr>
              <w:t>M</w:t>
            </w:r>
            <w:r w:rsidR="00D249F8">
              <w:rPr>
                <w:rFonts w:ascii="Times New Roman" w:hAnsi="Times New Roman" w:cs="Times New Roman"/>
                <w:bCs/>
                <w:color w:val="auto"/>
                <w:shd w:val="clear" w:color="auto" w:fill="FFFFFF"/>
              </w:rPr>
              <w:t>inistru kabineta 2006. gada 20. </w:t>
            </w:r>
            <w:r w:rsidR="00310B80" w:rsidRPr="00310B80">
              <w:rPr>
                <w:rFonts w:ascii="Times New Roman" w:hAnsi="Times New Roman" w:cs="Times New Roman"/>
                <w:bCs/>
                <w:color w:val="auto"/>
                <w:shd w:val="clear" w:color="auto" w:fill="FFFFFF"/>
              </w:rPr>
              <w:t>jūnija noteikumi Nr. 496 “</w:t>
            </w:r>
            <w:r w:rsidR="00310B80"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00D50F9C">
              <w:rPr>
                <w:rFonts w:ascii="Times New Roman" w:hAnsi="Times New Roman" w:cs="Times New Roman"/>
              </w:rPr>
              <w:t xml:space="preserve"> – </w:t>
            </w:r>
            <w:r w:rsidRPr="00B64300">
              <w:rPr>
                <w:rFonts w:ascii="Times New Roman" w:hAnsi="Times New Roman" w:cs="Times New Roman"/>
              </w:rPr>
              <w:t>0101)</w:t>
            </w:r>
          </w:p>
          <w:p w14:paraId="5F1906DC" w14:textId="5BE2A0ED" w:rsidR="00B64300" w:rsidRPr="00747D24"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zeme zem augļu dārziem</w:t>
            </w:r>
          </w:p>
        </w:tc>
      </w:tr>
      <w:tr w:rsidR="00B64300" w:rsidRPr="00B64300" w14:paraId="3C8FE170" w14:textId="77777777" w:rsidTr="00901565">
        <w:tc>
          <w:tcPr>
            <w:tcW w:w="2263" w:type="dxa"/>
          </w:tcPr>
          <w:p w14:paraId="68FF29F2" w14:textId="77777777" w:rsidR="00B64300" w:rsidRPr="004233C0" w:rsidRDefault="00B64300" w:rsidP="00B64300">
            <w:pPr>
              <w:pStyle w:val="TableContents"/>
              <w:rPr>
                <w:rFonts w:ascii="Times New Roman" w:hAnsi="Times New Roman" w:cs="Times New Roman"/>
                <w:sz w:val="22"/>
                <w:szCs w:val="22"/>
                <w:lang w:val="lv-LV"/>
              </w:rPr>
            </w:pPr>
            <w:r w:rsidRPr="00B64300">
              <w:rPr>
                <w:rFonts w:ascii="Times New Roman" w:hAnsi="Times New Roman" w:cs="Times New Roman"/>
                <w:b/>
                <w:sz w:val="22"/>
                <w:szCs w:val="22"/>
                <w:lang w:val="lv-LV"/>
              </w:rPr>
              <w:t>Apstākļi, kādos iespējama krūmmelleņu stādījumu ierīkošana</w:t>
            </w:r>
          </w:p>
          <w:p w14:paraId="1FF913EA" w14:textId="77777777" w:rsidR="00B64300" w:rsidRPr="00B64300" w:rsidRDefault="00B64300" w:rsidP="00B64300">
            <w:pPr>
              <w:ind w:firstLine="0"/>
              <w:rPr>
                <w:rFonts w:ascii="Times New Roman" w:hAnsi="Times New Roman" w:cs="Times New Roman"/>
                <w:b/>
                <w:highlight w:val="yellow"/>
              </w:rPr>
            </w:pPr>
          </w:p>
        </w:tc>
        <w:tc>
          <w:tcPr>
            <w:tcW w:w="6946" w:type="dxa"/>
          </w:tcPr>
          <w:p w14:paraId="317DBA2C"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augstā tipa kūdra</w:t>
            </w:r>
          </w:p>
          <w:p w14:paraId="3F5BEC5F"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Mazsadalījusies vai vidēji sadalījusies</w:t>
            </w:r>
          </w:p>
          <w:p w14:paraId="4487CFCE" w14:textId="5BAFF70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Augšējā izmantojamā kūdras slāņa pH:</w:t>
            </w:r>
            <w:proofErr w:type="gramStart"/>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proofErr w:type="gramEnd"/>
            <w:r w:rsidR="00D249F8">
              <w:rPr>
                <w:rFonts w:ascii="Times New Roman" w:hAnsi="Times New Roman" w:cs="Times New Roman"/>
              </w:rPr>
              <w:t>4,5 – 5,</w:t>
            </w:r>
            <w:r w:rsidRPr="00B64300">
              <w:rPr>
                <w:rFonts w:ascii="Times New Roman" w:hAnsi="Times New Roman" w:cs="Times New Roman"/>
              </w:rPr>
              <w:t>0;</w:t>
            </w:r>
          </w:p>
          <w:p w14:paraId="293BDCC4"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Atlikušā kūdras slāņa biezums:</w:t>
            </w:r>
            <w:r w:rsidRPr="00B64300">
              <w:rPr>
                <w:rFonts w:ascii="Times New Roman" w:hAnsi="Times New Roman" w:cs="Times New Roman"/>
              </w:rPr>
              <w:t xml:space="preserve"> &gt; 0,5 m</w:t>
            </w:r>
          </w:p>
          <w:p w14:paraId="78911741"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Vidējais gruntsūdens līmenis zem kūdras virsmas:</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labi aerētas augsnes ar gruntsūdens līmeni 0,35-0,55 m.</w:t>
            </w:r>
          </w:p>
          <w:p w14:paraId="71360076"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nedrīkst applūst</w:t>
            </w:r>
          </w:p>
          <w:p w14:paraId="4330A753" w14:textId="6C1E279D" w:rsidR="00B64300" w:rsidRPr="00747D24" w:rsidRDefault="00B64300" w:rsidP="00D50F9C">
            <w:pPr>
              <w:ind w:firstLine="0"/>
              <w:rPr>
                <w:rFonts w:ascii="Times New Roman" w:hAnsi="Times New Roman" w:cs="Times New Roman"/>
                <w:b/>
              </w:rPr>
            </w:pPr>
            <w:r w:rsidRPr="00B64300">
              <w:rPr>
                <w:rFonts w:ascii="Times New Roman" w:hAnsi="Times New Roman" w:cs="Times New Roman"/>
                <w:b/>
              </w:rPr>
              <w:t>Celmainība:</w:t>
            </w:r>
            <w:r w:rsidRPr="00B64300">
              <w:rPr>
                <w:rFonts w:ascii="Times New Roman" w:hAnsi="Times New Roman" w:cs="Times New Roman"/>
              </w:rPr>
              <w:t xml:space="preserve"> &lt;3%</w:t>
            </w:r>
          </w:p>
        </w:tc>
      </w:tr>
      <w:tr w:rsidR="00B64300" w:rsidRPr="00B64300" w14:paraId="06535560" w14:textId="77777777" w:rsidTr="00901565">
        <w:tc>
          <w:tcPr>
            <w:tcW w:w="2263" w:type="dxa"/>
          </w:tcPr>
          <w:p w14:paraId="76C847B2"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Darbu plānošana un sagatavošana</w:t>
            </w:r>
          </w:p>
          <w:p w14:paraId="7C7378D6" w14:textId="77777777" w:rsidR="00B64300" w:rsidRPr="00B64300" w:rsidRDefault="00B64300" w:rsidP="00B64300">
            <w:pPr>
              <w:ind w:firstLine="0"/>
              <w:rPr>
                <w:rFonts w:ascii="Times New Roman" w:hAnsi="Times New Roman" w:cs="Times New Roman"/>
                <w:b/>
              </w:rPr>
            </w:pPr>
          </w:p>
        </w:tc>
        <w:tc>
          <w:tcPr>
            <w:tcW w:w="6946" w:type="dxa"/>
          </w:tcPr>
          <w:p w14:paraId="74EFAFA3" w14:textId="77777777" w:rsidR="00B64300" w:rsidRPr="00B64300" w:rsidRDefault="00B64300" w:rsidP="00901565">
            <w:pPr>
              <w:pStyle w:val="TableContents"/>
              <w:rPr>
                <w:rFonts w:ascii="Times New Roman" w:hAnsi="Times New Roman" w:cs="Times New Roman"/>
                <w:sz w:val="22"/>
                <w:szCs w:val="22"/>
                <w:lang w:val="lv-LV"/>
              </w:rPr>
            </w:pPr>
            <w:r w:rsidRPr="00B64300">
              <w:rPr>
                <w:rFonts w:ascii="Times New Roman" w:hAnsi="Times New Roman" w:cs="Times New Roman"/>
                <w:sz w:val="22"/>
                <w:szCs w:val="22"/>
                <w:lang w:val="lv-LV"/>
              </w:rPr>
              <w:t>Plānojot krūmmelleņu stādījumu ierīkošanu bijušajās kūdras ieguves vietās:</w:t>
            </w:r>
          </w:p>
          <w:p w14:paraId="2A31F0D5"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58F0F584"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novērtē izvēlētā rekultivācijas veida atbilstība derīgo izrakteņu ieguves projekta dokumentācijai, ja kūdras ieguves vietā tiek īstenota derīgo izrakteņu ieguve;</w:t>
            </w:r>
          </w:p>
          <w:p w14:paraId="2F07B680"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55F11567"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izstrādā stādījumu lauku projekts;</w:t>
            </w:r>
          </w:p>
          <w:p w14:paraId="1CCF0682"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 xml:space="preserve">jāizstrādā stādījumu lauku nosusināšanas un apūdeņošanas sistēmu, kā arī </w:t>
            </w:r>
            <w:proofErr w:type="gramStart"/>
            <w:r w:rsidRPr="00B64300">
              <w:rPr>
                <w:rFonts w:ascii="Times New Roman" w:hAnsi="Times New Roman" w:cs="Times New Roman"/>
              </w:rPr>
              <w:t>citu hidromelioratīvo būvju</w:t>
            </w:r>
            <w:proofErr w:type="gramEnd"/>
            <w:r w:rsidRPr="00B64300">
              <w:rPr>
                <w:rFonts w:ascii="Times New Roman" w:hAnsi="Times New Roman" w:cs="Times New Roman"/>
              </w:rPr>
              <w:t xml:space="preserve"> projekti un tie jāsaskaņo normatīvo aktu noteiktajā kārtībā; </w:t>
            </w:r>
          </w:p>
          <w:p w14:paraId="4D3966E4"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izstrādājot jaunu derīgo izrakteņu ieguves projektu vai plānojot grozījumus esošajā, ja kūdras ieguves vietā tiek plānota krūmmelleņu stādījumu ierīkošana, ir jāparedz stādījumiem optimāla biezuma augstā purva tipa kūdras slāņa saglabāšana. Derīgo izrakteņu ieguves projekta rekultivācijas daļā atstājamie kartu grāvji plānojami tādā attālumā, kas nodrošina nepieciešamo mitruma režīmu stādījumiem;</w:t>
            </w:r>
          </w:p>
          <w:p w14:paraId="2E2D257A" w14:textId="77777777"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no ilgstoši atstātām un aizaugušām kūdras ieguves vietām ir jānovāc apaugums; jāattīra lauki no celmu un koku sakņu paliekām;</w:t>
            </w:r>
          </w:p>
          <w:p w14:paraId="15037B56" w14:textId="08A4A73B"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jāveic kūdras ieguves vietas planēšana, lai virsmas slīpums nepārsniegtu 2</w:t>
            </w:r>
            <w:r w:rsidR="00D249F8">
              <w:rPr>
                <w:rFonts w:ascii="Times New Roman" w:hAnsi="Times New Roman" w:cs="Times New Roman"/>
              </w:rPr>
              <w:t> </w:t>
            </w:r>
            <w:r w:rsidRPr="00B64300">
              <w:rPr>
                <w:rFonts w:ascii="Times New Roman" w:hAnsi="Times New Roman" w:cs="Times New Roman"/>
              </w:rPr>
              <w:t>%;</w:t>
            </w:r>
          </w:p>
          <w:p w14:paraId="419F46B1" w14:textId="77777777"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ja nepieciešams, jāveic krūmmelleņu stādījumu mitruma režīma nodrošināšanai nepieciešamo grāvju sistēmas rekonstrukcija vai pārbūve, kā arī rekultivācijas metā vai derīgo izrakteņu ieguves projektā norādīto kartu grāvju aizbēršana;</w:t>
            </w:r>
          </w:p>
          <w:p w14:paraId="1667D3D6" w14:textId="77777777" w:rsidR="00B64300" w:rsidRPr="00B64300" w:rsidRDefault="00B64300" w:rsidP="00B64300">
            <w:pPr>
              <w:pStyle w:val="ListParagraph"/>
              <w:numPr>
                <w:ilvl w:val="0"/>
                <w:numId w:val="30"/>
              </w:numPr>
              <w:rPr>
                <w:rFonts w:ascii="Times New Roman" w:hAnsi="Times New Roman" w:cs="Times New Roman"/>
              </w:rPr>
            </w:pPr>
            <w:r w:rsidRPr="00B64300">
              <w:rPr>
                <w:rFonts w:ascii="Times New Roman" w:hAnsi="Times New Roman" w:cs="Times New Roman"/>
              </w:rPr>
              <w:t>pēc apauguma novākšanas un kūdras ieguves vietas līdzināšanas ir jāveic tās kultivēšana;</w:t>
            </w:r>
          </w:p>
          <w:p w14:paraId="283682EC" w14:textId="77777777" w:rsidR="00B64300" w:rsidRPr="00B64300" w:rsidRDefault="00B64300" w:rsidP="00B64300">
            <w:pPr>
              <w:pStyle w:val="ListParagraph"/>
              <w:numPr>
                <w:ilvl w:val="0"/>
                <w:numId w:val="30"/>
              </w:numPr>
              <w:rPr>
                <w:rFonts w:ascii="Times New Roman" w:hAnsi="Times New Roman" w:cs="Times New Roman"/>
              </w:rPr>
            </w:pPr>
            <w:r w:rsidRPr="00B64300">
              <w:rPr>
                <w:rFonts w:ascii="Times New Roman" w:hAnsi="Times New Roman" w:cs="Times New Roman"/>
              </w:rPr>
              <w:t>jāveic augsnes analīzes</w:t>
            </w:r>
            <w:proofErr w:type="gramStart"/>
            <w:r w:rsidRPr="00B64300">
              <w:rPr>
                <w:rFonts w:ascii="Times New Roman" w:hAnsi="Times New Roman" w:cs="Times New Roman"/>
              </w:rPr>
              <w:t xml:space="preserve"> un</w:t>
            </w:r>
            <w:proofErr w:type="gramEnd"/>
            <w:r w:rsidRPr="00B64300">
              <w:rPr>
                <w:rFonts w:ascii="Times New Roman" w:hAnsi="Times New Roman" w:cs="Times New Roman"/>
              </w:rPr>
              <w:t xml:space="preserve"> nepieciešamības gadījumā veic augsnes mēslošana;</w:t>
            </w:r>
          </w:p>
          <w:p w14:paraId="4E496AD4" w14:textId="77777777" w:rsidR="00B64300" w:rsidRPr="00B64300" w:rsidRDefault="00B64300" w:rsidP="00B64300">
            <w:pPr>
              <w:pStyle w:val="ListParagraph"/>
              <w:numPr>
                <w:ilvl w:val="0"/>
                <w:numId w:val="31"/>
              </w:numPr>
              <w:rPr>
                <w:rFonts w:ascii="Times New Roman" w:hAnsi="Times New Roman" w:cs="Times New Roman"/>
              </w:rPr>
            </w:pPr>
            <w:r w:rsidRPr="00B64300">
              <w:rPr>
                <w:rFonts w:ascii="Times New Roman" w:hAnsi="Times New Roman" w:cs="Times New Roman"/>
              </w:rPr>
              <w:t>jāizveido tehnoloģiskie pievadceļi;</w:t>
            </w:r>
          </w:p>
          <w:p w14:paraId="719431B6" w14:textId="77777777" w:rsidR="00B64300" w:rsidRPr="00B64300" w:rsidRDefault="00B64300" w:rsidP="00B64300">
            <w:pPr>
              <w:pStyle w:val="ListParagraph"/>
              <w:numPr>
                <w:ilvl w:val="0"/>
                <w:numId w:val="31"/>
              </w:numPr>
              <w:rPr>
                <w:rFonts w:ascii="Times New Roman" w:hAnsi="Times New Roman" w:cs="Times New Roman"/>
              </w:rPr>
            </w:pPr>
            <w:r w:rsidRPr="00B64300">
              <w:rPr>
                <w:rFonts w:ascii="Times New Roman" w:hAnsi="Times New Roman" w:cs="Times New Roman"/>
              </w:rPr>
              <w:t>jāierīko laistīšanas sistēma;</w:t>
            </w:r>
          </w:p>
          <w:p w14:paraId="15AC194D" w14:textId="249E6890" w:rsidR="00B64300" w:rsidRPr="00747D24" w:rsidRDefault="00B64300" w:rsidP="00747D24">
            <w:pPr>
              <w:pStyle w:val="ListParagraph"/>
              <w:numPr>
                <w:ilvl w:val="0"/>
                <w:numId w:val="31"/>
              </w:numPr>
              <w:rPr>
                <w:rFonts w:ascii="Times New Roman" w:hAnsi="Times New Roman" w:cs="Times New Roman"/>
              </w:rPr>
            </w:pPr>
            <w:r w:rsidRPr="00B64300">
              <w:rPr>
                <w:rFonts w:ascii="Times New Roman" w:hAnsi="Times New Roman" w:cs="Times New Roman"/>
              </w:rPr>
              <w:lastRenderedPageBreak/>
              <w:t>krūmmelleņu laukā ieteicams ierīkot agrās brīdināšanas sistēmu pret salnām.</w:t>
            </w:r>
          </w:p>
        </w:tc>
      </w:tr>
      <w:tr w:rsidR="00B64300" w:rsidRPr="00B64300" w14:paraId="36DBCB80" w14:textId="77777777" w:rsidTr="00901565">
        <w:trPr>
          <w:trHeight w:val="3021"/>
        </w:trPr>
        <w:tc>
          <w:tcPr>
            <w:tcW w:w="2263" w:type="dxa"/>
          </w:tcPr>
          <w:p w14:paraId="45FEF268"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 xml:space="preserve">Meliorācijas sistēmas sagatavošana un ūdens pieejamības nodrošināšana </w:t>
            </w:r>
          </w:p>
          <w:p w14:paraId="60A651E7" w14:textId="77777777" w:rsidR="00B64300" w:rsidRPr="00B64300" w:rsidRDefault="00B64300" w:rsidP="00B64300">
            <w:pPr>
              <w:ind w:firstLine="0"/>
              <w:jc w:val="left"/>
              <w:rPr>
                <w:rFonts w:ascii="Times New Roman" w:hAnsi="Times New Roman" w:cs="Times New Roman"/>
              </w:rPr>
            </w:pPr>
          </w:p>
        </w:tc>
        <w:tc>
          <w:tcPr>
            <w:tcW w:w="6946" w:type="dxa"/>
          </w:tcPr>
          <w:p w14:paraId="67A0E7C1"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lānojot krūmmelleņu stādījumus bijušajā kūdras ieguves vietā, meliorācijas sistēmas izvietojumam un funkcionalitātei jānodrošina vidējais gruntsūdens līmenis 0,35–0,55 m robežās zem kūdras virsmas. Nepieciešama</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iespēja regulēt gruntsūdens līmeni  ar novadgrāvjiem un kartu grāvjiem. Vadoties no konkrētās vietas apstākļiem, jāveic mitruma režīma nodrošināšanai nepieciešamo grāvju sistēmas rekonstrukcija vai pārbūve.</w:t>
            </w:r>
            <w:r w:rsidRPr="00B64300">
              <w:rPr>
                <w:rFonts w:ascii="Times New Roman" w:hAnsi="Times New Roman" w:cs="Times New Roman"/>
                <w:spacing w:val="-5"/>
                <w:shd w:val="clear" w:color="auto" w:fill="FFFFFF"/>
              </w:rPr>
              <w:t xml:space="preserve"> </w:t>
            </w:r>
            <w:r w:rsidRPr="00B64300">
              <w:rPr>
                <w:rFonts w:ascii="Times New Roman" w:hAnsi="Times New Roman" w:cs="Times New Roman"/>
              </w:rPr>
              <w:t>Pārbūvējamo vai ierīkojamo grāvju dziļums plānojams ne mazāks par 0,5 m, maksimālais dziļums līdz 1,0 m (Silava 2016). Grāvju funkcionēšana ir būtiska, lai nodrošinātu nepieciešamo augsnes mitrumu, bet nepieļautu teritorijas applūšanu.</w:t>
            </w:r>
          </w:p>
          <w:p w14:paraId="2DC9EED2" w14:textId="17EED5D6" w:rsidR="00747D24" w:rsidRPr="00747D24" w:rsidRDefault="00B64300" w:rsidP="00901565">
            <w:pPr>
              <w:pStyle w:val="ListParagraph"/>
              <w:ind w:left="0" w:firstLine="0"/>
              <w:rPr>
                <w:rFonts w:ascii="Times New Roman" w:hAnsi="Times New Roman" w:cs="Times New Roman"/>
              </w:rPr>
            </w:pPr>
            <w:r w:rsidRPr="00B64300">
              <w:rPr>
                <w:rFonts w:ascii="Times New Roman" w:hAnsi="Times New Roman" w:cs="Times New Roman"/>
              </w:rPr>
              <w:t>Ja rekultivējamā vai tai piegulošajā teritorijā nav mākslīgu vai dabisku ūdenstilpju, tās jāizveido, lai nodrošinātu stādījumus ar nepieciešamo ūdens daudzumu, kas ir būtisks priekšnosacījums sekmīgai krūmmelleņu audzēšanai.</w:t>
            </w:r>
          </w:p>
        </w:tc>
      </w:tr>
      <w:tr w:rsidR="00B64300" w:rsidRPr="00B64300" w14:paraId="1D0374CC" w14:textId="77777777" w:rsidTr="00901565">
        <w:tc>
          <w:tcPr>
            <w:tcW w:w="2263" w:type="dxa"/>
          </w:tcPr>
          <w:p w14:paraId="291AC5D8"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t>Virsmas sagatavošana un augsnes ielabošana</w:t>
            </w:r>
          </w:p>
          <w:p w14:paraId="0324A8DE" w14:textId="77777777" w:rsidR="00B64300" w:rsidRPr="00B64300" w:rsidRDefault="00B64300" w:rsidP="00B64300">
            <w:pPr>
              <w:ind w:firstLine="0"/>
              <w:rPr>
                <w:rFonts w:ascii="Times New Roman" w:hAnsi="Times New Roman" w:cs="Times New Roman"/>
                <w:b/>
              </w:rPr>
            </w:pPr>
          </w:p>
        </w:tc>
        <w:tc>
          <w:tcPr>
            <w:tcW w:w="6946" w:type="dxa"/>
          </w:tcPr>
          <w:p w14:paraId="306F055F" w14:textId="2FB03430" w:rsidR="00B64300" w:rsidRPr="00B64300" w:rsidRDefault="00B64300" w:rsidP="00901565">
            <w:pPr>
              <w:ind w:firstLine="0"/>
              <w:rPr>
                <w:rFonts w:ascii="Times New Roman" w:hAnsi="Times New Roman" w:cs="Times New Roman"/>
              </w:rPr>
            </w:pPr>
            <w:r w:rsidRPr="00B64300">
              <w:rPr>
                <w:rFonts w:ascii="Times New Roman" w:hAnsi="Times New Roman" w:cs="Times New Roman"/>
                <w:shd w:val="clear" w:color="auto" w:fill="FFFFFF"/>
              </w:rPr>
              <w:t xml:space="preserve">Krūmmellenes aug barības vielām nabadzīgās augsnēs, bet </w:t>
            </w:r>
            <w:r w:rsidRPr="00B64300">
              <w:rPr>
                <w:rFonts w:ascii="Times New Roman" w:hAnsi="Times New Roman" w:cs="Times New Roman"/>
              </w:rPr>
              <w:t>vajadzīgs augsts organiskās vielas saturs (virs 3,5</w:t>
            </w:r>
            <w:r w:rsidR="00D249F8">
              <w:rPr>
                <w:rFonts w:ascii="Times New Roman" w:hAnsi="Times New Roman" w:cs="Times New Roman"/>
              </w:rPr>
              <w:t> </w:t>
            </w:r>
            <w:r w:rsidRPr="00B64300">
              <w:rPr>
                <w:rFonts w:ascii="Times New Roman" w:hAnsi="Times New Roman" w:cs="Times New Roman"/>
              </w:rPr>
              <w:t>%).</w:t>
            </w:r>
          </w:p>
          <w:p w14:paraId="2E2DD43F" w14:textId="15CEE04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Uzsākot vietas sagatavošanu krūmmelleņu stādījumiem, būtisks nosacījums stādījumu lauka ierīkošanā ir virsmas stāvoklis. Svarīgi, lai stādāmā lauka virsma būtu līdzena, bez mikroieplakām vai pacēlumiem. Ja lauka virsa ir nelīdzena, </w:t>
            </w:r>
            <w:proofErr w:type="gramStart"/>
            <w:r w:rsidRPr="00B64300">
              <w:rPr>
                <w:rFonts w:ascii="Times New Roman" w:hAnsi="Times New Roman" w:cs="Times New Roman"/>
              </w:rPr>
              <w:t>nepieciešama virsmas planēšana</w:t>
            </w:r>
            <w:proofErr w:type="gramEnd"/>
            <w:r w:rsidRPr="00B64300">
              <w:rPr>
                <w:rFonts w:ascii="Times New Roman" w:hAnsi="Times New Roman" w:cs="Times New Roman"/>
              </w:rPr>
              <w:t xml:space="preserve"> tā, lai virsmas slīpums nepārsniegtu 2</w:t>
            </w:r>
            <w:r w:rsidR="00D249F8">
              <w:rPr>
                <w:rFonts w:ascii="Times New Roman" w:hAnsi="Times New Roman" w:cs="Times New Roman"/>
              </w:rPr>
              <w:t> </w:t>
            </w:r>
            <w:r w:rsidRPr="00B64300">
              <w:rPr>
                <w:rFonts w:ascii="Times New Roman" w:hAnsi="Times New Roman" w:cs="Times New Roman"/>
              </w:rPr>
              <w:t>%. Tas nepieciešams, lai stādījumus būtu iespējams efektīvāk pasargāt pret salnām un nodrošināt atbilstošu mitruma režīmu, kas ir galvenie ražas lielumu ietekmējošie faktori. Pēc virsmas līdzināšanas ir jāveic tās dziļirdināšana. Dziļirdināšanu veic vidēji 0,4 m dziļumā, vienmērīgi apstrādājot visu lauku.</w:t>
            </w:r>
            <w:bookmarkStart w:id="106" w:name="_Hlk7348110"/>
            <w:bookmarkEnd w:id="106"/>
          </w:p>
          <w:p w14:paraId="2F345159"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Ja krūmmelleņu stādījumu ierīkošana tiek plānota teritorijās, kur pašlaik kūdras ieguve vēl nav uzsākta vai tiek turpināta, vismaz 2–3 sezonas pirms stādījumu ierīkošanas uzsākšanas kā noslēdzošo posmu kūdras ieguvē ieteicams paredzēt frēzkūdras ieguves tehnoloģiju. Tas nozīmē, ka lauks pēc tam nebūs speciāli jālīdzina, jāfrēzē un jāveic citas darbības, tādējādi samazināsies krūmmelleņu audzēšanai paredzētā lauka ierīkošanas izmaksas.</w:t>
            </w:r>
          </w:p>
          <w:p w14:paraId="0521A2B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irms stādu stādīšanas jāveic augsnes agroķīmiskās analīzes, noskaidrojot augsnes sastāvu, skābumu un citas īpašības. Ja plānotajā stādījumu ierīkošanas laukā augsnes pH nav atbilstošs (4,5–5,0) (Apše, Kārkliņš 2013) un trūkst barības elementu, jāveic augsnes ielabošana un mēslošana (piemēram, augsnes kaļķošana vai ģipšošana), lai nodrošinātu krūmmellenēm optimālus augšanas apstākļus (LLKIC</w:t>
            </w:r>
            <w:r w:rsidRPr="00B64300">
              <w:rPr>
                <w:rFonts w:ascii="Times New Roman" w:hAnsi="Times New Roman" w:cs="Times New Roman"/>
                <w:bCs/>
                <w:iCs/>
              </w:rPr>
              <w:t xml:space="preserve"> 2016).</w:t>
            </w:r>
          </w:p>
          <w:p w14:paraId="41F2DC8A" w14:textId="41532399"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latībās, kur kūdras ieguve ir veikta sen, platības bijušas ilgstoši pamestas un ir izveidojies apaugums, pirms stādījumu ierīkošanas jācērt koki, izraujot arī to saknes, un jānovāc zemsedzes veģetācija. Ja stādījumu ierīkošanas vietā virsējā kūdras slānī ir celmi, tie jāizvāc, tas ļaus stādījumus apsaimniekot ar ogu audzēšanā izmantojamajām lauksaimniecības mašīnām un iekārtām.</w:t>
            </w:r>
          </w:p>
        </w:tc>
      </w:tr>
      <w:tr w:rsidR="00B64300" w:rsidRPr="00B64300" w14:paraId="0CD190E2" w14:textId="77777777" w:rsidTr="00901565">
        <w:tc>
          <w:tcPr>
            <w:tcW w:w="2263" w:type="dxa"/>
          </w:tcPr>
          <w:p w14:paraId="28A487B5"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rūmmelleņu stādīšana</w:t>
            </w:r>
          </w:p>
          <w:p w14:paraId="4AF6FD2D" w14:textId="77777777" w:rsidR="00B64300" w:rsidRPr="00B64300" w:rsidRDefault="00B64300" w:rsidP="00B64300">
            <w:pPr>
              <w:ind w:firstLine="0"/>
              <w:rPr>
                <w:rFonts w:ascii="Times New Roman" w:hAnsi="Times New Roman" w:cs="Times New Roman"/>
                <w:b/>
              </w:rPr>
            </w:pPr>
          </w:p>
        </w:tc>
        <w:tc>
          <w:tcPr>
            <w:tcW w:w="6946" w:type="dxa"/>
          </w:tcPr>
          <w:p w14:paraId="005B79B3" w14:textId="77777777" w:rsidR="00B64300" w:rsidRPr="00B64300" w:rsidRDefault="00B64300" w:rsidP="00901565">
            <w:pPr>
              <w:pStyle w:val="CommentText"/>
              <w:ind w:firstLine="0"/>
              <w:rPr>
                <w:rFonts w:ascii="Times New Roman" w:hAnsi="Times New Roman" w:cs="Times New Roman"/>
                <w:sz w:val="22"/>
                <w:szCs w:val="22"/>
              </w:rPr>
            </w:pPr>
            <w:r w:rsidRPr="00B64300">
              <w:rPr>
                <w:rFonts w:ascii="Times New Roman" w:hAnsi="Times New Roman" w:cs="Times New Roman"/>
                <w:b/>
                <w:bCs/>
                <w:sz w:val="22"/>
                <w:szCs w:val="22"/>
              </w:rPr>
              <w:t>Augstās krūmmellenes</w:t>
            </w:r>
            <w:r w:rsidRPr="00B64300">
              <w:rPr>
                <w:rFonts w:ascii="Times New Roman" w:hAnsi="Times New Roman" w:cs="Times New Roman"/>
                <w:sz w:val="22"/>
                <w:szCs w:val="22"/>
              </w:rPr>
              <w:t xml:space="preserve"> stāda vagās. Lai ierīkotu taisnas, paralēlas vagas, lauku galos un pa vidu ir jānoliek atzīmes vagu veidošanai. Vagas veido ar speciālu vagu veidotāju. Vagai jābūt ar 0,50 m pacēlumu un 0,7 m platumā. Optimālais</w:t>
            </w:r>
            <w:proofErr w:type="gramStart"/>
            <w:r w:rsidRPr="00B64300">
              <w:rPr>
                <w:rFonts w:ascii="Times New Roman" w:hAnsi="Times New Roman" w:cs="Times New Roman"/>
                <w:sz w:val="22"/>
                <w:szCs w:val="22"/>
              </w:rPr>
              <w:t xml:space="preserve">  </w:t>
            </w:r>
            <w:proofErr w:type="gramEnd"/>
            <w:r w:rsidRPr="00B64300">
              <w:rPr>
                <w:rFonts w:ascii="Times New Roman" w:hAnsi="Times New Roman" w:cs="Times New Roman"/>
                <w:sz w:val="22"/>
                <w:szCs w:val="22"/>
              </w:rPr>
              <w:t xml:space="preserve">atstatums starp vagām ir 3 metri. Ogu krūmus stāda ar rokām. Vagā tiek izveidota iedobe, kurā tiek iestādīts krūms un iedobe aizbērta. Atstatums starp ogu krūmiem ir 1,0–1,2 m (atkarībā no šķirnes). Uzreiz pēc stādīšanas ir jāveic jauno krūmu laistīšana. </w:t>
            </w:r>
            <w:r w:rsidRPr="00B64300">
              <w:rPr>
                <w:rFonts w:ascii="Times New Roman" w:hAnsi="Times New Roman" w:cs="Times New Roman"/>
                <w:sz w:val="22"/>
                <w:szCs w:val="22"/>
                <w:shd w:val="clear" w:color="auto" w:fill="FFFFFF"/>
              </w:rPr>
              <w:t>Stādīšanai vislabāk izmantot divgadīgus līdz trīsgadīgus krūmus, kurus stāda pavasarī vai rudenī.</w:t>
            </w:r>
          </w:p>
          <w:p w14:paraId="50586D0B"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Viena hektāra ierīkošanai vidēji nepieciešami 2500 </w:t>
            </w:r>
            <w:proofErr w:type="gramStart"/>
            <w:r w:rsidRPr="00B64300">
              <w:rPr>
                <w:rFonts w:ascii="Times New Roman" w:hAnsi="Times New Roman" w:cs="Times New Roman"/>
              </w:rPr>
              <w:t>stādi</w:t>
            </w:r>
            <w:proofErr w:type="gramEnd"/>
            <w:r w:rsidRPr="00B64300">
              <w:rPr>
                <w:rFonts w:ascii="Times New Roman" w:hAnsi="Times New Roman" w:cs="Times New Roman"/>
              </w:rPr>
              <w:t>. Pirmā raža sagaidāma trešajā gadā pēc iestādīšanas, sasniedzot ap 0,6 t ogu no hektāra. Pēc tam regulāri ražojoši krūmi sasniedz 5–8 t ogu no hektāra (vidēji 2,5 kg no krūma)</w:t>
            </w:r>
            <w:r w:rsidRPr="00B64300">
              <w:rPr>
                <w:rFonts w:ascii="Times New Roman" w:hAnsi="Times New Roman" w:cs="Times New Roman"/>
                <w:iCs/>
              </w:rPr>
              <w:t xml:space="preserve"> (Eriņš 2011).</w:t>
            </w:r>
            <w:r w:rsidRPr="00B64300">
              <w:rPr>
                <w:rFonts w:ascii="Times New Roman" w:hAnsi="Times New Roman" w:cs="Times New Roman"/>
              </w:rPr>
              <w:t xml:space="preserve"> Krūmmellenes ražo 15–20 gadus, bet tad to ražība </w:t>
            </w:r>
            <w:r w:rsidRPr="00B64300">
              <w:rPr>
                <w:rFonts w:ascii="Times New Roman" w:hAnsi="Times New Roman" w:cs="Times New Roman"/>
              </w:rPr>
              <w:lastRenderedPageBreak/>
              <w:t>pakāpeniski samazinās. Samazinoties ražībai, krūmmelleņu krūmus var apgriezt, atstājot virs zemes tikai ap 20 cm augstus stublājus. Veģetācijas periodā izveidosies jaunie dzinumi, kas pēc pāris gadiem ražos ogas. Šādā veidā vienā vietā krūmmellenes var augt pat 50–80 gadus (Ripa 2003).</w:t>
            </w:r>
          </w:p>
          <w:p w14:paraId="6B5C0E7F" w14:textId="3742F6DD" w:rsidR="00B64300" w:rsidRPr="00B64300" w:rsidRDefault="00B64300" w:rsidP="00901565">
            <w:pPr>
              <w:ind w:firstLine="0"/>
              <w:rPr>
                <w:rFonts w:ascii="Times New Roman" w:hAnsi="Times New Roman" w:cs="Times New Roman"/>
              </w:rPr>
            </w:pPr>
            <w:r w:rsidRPr="00B64300">
              <w:rPr>
                <w:rFonts w:ascii="Times New Roman" w:hAnsi="Times New Roman" w:cs="Times New Roman"/>
                <w:b/>
                <w:bCs/>
              </w:rPr>
              <w:t>Zemo krūmmelleņu</w:t>
            </w:r>
            <w:r w:rsidRPr="00B64300">
              <w:rPr>
                <w:rFonts w:ascii="Times New Roman" w:hAnsi="Times New Roman" w:cs="Times New Roman"/>
              </w:rPr>
              <w:t xml:space="preserve"> stādīšanai vagu veidošana nav nepieciešama. Zemo krūmmelleņu stādīšanai iegādājas stādus (sēklaudžu vai kādu no šķirnēm), ko stāda 0,2 m līdz 0,4 m attālumā vienu no otra, starp rindām veidojot 0,6–1,0 m atstatumu. Vienmērīgi pārklājot visu lauku, ieteicamie stādīšanas attālumi ir 0,3 x 0,6 m vai 0,3 x 1,0 metri. Pēc stādīšanas veic lauka pirmreizējo laistīšanu. Zemās krūmmellenes sāk ražot otrajā līdz trešajā gadā, dodot 0,9 t ražas no hektāra; regulāri ražojoši krūmi sasniedz 2–5 t no hektāra. Šos ogulājus audzē divu vai trīs ražošanas gadu ciklos (ik pēc </w:t>
            </w:r>
            <w:r w:rsidR="00D249F8">
              <w:rPr>
                <w:rFonts w:ascii="Times New Roman" w:hAnsi="Times New Roman" w:cs="Times New Roman"/>
              </w:rPr>
              <w:t>diviem līdz trīs</w:t>
            </w:r>
            <w:r w:rsidRPr="00B64300">
              <w:rPr>
                <w:rFonts w:ascii="Times New Roman" w:hAnsi="Times New Roman" w:cs="Times New Roman"/>
              </w:rPr>
              <w:t xml:space="preserve"> gadiem nopļauj).</w:t>
            </w:r>
          </w:p>
          <w:p w14:paraId="45A4FBA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Gan augsto, gan zemo melleņu stādījumu teritorijās ir ieteicams ierīkot laistīšanas sistēmu – gan virspusējo (pretsalnu), gan pilienveida laistīšanas sistēmu. Lai arī tās ierīkošanas izmaksas ir lielas, tomēr pieredze liecina, ka bez tās ražas var būt mazas un nevienmērīgas. Izveidojot laistīšanas sistēmu, ir iespējams efektīvāk mazināt salnu ietekmi (laistot ogu stādījumus pirms salnas, iespējams tos pasargāt no straujām temperatūras svārstībām un šūnu bojājumiem, jo ūdens piesaista siltumu), kā arī ar ilgstoša sausuma un karstuma (augu dzesēšanai) periodiem, būtiski palielinot ik gadu iegūstamās ražas lielumu. Lai ierīkotu laistīšanas sistēmu, blakus krūmmelleņu audzēšanas laukam ir jābūt ūdens ņemšanas un uzglabāšanas vietai. Vislabāk to ir ierīkot tā, lai nokrišņu laikā ūdens no krūmmelleņu laukiem tiktu novadīts šajā ūdens uzglabāšanas vietā un nepieciešamības gadījumā uzkrātais ūdens ar sūkņu un cauruļvadu sistēmas palīdzību tiktu piegādāts krūmmelleņu audzēšanas laukiem.</w:t>
            </w:r>
          </w:p>
          <w:p w14:paraId="50CABD6B" w14:textId="2D82E883"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Augsto krūmmelleņu stādījumos apdobes var mulčēt, lai ierobežotu nezāļu izplatību, veicinātu augsnes mitruma saglabāšanu un samazinātu SEG emisijas.</w:t>
            </w:r>
          </w:p>
        </w:tc>
      </w:tr>
      <w:tr w:rsidR="00B64300" w:rsidRPr="00B64300" w14:paraId="4D37FD0A" w14:textId="77777777" w:rsidTr="00901565">
        <w:tc>
          <w:tcPr>
            <w:tcW w:w="2263" w:type="dxa"/>
          </w:tcPr>
          <w:p w14:paraId="5EAFEDD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lastRenderedPageBreak/>
              <w:t>Klimata pārmaiņu mazināšana</w:t>
            </w:r>
          </w:p>
          <w:p w14:paraId="1E45273B" w14:textId="77777777" w:rsidR="00B64300" w:rsidRPr="00B64300" w:rsidRDefault="00B64300" w:rsidP="00B64300">
            <w:pPr>
              <w:ind w:firstLine="0"/>
              <w:rPr>
                <w:rFonts w:ascii="Times New Roman" w:hAnsi="Times New Roman" w:cs="Times New Roman"/>
                <w:b/>
              </w:rPr>
            </w:pPr>
          </w:p>
        </w:tc>
        <w:tc>
          <w:tcPr>
            <w:tcW w:w="6946" w:type="dxa"/>
          </w:tcPr>
          <w:p w14:paraId="11B7A4BF" w14:textId="5305FE7F" w:rsidR="00B64300" w:rsidRPr="00B64300" w:rsidRDefault="00B64300" w:rsidP="00901565">
            <w:pPr>
              <w:ind w:firstLine="0"/>
              <w:rPr>
                <w:rFonts w:ascii="Times New Roman" w:hAnsi="Times New Roman" w:cs="Times New Roman"/>
              </w:rPr>
            </w:pPr>
            <w:r w:rsidRPr="00B64300">
              <w:rPr>
                <w:rFonts w:ascii="Times New Roman" w:hAnsi="Times New Roman" w:cs="Times New Roman"/>
                <w:bCs/>
              </w:rPr>
              <w:t>Apsverot krūmmelleņu stādījumu ierīkošanu kūdras laukos</w:t>
            </w:r>
            <w:r w:rsidRPr="00B64300">
              <w:rPr>
                <w:rFonts w:ascii="Times New Roman" w:hAnsi="Times New Roman" w:cs="Times New Roman"/>
              </w:rPr>
              <w:t>, jāizvērtē arī klimata pārmaiņu mazināšanas aspekts. LIFE REstore projektā</w:t>
            </w:r>
            <w:r w:rsidR="00952A72">
              <w:rPr>
                <w:rFonts w:ascii="Times New Roman" w:hAnsi="Times New Roman" w:cs="Times New Roman"/>
              </w:rPr>
              <w:t xml:space="preserve"> </w:t>
            </w:r>
            <w:r w:rsidR="00952A72" w:rsidRPr="00D249F8">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rPr>
              <w:t xml:space="preserve"> ietekme uz SEG emisijām novērtēta 30 gadu periodam pēc krūmmelleņu stādījumu ierīkošanas, pieņemot, ka rekultivē teritorijā, kurā kūdras ieguves pārtraukta nesen un vēl nav izveidojusies zemsedzes veģetācija, bet augsnes virskārtu veido neauglīga augstā purva tipa kūdra. Pēc krūmmelleņu stādījumu ierīkošanas SEG emisijas samazināsies par 0,1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xml:space="preserve"> gadā, salīdzinot ar sākotnējo stāvokli. Kopējās SEG emisijas aprēķinu periodā krūmmelleņu stādījumos atbilst 6,2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vertAlign w:val="subscript"/>
              </w:rPr>
              <w:t>2</w:t>
            </w:r>
            <w:r w:rsidRPr="00B64300">
              <w:rPr>
                <w:rFonts w:ascii="Times New Roman" w:hAnsi="Times New Roman" w:cs="Times New Roman"/>
              </w:rPr>
              <w:t>O emisijas no augsnes. Šīs emisijas uzskaita lauksaimniecības sektorā, pielietojot unificētu aprēķinu metodi pielietotā mēslojuma daudzuma pārrēķinam uz tiešajām un netiešajām N</w:t>
            </w:r>
            <w:r w:rsidRPr="00B64300">
              <w:rPr>
                <w:rFonts w:ascii="Times New Roman" w:hAnsi="Times New Roman" w:cs="Times New Roman"/>
                <w:vertAlign w:val="subscript"/>
              </w:rPr>
              <w:t>2</w:t>
            </w:r>
            <w:r w:rsidRPr="00B64300">
              <w:rPr>
                <w:rFonts w:ascii="Times New Roman" w:hAnsi="Times New Roman" w:cs="Times New Roman"/>
              </w:rPr>
              <w:t xml:space="preserve">O emisijām </w:t>
            </w:r>
            <w:r w:rsidRPr="00D249F8">
              <w:rPr>
                <w:rFonts w:ascii="Times New Roman" w:hAnsi="Times New Roman" w:cs="Times New Roman"/>
              </w:rPr>
              <w:t>(LIFE REstore projekta</w:t>
            </w:r>
            <w:r w:rsidR="00952A72" w:rsidRPr="00D249F8">
              <w:rPr>
                <w:rFonts w:ascii="Times New Roman" w:hAnsi="Times New Roman" w:cs="Times New Roman"/>
              </w:rPr>
              <w:t xml:space="preserve"> </w:t>
            </w:r>
            <w:r w:rsidR="00952A72" w:rsidRPr="00D249F8">
              <w:rPr>
                <w:rFonts w:ascii="Times New Roman" w:eastAsia="Times New Roman" w:hAnsi="Times New Roman" w:cs="Times New Roman"/>
                <w:color w:val="000000"/>
                <w:lang w:eastAsia="lv-LV"/>
              </w:rPr>
              <w:t>“Degradēto purvu atbildīga apsaimniekošana un ilgtspējīga izmantošana Latvijā”</w:t>
            </w:r>
            <w:r w:rsidRPr="00D249F8">
              <w:rPr>
                <w:rFonts w:ascii="Times New Roman" w:hAnsi="Times New Roman" w:cs="Times New Roman"/>
              </w:rPr>
              <w:t xml:space="preserve"> dati</w:t>
            </w:r>
            <w:r w:rsidRPr="00B64300">
              <w:rPr>
                <w:rFonts w:ascii="Times New Roman" w:hAnsi="Times New Roman" w:cs="Times New Roman"/>
              </w:rPr>
              <w:t>).</w:t>
            </w:r>
          </w:p>
        </w:tc>
      </w:tr>
      <w:tr w:rsidR="00B64300" w:rsidRPr="00B64300" w14:paraId="4AF58A77" w14:textId="77777777" w:rsidTr="00901565">
        <w:tc>
          <w:tcPr>
            <w:tcW w:w="2263" w:type="dxa"/>
          </w:tcPr>
          <w:p w14:paraId="77F357A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bCs/>
              </w:rPr>
              <w:t>Pazīmes, kas liecina par sekmīgu vai nesekmīgu rekultivāciju</w:t>
            </w:r>
          </w:p>
        </w:tc>
        <w:tc>
          <w:tcPr>
            <w:tcW w:w="6946" w:type="dxa"/>
          </w:tcPr>
          <w:p w14:paraId="4D77690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79052202"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Teritorija ir līdzena, tajā darbojas novadgrāvju sistēma.</w:t>
            </w:r>
          </w:p>
          <w:p w14:paraId="54F69937"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ēc stādījumu ierīkošanas zemās krūmmellenes vienmērīgi nosedz visu lauka virsmu. Augsto krūmmelleņu stādījumi vagās ir vienmērīgi ir saauguši.</w:t>
            </w:r>
          </w:p>
          <w:p w14:paraId="1360C1CD" w14:textId="77777777" w:rsidR="00B64300" w:rsidRPr="00B64300" w:rsidRDefault="00B64300" w:rsidP="00B64300">
            <w:pPr>
              <w:ind w:firstLine="0"/>
              <w:rPr>
                <w:rFonts w:ascii="Times New Roman" w:hAnsi="Times New Roman" w:cs="Times New Roman"/>
                <w:b/>
              </w:rPr>
            </w:pPr>
          </w:p>
          <w:p w14:paraId="01F7A1C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22A2647B" w14:textId="22A700EC"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Rekultivētajā teritorijā atbilstoši krūmmelleņu prasībām nedarbojas meliorācijas sistēma sistēma. Lauka virsma nav līdzena.</w:t>
            </w:r>
          </w:p>
        </w:tc>
      </w:tr>
      <w:tr w:rsidR="00B64300" w:rsidRPr="00B64300" w14:paraId="48114C1B" w14:textId="77777777" w:rsidTr="00901565">
        <w:tc>
          <w:tcPr>
            <w:tcW w:w="2263" w:type="dxa"/>
          </w:tcPr>
          <w:p w14:paraId="48CDD185"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Ieguvumi</w:t>
            </w:r>
          </w:p>
          <w:p w14:paraId="1AEBB070" w14:textId="77777777" w:rsidR="00B64300" w:rsidRPr="00B64300" w:rsidRDefault="00B64300" w:rsidP="00B64300">
            <w:pPr>
              <w:ind w:firstLine="0"/>
              <w:rPr>
                <w:rFonts w:ascii="Times New Roman" w:hAnsi="Times New Roman" w:cs="Times New Roman"/>
                <w:b/>
              </w:rPr>
            </w:pPr>
          </w:p>
        </w:tc>
        <w:tc>
          <w:tcPr>
            <w:tcW w:w="6946" w:type="dxa"/>
          </w:tcPr>
          <w:p w14:paraId="5EDC7959"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ēc kūdras ieguves teritorija tiek izmantota saimnieciskajai darbībai, kura nodrošina darba vietas un ienākumus.</w:t>
            </w:r>
          </w:p>
          <w:p w14:paraId="627F489B" w14:textId="38D4A654"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lastRenderedPageBreak/>
              <w:t xml:space="preserve">Zemo krūmmelleņu stādījumi pilnībā nosedz kūdras virskārtu, kas samazina SEG emisijas. </w:t>
            </w:r>
          </w:p>
        </w:tc>
      </w:tr>
      <w:tr w:rsidR="00B64300" w:rsidRPr="00B64300" w14:paraId="02663743" w14:textId="77777777" w:rsidTr="00901565">
        <w:tc>
          <w:tcPr>
            <w:tcW w:w="2263" w:type="dxa"/>
          </w:tcPr>
          <w:p w14:paraId="5AA193EE"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Trūkumi</w:t>
            </w:r>
          </w:p>
          <w:p w14:paraId="03B4EF6D" w14:textId="77777777" w:rsidR="00B64300" w:rsidRPr="00B64300" w:rsidRDefault="00B64300" w:rsidP="00B64300">
            <w:pPr>
              <w:ind w:firstLine="0"/>
              <w:rPr>
                <w:rFonts w:ascii="Times New Roman" w:hAnsi="Times New Roman" w:cs="Times New Roman"/>
                <w:b/>
              </w:rPr>
            </w:pPr>
          </w:p>
        </w:tc>
        <w:tc>
          <w:tcPr>
            <w:tcW w:w="6946" w:type="dxa"/>
          </w:tcPr>
          <w:p w14:paraId="112CE552" w14:textId="724E16FC"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ielietojot intensīvo audzēšanas metodi, lai nodrošinātu lielākas ražas, tiek veikta stādījumu mēslošana ar slāpekļa minerālmēslojumu, kas savukārt palielina SEG emisijas. Taču sagaidāms nebūtisks emisiju pieaugums, ja tiek ievērots pareizs mēslošanas laiks un devas.</w:t>
            </w:r>
          </w:p>
        </w:tc>
      </w:tr>
      <w:tr w:rsidR="00B64300" w:rsidRPr="00B64300" w14:paraId="1BB4DCCB" w14:textId="77777777" w:rsidTr="00901565">
        <w:tc>
          <w:tcPr>
            <w:tcW w:w="2263" w:type="dxa"/>
          </w:tcPr>
          <w:p w14:paraId="2662A8D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Ekosistēma pakalpojumi</w:t>
            </w:r>
          </w:p>
        </w:tc>
        <w:tc>
          <w:tcPr>
            <w:tcW w:w="6946" w:type="dxa"/>
          </w:tcPr>
          <w:p w14:paraId="1422F244" w14:textId="735A8285"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Ogu audzēšanu iespējams klasificēt kā lauksaimniecisko darbību, kuras augstākā ekosistēmu pakalpojumu vērtība ir spēja nodrošināt augstus apgādes pakalpojumus. Vienlaikus sniegtie regulācijas pakalpojumi ir salīdzinoši zemāki.</w:t>
            </w:r>
          </w:p>
        </w:tc>
      </w:tr>
      <w:tr w:rsidR="00B64300" w:rsidRPr="00B64300" w14:paraId="42519459" w14:textId="77777777" w:rsidTr="00901565">
        <w:tc>
          <w:tcPr>
            <w:tcW w:w="2263" w:type="dxa"/>
          </w:tcPr>
          <w:p w14:paraId="0487132B"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bCs/>
              </w:rPr>
              <w:t>Rekultivācijas pabeigšana</w:t>
            </w:r>
          </w:p>
        </w:tc>
        <w:tc>
          <w:tcPr>
            <w:tcW w:w="6946" w:type="dxa"/>
          </w:tcPr>
          <w:p w14:paraId="4CF70DAB"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37293135" w14:textId="6045DDCA" w:rsidR="00B64300" w:rsidRPr="00901565" w:rsidRDefault="00B64300" w:rsidP="00901565">
            <w:pPr>
              <w:ind w:firstLine="0"/>
              <w:rPr>
                <w:rFonts w:ascii="Times New Roman" w:hAnsi="Times New Roman" w:cs="Times New Roman"/>
              </w:rPr>
            </w:pPr>
            <w:proofErr w:type="gramStart"/>
            <w:r w:rsidRPr="00901565">
              <w:rPr>
                <w:rFonts w:ascii="Times New Roman" w:hAnsi="Times New Roman" w:cs="Times New Roman"/>
              </w:rPr>
              <w:t>Izpildot šos nosacījumus</w:t>
            </w:r>
            <w:proofErr w:type="gramEnd"/>
            <w:r w:rsidRPr="00901565">
              <w:rPr>
                <w:rFonts w:ascii="Times New Roman" w:hAnsi="Times New Roman" w:cs="Times New Roman"/>
              </w:rPr>
              <w:t xml:space="preserve"> kūdras izstrādātājs ir veicis derīgā izrakteņa ieguves projektā paredzēto uzdevumu – sagatavojis teritoriju citam zemes izmantošanas veidam. Tālākās darbības un zemes apsaimniekošana (piemēram, augsnes sagatavošanas, piemērotas meliorācijas sistēmas izveide, ogulāju stādīšana un kopšana) ir jāveic zemes īpašniekam. </w:t>
            </w:r>
          </w:p>
        </w:tc>
      </w:tr>
      <w:tr w:rsidR="00B64300" w:rsidRPr="00B64300" w14:paraId="65C06587" w14:textId="77777777" w:rsidTr="00901565">
        <w:trPr>
          <w:trHeight w:val="332"/>
        </w:trPr>
        <w:tc>
          <w:tcPr>
            <w:tcW w:w="2263" w:type="dxa"/>
          </w:tcPr>
          <w:p w14:paraId="4EB4E8DB"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0D560130" w14:textId="77777777" w:rsidR="00B64300" w:rsidRPr="00B64300" w:rsidRDefault="00B64300" w:rsidP="00B64300">
            <w:pPr>
              <w:ind w:firstLine="0"/>
              <w:jc w:val="left"/>
              <w:rPr>
                <w:rFonts w:ascii="Times New Roman" w:hAnsi="Times New Roman" w:cs="Times New Roman"/>
                <w:b/>
              </w:rPr>
            </w:pPr>
          </w:p>
          <w:p w14:paraId="377849EE" w14:textId="77777777" w:rsidR="00B64300" w:rsidRPr="00B64300" w:rsidRDefault="00B64300" w:rsidP="00B64300">
            <w:pPr>
              <w:ind w:firstLine="0"/>
              <w:jc w:val="left"/>
              <w:rPr>
                <w:rFonts w:ascii="Times New Roman" w:hAnsi="Times New Roman" w:cs="Times New Roman"/>
                <w:b/>
              </w:rPr>
            </w:pPr>
          </w:p>
        </w:tc>
        <w:tc>
          <w:tcPr>
            <w:tcW w:w="6946" w:type="dxa"/>
          </w:tcPr>
          <w:tbl>
            <w:tblPr>
              <w:tblW w:w="8235" w:type="dxa"/>
              <w:tblLayout w:type="fixed"/>
              <w:tblLook w:val="04A0" w:firstRow="1" w:lastRow="0" w:firstColumn="1" w:lastColumn="0" w:noHBand="0" w:noVBand="1"/>
            </w:tblPr>
            <w:tblGrid>
              <w:gridCol w:w="8235"/>
            </w:tblGrid>
            <w:tr w:rsidR="00B64300" w:rsidRPr="00B64300" w14:paraId="0261C4D6"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1CB911D8"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650" w:type="dxa"/>
                    <w:tblLayout w:type="fixed"/>
                    <w:tblLook w:val="04A0" w:firstRow="1" w:lastRow="0" w:firstColumn="1" w:lastColumn="0" w:noHBand="0" w:noVBand="1"/>
                  </w:tblPr>
                  <w:tblGrid>
                    <w:gridCol w:w="3885"/>
                    <w:gridCol w:w="1418"/>
                    <w:gridCol w:w="1347"/>
                  </w:tblGrid>
                  <w:tr w:rsidR="00B64300" w:rsidRPr="00B64300" w14:paraId="01E2E0A0" w14:textId="77777777" w:rsidTr="004C2B0D">
                    <w:trPr>
                      <w:trHeight w:val="319"/>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EE51E8"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0BC8DADF"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4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3814939" w14:textId="79EBC5F0" w:rsidR="00B64300"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6C51886C"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7D004F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025A9D9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95B3D7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0387AC56"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EEB7CB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7B1B43A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000389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458E3318"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6EB0A8E"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w:t>
                        </w:r>
                        <w:proofErr w:type="gramStart"/>
                        <w:r w:rsidRPr="00B64300">
                          <w:rPr>
                            <w:rFonts w:ascii="Times New Roman" w:eastAsia="Times New Roman" w:hAnsi="Times New Roman" w:cs="Times New Roman"/>
                            <w:color w:val="000000"/>
                            <w:lang w:eastAsia="lv-LV"/>
                          </w:rPr>
                          <w:t xml:space="preserve">  </w:t>
                        </w:r>
                        <w:proofErr w:type="gramEnd"/>
                        <w:r w:rsidRPr="00B64300">
                          <w:rPr>
                            <w:rFonts w:ascii="Times New Roman" w:eastAsia="Times New Roman" w:hAnsi="Times New Roman" w:cs="Times New Roman"/>
                            <w:color w:val="000000"/>
                            <w:lang w:eastAsia="lv-LV"/>
                          </w:rPr>
                          <w:t>novākšana</w:t>
                        </w:r>
                      </w:p>
                    </w:tc>
                    <w:tc>
                      <w:tcPr>
                        <w:tcW w:w="1418" w:type="dxa"/>
                        <w:tcBorders>
                          <w:top w:val="single" w:sz="8" w:space="0" w:color="auto"/>
                          <w:left w:val="nil"/>
                          <w:bottom w:val="single" w:sz="8" w:space="0" w:color="auto"/>
                          <w:right w:val="single" w:sz="4" w:space="0" w:color="auto"/>
                        </w:tcBorders>
                      </w:tcPr>
                      <w:p w14:paraId="02009C9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C85014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48D70C21"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B4B02B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paršana</w:t>
                        </w:r>
                      </w:p>
                    </w:tc>
                    <w:tc>
                      <w:tcPr>
                        <w:tcW w:w="1418" w:type="dxa"/>
                        <w:tcBorders>
                          <w:top w:val="single" w:sz="8" w:space="0" w:color="auto"/>
                          <w:left w:val="nil"/>
                          <w:bottom w:val="single" w:sz="8" w:space="0" w:color="auto"/>
                          <w:right w:val="single" w:sz="4" w:space="0" w:color="auto"/>
                        </w:tcBorders>
                      </w:tcPr>
                      <w:p w14:paraId="07B364D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83087D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B64300" w:rsidRPr="00B64300" w14:paraId="0E122FD5"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CF93875" w14:textId="0030EB60"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w:t>
                        </w:r>
                        <w:r w:rsidR="00D249F8">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m</w:t>
                        </w:r>
                      </w:p>
                    </w:tc>
                    <w:tc>
                      <w:tcPr>
                        <w:tcW w:w="1418" w:type="dxa"/>
                        <w:tcBorders>
                          <w:top w:val="single" w:sz="8" w:space="0" w:color="auto"/>
                          <w:left w:val="nil"/>
                          <w:bottom w:val="single" w:sz="8" w:space="0" w:color="auto"/>
                          <w:right w:val="single" w:sz="4" w:space="0" w:color="auto"/>
                        </w:tcBorders>
                      </w:tcPr>
                      <w:p w14:paraId="7FF7E4F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4182A0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79E3AA17"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AC1C29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2651F36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0F31E7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B64300" w:rsidRPr="00B64300" w14:paraId="216ACF02"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E013AC7"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ecēšana</w:t>
                        </w:r>
                      </w:p>
                    </w:tc>
                    <w:tc>
                      <w:tcPr>
                        <w:tcW w:w="1418" w:type="dxa"/>
                        <w:tcBorders>
                          <w:top w:val="single" w:sz="8" w:space="0" w:color="auto"/>
                          <w:left w:val="nil"/>
                          <w:bottom w:val="single" w:sz="8" w:space="0" w:color="auto"/>
                          <w:right w:val="single" w:sz="4" w:space="0" w:color="auto"/>
                        </w:tcBorders>
                      </w:tcPr>
                      <w:p w14:paraId="0038B90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1B1F78D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733C55FE"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99442DD"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7D5E88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44697DB"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64B4798B"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CBBDC45"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7DFE2B9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ADB28A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B64300" w:rsidRPr="00B64300" w14:paraId="60957352"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AA7BDA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1022DE8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24BF791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B64300" w:rsidRPr="00B64300" w14:paraId="48FC7860"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075F65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28775FF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06AA293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7E117B9D"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8A2E0B5"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 xml:space="preserve">Esošo grāvju rekonstrukcija, grāvju padziļināšana </w:t>
                        </w:r>
                      </w:p>
                    </w:tc>
                    <w:tc>
                      <w:tcPr>
                        <w:tcW w:w="1418" w:type="dxa"/>
                        <w:tcBorders>
                          <w:top w:val="nil"/>
                          <w:left w:val="nil"/>
                          <w:bottom w:val="single" w:sz="4" w:space="0" w:color="auto"/>
                          <w:right w:val="single" w:sz="4" w:space="0" w:color="auto"/>
                        </w:tcBorders>
                        <w:vAlign w:val="center"/>
                      </w:tcPr>
                      <w:p w14:paraId="3B932D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843DA11" w14:textId="0D6CE4E9"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70-</w:t>
                        </w:r>
                        <w:r w:rsidR="00B64300" w:rsidRPr="00B64300">
                          <w:rPr>
                            <w:rFonts w:ascii="Times New Roman" w:hAnsi="Times New Roman" w:cs="Times New Roman"/>
                            <w:color w:val="000000"/>
                          </w:rPr>
                          <w:t>800</w:t>
                        </w:r>
                      </w:p>
                    </w:tc>
                  </w:tr>
                  <w:tr w:rsidR="00B64300" w:rsidRPr="00B64300" w14:paraId="218576E1"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FC0342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0B9D178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249C76C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16B58CA0"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82E4D4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4356CDA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741CFA2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64BB422B"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4DE0A3AD"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ierīkošana (noblīvēti kūdras ceļi)</w:t>
                        </w:r>
                      </w:p>
                    </w:tc>
                    <w:tc>
                      <w:tcPr>
                        <w:tcW w:w="1418" w:type="dxa"/>
                        <w:tcBorders>
                          <w:top w:val="nil"/>
                          <w:left w:val="nil"/>
                          <w:bottom w:val="single" w:sz="4" w:space="0" w:color="auto"/>
                          <w:right w:val="single" w:sz="4" w:space="0" w:color="auto"/>
                        </w:tcBorders>
                      </w:tcPr>
                      <w:p w14:paraId="3DF3FD9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54553AB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0-600</w:t>
                        </w:r>
                      </w:p>
                    </w:tc>
                  </w:tr>
                  <w:tr w:rsidR="00B64300" w:rsidRPr="00B64300" w14:paraId="53BA73B3"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EE65FD5" w14:textId="6FC26DDB"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īķa rakšana (paredzēti laistīšanai ~1000</w:t>
                        </w:r>
                        <w:r w:rsidR="00D249F8">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m</w:t>
                        </w:r>
                        <w:r w:rsidRPr="00B64300">
                          <w:rPr>
                            <w:rFonts w:ascii="Times New Roman" w:eastAsia="Times New Roman" w:hAnsi="Times New Roman" w:cs="Times New Roman"/>
                            <w:color w:val="000000"/>
                            <w:vertAlign w:val="superscript"/>
                            <w:lang w:eastAsia="lv-LV"/>
                          </w:rPr>
                          <w:t>3</w:t>
                        </w:r>
                        <w:r w:rsidRPr="00B64300">
                          <w:rPr>
                            <w:rFonts w:ascii="Times New Roman" w:eastAsia="Times New Roman" w:hAnsi="Times New Roman" w:cs="Times New Roman"/>
                            <w:color w:val="000000"/>
                            <w:lang w:eastAsia="lv-LV"/>
                          </w:rPr>
                          <w:t xml:space="preserve"> ūdens) </w:t>
                        </w:r>
                      </w:p>
                    </w:tc>
                    <w:tc>
                      <w:tcPr>
                        <w:tcW w:w="1418" w:type="dxa"/>
                        <w:tcBorders>
                          <w:top w:val="nil"/>
                          <w:left w:val="nil"/>
                          <w:bottom w:val="single" w:sz="4" w:space="0" w:color="auto"/>
                          <w:right w:val="single" w:sz="4" w:space="0" w:color="auto"/>
                        </w:tcBorders>
                        <w:vAlign w:val="center"/>
                      </w:tcPr>
                      <w:p w14:paraId="66F7640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m³/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3BC4CE30" w14:textId="161DF286" w:rsidR="00B64300" w:rsidRPr="00B64300" w:rsidRDefault="00D50F9C" w:rsidP="00B64300">
                        <w:pPr>
                          <w:ind w:firstLine="0"/>
                          <w:jc w:val="center"/>
                          <w:rPr>
                            <w:rFonts w:ascii="Times New Roman" w:hAnsi="Times New Roman" w:cs="Times New Roman"/>
                            <w:color w:val="000000"/>
                          </w:rPr>
                        </w:pPr>
                        <w:r>
                          <w:rPr>
                            <w:rFonts w:ascii="Times New Roman" w:hAnsi="Times New Roman" w:cs="Times New Roman"/>
                            <w:color w:val="000000"/>
                          </w:rPr>
                          <w:t>2500-</w:t>
                        </w:r>
                        <w:r w:rsidR="00B64300" w:rsidRPr="00B64300">
                          <w:rPr>
                            <w:rFonts w:ascii="Times New Roman" w:hAnsi="Times New Roman" w:cs="Times New Roman"/>
                            <w:color w:val="000000"/>
                          </w:rPr>
                          <w:t>3000</w:t>
                        </w:r>
                      </w:p>
                      <w:p w14:paraId="0826CE06" w14:textId="77777777" w:rsidR="00B64300" w:rsidRPr="00B64300" w:rsidRDefault="00B64300" w:rsidP="00B64300">
                        <w:pPr>
                          <w:ind w:firstLine="0"/>
                          <w:jc w:val="center"/>
                          <w:rPr>
                            <w:rFonts w:ascii="Times New Roman" w:eastAsia="Times New Roman" w:hAnsi="Times New Roman" w:cs="Times New Roman"/>
                            <w:color w:val="000000"/>
                            <w:lang w:eastAsia="lv-LV"/>
                          </w:rPr>
                        </w:pPr>
                      </w:p>
                    </w:tc>
                  </w:tr>
                  <w:tr w:rsidR="00B64300" w:rsidRPr="00B64300" w14:paraId="6D637CC7"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2F58AB8"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10D795E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99D94D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3181362A"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CB6D07C"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lastRenderedPageBreak/>
                          <w:t>Minerālmēslu iegāde</w:t>
                        </w:r>
                      </w:p>
                    </w:tc>
                    <w:tc>
                      <w:tcPr>
                        <w:tcW w:w="1418" w:type="dxa"/>
                        <w:tcBorders>
                          <w:top w:val="single" w:sz="4" w:space="0" w:color="auto"/>
                          <w:left w:val="nil"/>
                          <w:bottom w:val="single" w:sz="4" w:space="0" w:color="auto"/>
                          <w:right w:val="single" w:sz="4" w:space="0" w:color="auto"/>
                        </w:tcBorders>
                      </w:tcPr>
                      <w:p w14:paraId="2C68F7F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1FEA80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B64300" w:rsidRPr="00B64300" w14:paraId="65A64E34"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507BB6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54AC551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24895C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B64300" w:rsidRPr="00B64300" w14:paraId="4645A294"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812FE2D"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Laistīšanas sistēmas ierīkošana</w:t>
                        </w:r>
                      </w:p>
                    </w:tc>
                    <w:tc>
                      <w:tcPr>
                        <w:tcW w:w="1418" w:type="dxa"/>
                        <w:tcBorders>
                          <w:top w:val="single" w:sz="4" w:space="0" w:color="auto"/>
                          <w:left w:val="nil"/>
                          <w:bottom w:val="single" w:sz="4" w:space="0" w:color="auto"/>
                          <w:right w:val="single" w:sz="4" w:space="0" w:color="auto"/>
                        </w:tcBorders>
                        <w:vAlign w:val="center"/>
                      </w:tcPr>
                      <w:p w14:paraId="4BADE3A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9037FAB" w14:textId="5E4812A1"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5000-</w:t>
                        </w:r>
                        <w:r w:rsidR="00B64300" w:rsidRPr="00B64300">
                          <w:rPr>
                            <w:rFonts w:ascii="Times New Roman" w:hAnsi="Times New Roman" w:cs="Times New Roman"/>
                            <w:color w:val="000000"/>
                          </w:rPr>
                          <w:t>6000</w:t>
                        </w:r>
                      </w:p>
                    </w:tc>
                  </w:tr>
                  <w:tr w:rsidR="00B64300" w:rsidRPr="00B64300" w14:paraId="1C2F8636"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87AF15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ilienveida laistīšanas sistēma</w:t>
                        </w:r>
                      </w:p>
                    </w:tc>
                    <w:tc>
                      <w:tcPr>
                        <w:tcW w:w="1418" w:type="dxa"/>
                        <w:tcBorders>
                          <w:top w:val="single" w:sz="4" w:space="0" w:color="auto"/>
                          <w:left w:val="nil"/>
                          <w:bottom w:val="single" w:sz="4" w:space="0" w:color="auto"/>
                          <w:right w:val="single" w:sz="4" w:space="0" w:color="auto"/>
                        </w:tcBorders>
                        <w:vAlign w:val="center"/>
                      </w:tcPr>
                      <w:p w14:paraId="1F896DD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646FB9C"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700</w:t>
                        </w:r>
                      </w:p>
                    </w:tc>
                  </w:tr>
                  <w:tr w:rsidR="00B64300" w:rsidRPr="00B64300" w14:paraId="6197FE60"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63C86E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midzinātāji u. c. materiāli</w:t>
                        </w:r>
                      </w:p>
                    </w:tc>
                    <w:tc>
                      <w:tcPr>
                        <w:tcW w:w="1418" w:type="dxa"/>
                        <w:tcBorders>
                          <w:top w:val="single" w:sz="4" w:space="0" w:color="auto"/>
                          <w:left w:val="nil"/>
                          <w:bottom w:val="single" w:sz="4" w:space="0" w:color="auto"/>
                          <w:right w:val="single" w:sz="4" w:space="0" w:color="auto"/>
                        </w:tcBorders>
                        <w:vAlign w:val="center"/>
                      </w:tcPr>
                      <w:p w14:paraId="3B0F479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43A749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150</w:t>
                        </w:r>
                      </w:p>
                    </w:tc>
                  </w:tr>
                  <w:tr w:rsidR="00B64300" w:rsidRPr="00B64300" w14:paraId="3D88CE3A"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F069F3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Cauruļvadi, būvniecības izmaksas</w:t>
                        </w:r>
                      </w:p>
                    </w:tc>
                    <w:tc>
                      <w:tcPr>
                        <w:tcW w:w="1418" w:type="dxa"/>
                        <w:tcBorders>
                          <w:top w:val="single" w:sz="4" w:space="0" w:color="auto"/>
                          <w:left w:val="nil"/>
                          <w:bottom w:val="single" w:sz="4" w:space="0" w:color="auto"/>
                          <w:right w:val="single" w:sz="4" w:space="0" w:color="auto"/>
                        </w:tcBorders>
                        <w:vAlign w:val="center"/>
                      </w:tcPr>
                      <w:p w14:paraId="5C15C70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A80780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270</w:t>
                        </w:r>
                      </w:p>
                    </w:tc>
                  </w:tr>
                  <w:tr w:rsidR="00B64300" w:rsidRPr="00B64300" w14:paraId="7D940E32"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45C575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retsalnu laistīšanas sistēma</w:t>
                        </w:r>
                      </w:p>
                    </w:tc>
                    <w:tc>
                      <w:tcPr>
                        <w:tcW w:w="1418" w:type="dxa"/>
                        <w:tcBorders>
                          <w:top w:val="single" w:sz="4" w:space="0" w:color="auto"/>
                          <w:left w:val="nil"/>
                          <w:bottom w:val="single" w:sz="4" w:space="0" w:color="auto"/>
                          <w:right w:val="single" w:sz="4" w:space="0" w:color="auto"/>
                        </w:tcBorders>
                        <w:vAlign w:val="center"/>
                      </w:tcPr>
                      <w:p w14:paraId="258EACD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D8AB6C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700</w:t>
                        </w:r>
                      </w:p>
                    </w:tc>
                  </w:tr>
                  <w:tr w:rsidR="00B64300" w:rsidRPr="00B64300" w14:paraId="235BFB41"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3F17CB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ūkņa iekārta</w:t>
                        </w:r>
                      </w:p>
                    </w:tc>
                    <w:tc>
                      <w:tcPr>
                        <w:tcW w:w="1418" w:type="dxa"/>
                        <w:tcBorders>
                          <w:top w:val="single" w:sz="4" w:space="0" w:color="auto"/>
                          <w:left w:val="nil"/>
                          <w:bottom w:val="single" w:sz="4" w:space="0" w:color="auto"/>
                          <w:right w:val="single" w:sz="4" w:space="0" w:color="auto"/>
                        </w:tcBorders>
                        <w:vAlign w:val="center"/>
                      </w:tcPr>
                      <w:p w14:paraId="524954C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2459B1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70</w:t>
                        </w:r>
                      </w:p>
                    </w:tc>
                  </w:tr>
                  <w:tr w:rsidR="00B64300" w:rsidRPr="00B64300" w14:paraId="3A45A792"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AC2B90B"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Ravēšana</w:t>
                        </w:r>
                      </w:p>
                    </w:tc>
                    <w:tc>
                      <w:tcPr>
                        <w:tcW w:w="1418" w:type="dxa"/>
                        <w:tcBorders>
                          <w:top w:val="single" w:sz="4" w:space="0" w:color="auto"/>
                          <w:left w:val="nil"/>
                          <w:bottom w:val="single" w:sz="4" w:space="0" w:color="auto"/>
                          <w:right w:val="single" w:sz="4" w:space="0" w:color="auto"/>
                        </w:tcBorders>
                        <w:vAlign w:val="center"/>
                      </w:tcPr>
                      <w:p w14:paraId="3B4198F6"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E95F786" w14:textId="1F30D46E" w:rsidR="00B64300" w:rsidRPr="00B64300" w:rsidRDefault="00D50F9C" w:rsidP="00B64300">
                        <w:pPr>
                          <w:ind w:firstLine="0"/>
                          <w:jc w:val="center"/>
                          <w:rPr>
                            <w:rFonts w:ascii="Times New Roman" w:hAnsi="Times New Roman" w:cs="Times New Roman"/>
                            <w:color w:val="000000"/>
                          </w:rPr>
                        </w:pPr>
                        <w:r>
                          <w:rPr>
                            <w:rFonts w:ascii="Times New Roman" w:hAnsi="Times New Roman" w:cs="Times New Roman"/>
                            <w:color w:val="000000"/>
                          </w:rPr>
                          <w:t>5-</w:t>
                        </w:r>
                        <w:r w:rsidR="00B64300" w:rsidRPr="00B64300">
                          <w:rPr>
                            <w:rFonts w:ascii="Times New Roman" w:hAnsi="Times New Roman" w:cs="Times New Roman"/>
                            <w:color w:val="000000"/>
                          </w:rPr>
                          <w:t>6</w:t>
                        </w:r>
                      </w:p>
                    </w:tc>
                  </w:tr>
                  <w:tr w:rsidR="00B64300" w:rsidRPr="00B64300" w14:paraId="793257AF"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D3A685A"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Krūmmelleņu mēslošana</w:t>
                        </w:r>
                      </w:p>
                    </w:tc>
                    <w:tc>
                      <w:tcPr>
                        <w:tcW w:w="1418" w:type="dxa"/>
                        <w:tcBorders>
                          <w:top w:val="single" w:sz="4" w:space="0" w:color="auto"/>
                          <w:left w:val="nil"/>
                          <w:bottom w:val="single" w:sz="4" w:space="0" w:color="auto"/>
                          <w:right w:val="single" w:sz="4" w:space="0" w:color="auto"/>
                        </w:tcBorders>
                        <w:vAlign w:val="center"/>
                      </w:tcPr>
                      <w:p w14:paraId="64C21624"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4D84DEE" w14:textId="12DDD3DA" w:rsidR="00B64300" w:rsidRPr="00B64300" w:rsidRDefault="00D50F9C" w:rsidP="00B64300">
                        <w:pPr>
                          <w:ind w:firstLine="0"/>
                          <w:jc w:val="center"/>
                          <w:rPr>
                            <w:rFonts w:ascii="Times New Roman" w:hAnsi="Times New Roman" w:cs="Times New Roman"/>
                            <w:color w:val="000000"/>
                          </w:rPr>
                        </w:pPr>
                        <w:r>
                          <w:rPr>
                            <w:rFonts w:ascii="Times New Roman" w:hAnsi="Times New Roman" w:cs="Times New Roman"/>
                            <w:color w:val="000000"/>
                          </w:rPr>
                          <w:t>250-</w:t>
                        </w:r>
                        <w:r w:rsidR="00B64300" w:rsidRPr="00B64300">
                          <w:rPr>
                            <w:rFonts w:ascii="Times New Roman" w:hAnsi="Times New Roman" w:cs="Times New Roman"/>
                            <w:color w:val="000000"/>
                          </w:rPr>
                          <w:t>390</w:t>
                        </w:r>
                      </w:p>
                    </w:tc>
                  </w:tr>
                  <w:tr w:rsidR="00B64300" w:rsidRPr="00B64300" w14:paraId="6BB04253"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B5AC592"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Vagu ierīkošana augstajām krūmmellenēm</w:t>
                        </w:r>
                      </w:p>
                    </w:tc>
                    <w:tc>
                      <w:tcPr>
                        <w:tcW w:w="1418" w:type="dxa"/>
                        <w:tcBorders>
                          <w:top w:val="single" w:sz="4" w:space="0" w:color="auto"/>
                          <w:left w:val="nil"/>
                          <w:bottom w:val="single" w:sz="4" w:space="0" w:color="auto"/>
                          <w:right w:val="single" w:sz="4" w:space="0" w:color="auto"/>
                        </w:tcBorders>
                        <w:vAlign w:val="center"/>
                      </w:tcPr>
                      <w:p w14:paraId="045A2239"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0DF9052"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 xml:space="preserve">         620</w:t>
                        </w:r>
                      </w:p>
                    </w:tc>
                  </w:tr>
                  <w:tr w:rsidR="00B64300" w:rsidRPr="00B64300" w14:paraId="5D1EEB57"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3ED4E41"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Augsto krūmmelleņu stādu iegāde un stādīšana (izmaksas atkarībā no stādīšanas attāluma un stādu vecuma)</w:t>
                        </w:r>
                      </w:p>
                    </w:tc>
                    <w:tc>
                      <w:tcPr>
                        <w:tcW w:w="1418" w:type="dxa"/>
                        <w:tcBorders>
                          <w:top w:val="single" w:sz="4" w:space="0" w:color="auto"/>
                          <w:left w:val="nil"/>
                          <w:bottom w:val="single" w:sz="4" w:space="0" w:color="auto"/>
                          <w:right w:val="single" w:sz="4" w:space="0" w:color="auto"/>
                        </w:tcBorders>
                        <w:vAlign w:val="center"/>
                      </w:tcPr>
                      <w:p w14:paraId="21E0073B"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A822053" w14:textId="02AB3D69" w:rsidR="00B64300" w:rsidRPr="00B64300" w:rsidRDefault="00D50F9C" w:rsidP="00B64300">
                        <w:pPr>
                          <w:ind w:firstLine="0"/>
                          <w:rPr>
                            <w:rFonts w:ascii="Times New Roman" w:hAnsi="Times New Roman" w:cs="Times New Roman"/>
                            <w:color w:val="000000"/>
                          </w:rPr>
                        </w:pPr>
                        <w:r>
                          <w:rPr>
                            <w:rFonts w:ascii="Times New Roman" w:hAnsi="Times New Roman" w:cs="Times New Roman"/>
                            <w:color w:val="000000"/>
                          </w:rPr>
                          <w:t>10000-</w:t>
                        </w:r>
                        <w:r w:rsidR="00B64300" w:rsidRPr="00B64300">
                          <w:rPr>
                            <w:rFonts w:ascii="Times New Roman" w:hAnsi="Times New Roman" w:cs="Times New Roman"/>
                            <w:color w:val="000000"/>
                          </w:rPr>
                          <w:t>14000</w:t>
                        </w:r>
                      </w:p>
                    </w:tc>
                  </w:tr>
                  <w:tr w:rsidR="00B64300" w:rsidRPr="00B64300" w14:paraId="1CC5ADB6"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637449F"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Šaurlapu krūmmelleņu stādu iegāde (izmaksas atkarībā no stādīšanas attāluma)</w:t>
                        </w:r>
                      </w:p>
                    </w:tc>
                    <w:tc>
                      <w:tcPr>
                        <w:tcW w:w="1418" w:type="dxa"/>
                        <w:tcBorders>
                          <w:top w:val="single" w:sz="4" w:space="0" w:color="auto"/>
                          <w:left w:val="nil"/>
                          <w:bottom w:val="single" w:sz="4" w:space="0" w:color="auto"/>
                          <w:right w:val="single" w:sz="4" w:space="0" w:color="auto"/>
                        </w:tcBorders>
                        <w:vAlign w:val="center"/>
                      </w:tcPr>
                      <w:p w14:paraId="11503D57"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E4DE136" w14:textId="3526D529" w:rsidR="00B64300" w:rsidRPr="00B64300" w:rsidRDefault="00D50F9C" w:rsidP="00B64300">
                        <w:pPr>
                          <w:ind w:firstLine="0"/>
                          <w:rPr>
                            <w:rFonts w:ascii="Times New Roman" w:hAnsi="Times New Roman" w:cs="Times New Roman"/>
                            <w:color w:val="000000"/>
                          </w:rPr>
                        </w:pPr>
                        <w:r>
                          <w:rPr>
                            <w:rFonts w:ascii="Times New Roman" w:hAnsi="Times New Roman" w:cs="Times New Roman"/>
                            <w:color w:val="000000"/>
                          </w:rPr>
                          <w:t>45000-</w:t>
                        </w:r>
                        <w:r w:rsidR="00B64300" w:rsidRPr="00B64300">
                          <w:rPr>
                            <w:rFonts w:ascii="Times New Roman" w:hAnsi="Times New Roman" w:cs="Times New Roman"/>
                            <w:color w:val="000000"/>
                          </w:rPr>
                          <w:t>55000</w:t>
                        </w:r>
                      </w:p>
                    </w:tc>
                  </w:tr>
                </w:tbl>
                <w:p w14:paraId="66A5D178" w14:textId="77777777" w:rsidR="00B64300" w:rsidRPr="00B64300" w:rsidRDefault="00B64300" w:rsidP="00B64300">
                  <w:pPr>
                    <w:jc w:val="center"/>
                    <w:rPr>
                      <w:rFonts w:ascii="Times New Roman" w:eastAsia="Times New Roman" w:hAnsi="Times New Roman" w:cs="Times New Roman"/>
                      <w:b/>
                      <w:bCs/>
                      <w:color w:val="000000"/>
                      <w:lang w:eastAsia="lv-LV"/>
                    </w:rPr>
                  </w:pPr>
                </w:p>
              </w:tc>
            </w:tr>
          </w:tbl>
          <w:p w14:paraId="7BC8E9DB" w14:textId="77777777" w:rsidR="00B64300" w:rsidRPr="00B64300" w:rsidRDefault="00B64300" w:rsidP="00B64300">
            <w:pPr>
              <w:ind w:firstLine="0"/>
              <w:rPr>
                <w:rFonts w:ascii="Times New Roman" w:hAnsi="Times New Roman" w:cs="Times New Roman"/>
              </w:rPr>
            </w:pPr>
          </w:p>
        </w:tc>
      </w:tr>
      <w:tr w:rsidR="00B64300" w:rsidRPr="00B64300" w14:paraId="24206848" w14:textId="77777777" w:rsidTr="00901565">
        <w:tc>
          <w:tcPr>
            <w:tcW w:w="2263" w:type="dxa"/>
          </w:tcPr>
          <w:p w14:paraId="2103DD43"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 xml:space="preserve">Līdzšinējā pieredze Latvijā </w:t>
            </w:r>
          </w:p>
        </w:tc>
        <w:tc>
          <w:tcPr>
            <w:tcW w:w="6946" w:type="dxa"/>
          </w:tcPr>
          <w:p w14:paraId="7E51D334" w14:textId="455B650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Krūmmelleņu stādījumu ierīkošana kūdras augsnēs Latvijā ir uzsākta 21. gs. sākumā. Augstās krūmmellenes tiek stādītas lielākās platībās nekā zemās krūmmellenes. Augsto krūmmelleņu audzēšana pēc kūdras ieguves notiek Jelgavas novada Līvbērzes pagastā, Līgotņu purvā</w:t>
            </w:r>
            <w:r w:rsidRPr="00B64300">
              <w:rPr>
                <w:rFonts w:ascii="Times New Roman" w:hAnsi="Times New Roman" w:cs="Times New Roman"/>
                <w:shd w:val="clear" w:color="auto" w:fill="FFFFFF"/>
              </w:rPr>
              <w:t xml:space="preserve"> Burtnieku novadā un citur. </w:t>
            </w:r>
            <w:r w:rsidRPr="00B64300">
              <w:rPr>
                <w:rFonts w:ascii="Times New Roman" w:hAnsi="Times New Roman" w:cs="Times New Roman"/>
              </w:rPr>
              <w:t>Viena no šaurlapu krūmmelleņu audzētavām ir Apes novada Gaujienas paga</w:t>
            </w:r>
            <w:bookmarkStart w:id="107" w:name="_Hlk7348692"/>
            <w:bookmarkEnd w:id="107"/>
            <w:r w:rsidRPr="00B64300">
              <w:rPr>
                <w:rFonts w:ascii="Times New Roman" w:hAnsi="Times New Roman" w:cs="Times New Roman"/>
              </w:rPr>
              <w:t>stā. 2016. gadā kopējā krūmmelleņu platība Latvijā sasniedza 300 hektārus. Krūmmelleņu audzēšana iekļauta augļkopības nozares attīstības koncepcijā kā perspektīva nozare, ogu produkcijai ir labs noieta tirgus Latvijā, Eiropas Savienībā un Krievijā (Eriņš 2011).</w:t>
            </w:r>
          </w:p>
        </w:tc>
      </w:tr>
      <w:tr w:rsidR="00B64300" w:rsidRPr="00B64300" w14:paraId="0D4587FD" w14:textId="77777777" w:rsidTr="00901565">
        <w:tc>
          <w:tcPr>
            <w:tcW w:w="2263" w:type="dxa"/>
          </w:tcPr>
          <w:p w14:paraId="0A4D4556"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946" w:type="dxa"/>
          </w:tcPr>
          <w:p w14:paraId="5169AA0A"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Apše J.,</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 xml:space="preserve">Kārkliņš A. 2013. </w:t>
            </w:r>
            <w:r w:rsidRPr="00B64300">
              <w:rPr>
                <w:rFonts w:ascii="Times New Roman" w:hAnsi="Times New Roman" w:cs="Times New Roman"/>
                <w:bCs/>
              </w:rPr>
              <w:t>Krūmmelleņu audzēšanas ekonomiskie aspekti.</w:t>
            </w:r>
            <w:r w:rsidRPr="00B64300">
              <w:rPr>
                <w:rFonts w:ascii="Times New Roman" w:hAnsi="Times New Roman" w:cs="Times New Roman"/>
                <w:bCs/>
                <w:iCs/>
              </w:rPr>
              <w:t xml:space="preserve"> Zinātniski praktiskā konference “Lauksaimniecības zinātne veiksmīgai saimniekošanai”, 21.–22.02.2013., Latvijas Lauksaimniecības universitāte, Jelgava.</w:t>
            </w:r>
          </w:p>
          <w:p w14:paraId="5DAD2B81" w14:textId="4C13E2BA"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bCs/>
                <w:iCs/>
              </w:rPr>
              <w:t xml:space="preserve">LLKIC 2016. Bruto segums 2016. gadā. Latvijas Lauku konsultāciju un izglītības centrs, </w:t>
            </w:r>
            <w:hyperlink r:id="rId11" w:history="1">
              <w:r w:rsidR="00BA59D4" w:rsidRPr="00166960">
                <w:rPr>
                  <w:rStyle w:val="Hyperlink"/>
                  <w:rFonts w:ascii="Times New Roman" w:hAnsi="Times New Roman" w:cs="Times New Roman"/>
                  <w:bCs/>
                  <w:iCs/>
                </w:rPr>
                <w:t>http://new.llkc.lv/lv/nozares/ekonomika/sagatavoti-bruto-segumi-par-2016-gadu</w:t>
              </w:r>
            </w:hyperlink>
            <w:proofErr w:type="gramStart"/>
            <w:r w:rsidR="00BA59D4">
              <w:rPr>
                <w:rFonts w:ascii="Times New Roman" w:hAnsi="Times New Roman" w:cs="Times New Roman"/>
                <w:bCs/>
                <w:iCs/>
              </w:rPr>
              <w:t xml:space="preserve"> </w:t>
            </w:r>
            <w:r w:rsidRPr="00B64300">
              <w:rPr>
                <w:rFonts w:ascii="Times New Roman" w:hAnsi="Times New Roman" w:cs="Times New Roman"/>
                <w:bCs/>
                <w:iCs/>
              </w:rPr>
              <w:t>.</w:t>
            </w:r>
            <w:proofErr w:type="gramEnd"/>
          </w:p>
          <w:p w14:paraId="576AE6F4"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Eriņš A. 2011. </w:t>
            </w:r>
            <w:r w:rsidRPr="00B64300">
              <w:rPr>
                <w:rFonts w:ascii="Times New Roman" w:hAnsi="Times New Roman" w:cs="Times New Roman"/>
                <w:iCs/>
              </w:rPr>
              <w:t xml:space="preserve">Stratēģija ilgtspējīgām augļu un dārzeņu ražotāju organizāciju darbības programmām Latvijā 2011–2015 </w:t>
            </w:r>
            <w:r w:rsidRPr="00B64300">
              <w:rPr>
                <w:rFonts w:ascii="Times New Roman" w:hAnsi="Times New Roman" w:cs="Times New Roman"/>
              </w:rPr>
              <w:t>(2011). Apstiprināta ZM vadības apspriedē Nr. 75 – 334 – VAP. LR Zemkopības Ministrija, Rīga.</w:t>
            </w:r>
          </w:p>
          <w:p w14:paraId="3B2AF87B"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Maltenieks M. </w:t>
            </w:r>
            <w:proofErr w:type="gramStart"/>
            <w:r w:rsidRPr="00B64300">
              <w:rPr>
                <w:rFonts w:ascii="Times New Roman" w:hAnsi="Times New Roman" w:cs="Times New Roman"/>
              </w:rPr>
              <w:t>2008. 400 augļi un ogas Latvijā</w:t>
            </w:r>
            <w:proofErr w:type="gramEnd"/>
            <w:r w:rsidRPr="00B64300">
              <w:rPr>
                <w:rFonts w:ascii="Times New Roman" w:hAnsi="Times New Roman" w:cs="Times New Roman"/>
              </w:rPr>
              <w:t>. Lauku Avīze.</w:t>
            </w:r>
          </w:p>
          <w:p w14:paraId="7A8B585A"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Silava 2016. </w:t>
            </w:r>
            <w:r w:rsidRPr="00B64300">
              <w:rPr>
                <w:rFonts w:ascii="Times New Roman" w:hAnsi="Times New Roman" w:cs="Times New Roman"/>
                <w:bCs/>
              </w:rPr>
              <w:t>Par paveikto zinātniskās priekšizpētes pētījumā “Izstrādāto kūdras lauku izmantošana zemkopībai”. Līguma Nr. 5-5.5_002h_101_16_67. LVMI Silava, Salaspils.</w:t>
            </w:r>
          </w:p>
          <w:p w14:paraId="21852E14" w14:textId="21AB57FE"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Ripa A. 2003. Krūmmelleņu (zileņu) audzēšanas agrotehnika. </w:t>
            </w:r>
            <w:r w:rsidRPr="00B64300">
              <w:rPr>
                <w:rFonts w:ascii="Times New Roman" w:hAnsi="Times New Roman" w:cs="Times New Roman"/>
                <w:iCs/>
              </w:rPr>
              <w:t>Dārzs un Drava</w:t>
            </w:r>
            <w:r w:rsidRPr="00B64300">
              <w:rPr>
                <w:rFonts w:ascii="Times New Roman" w:hAnsi="Times New Roman" w:cs="Times New Roman"/>
              </w:rPr>
              <w:t xml:space="preserve"> 4: 1–3.</w:t>
            </w:r>
          </w:p>
        </w:tc>
      </w:tr>
    </w:tbl>
    <w:p w14:paraId="43E53D47"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5C9A2C88" w14:textId="0832C3B0"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Paludikultūras</w:t>
      </w:r>
    </w:p>
    <w:tbl>
      <w:tblPr>
        <w:tblStyle w:val="TableGrid"/>
        <w:tblW w:w="9209" w:type="dxa"/>
        <w:tblLayout w:type="fixed"/>
        <w:tblLook w:val="04A0" w:firstRow="1" w:lastRow="0" w:firstColumn="1" w:lastColumn="0" w:noHBand="0" w:noVBand="1"/>
      </w:tblPr>
      <w:tblGrid>
        <w:gridCol w:w="2263"/>
        <w:gridCol w:w="6946"/>
      </w:tblGrid>
      <w:tr w:rsidR="00B64300" w:rsidRPr="00B64300" w14:paraId="268CDFD7" w14:textId="77777777" w:rsidTr="00901565">
        <w:tc>
          <w:tcPr>
            <w:tcW w:w="2263" w:type="dxa"/>
          </w:tcPr>
          <w:p w14:paraId="62D467FE" w14:textId="77777777" w:rsidR="00B64300" w:rsidRPr="00B64300" w:rsidRDefault="00B64300" w:rsidP="00747D24">
            <w:pPr>
              <w:ind w:firstLine="0"/>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46" w:type="dxa"/>
          </w:tcPr>
          <w:p w14:paraId="09A6702A"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Terminu “paludikultūras” plašākā nozīmē lieto attiecībā uz jebkuru kultivējamu augu stādījumu vai sējumu uz periodiski applūstošām vai mitrām kūdras augsnēm. Šaurākā nozīmē terminu lieto, runājot par kultivējamiem un saimnieciski izmantojamiem augiem, kam dabiskā dzīves vide ir mitras kūdras augsnes, tostarp purvi.</w:t>
            </w:r>
          </w:p>
          <w:p w14:paraId="5129BC85"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as tiek audzētas, lai veicinātu kūdras saglabāšanos un pat uzkrāšanos, jo paludikultūru laukos visu gadu tiek uzturēts augsts ūdens līmenis un atmirušās augu daļas sekmē kūdras uzkrāšanos. Augi piesaista CO</w:t>
            </w:r>
            <w:r w:rsidRPr="00B64300">
              <w:rPr>
                <w:rFonts w:ascii="Times New Roman" w:hAnsi="Times New Roman" w:cs="Times New Roman"/>
                <w:vertAlign w:val="subscript"/>
              </w:rPr>
              <w:t>2</w:t>
            </w:r>
            <w:r w:rsidRPr="00B64300">
              <w:rPr>
                <w:rFonts w:ascii="Times New Roman" w:hAnsi="Times New Roman" w:cs="Times New Roman"/>
              </w:rPr>
              <w:t xml:space="preserve">, nodrošinot SEG emisiju samazināšanos. Kā paludikultūras izmanto niedres, vilkvālītes, alkšņus, sfagnus un citas augu sugas, kuru veidoto biomasu var izmantot kā atjaunojamu dabas resursu. Paludikultūras var audzēt gan kūdras ieguves ietekmētos zemajos un pārejas purvos (piemēram, vilkvālītes, niedres, grīšļus un citus purvu augus, kam piemērota nedaudz skāba, neitrāla vai sārmaina vide), gan arī kūdras ieguves ietekmētos augstajos purvos (piemēram, sfagnus, rasenes) </w:t>
            </w:r>
            <w:proofErr w:type="gramStart"/>
            <w:r w:rsidRPr="00B64300">
              <w:rPr>
                <w:rFonts w:ascii="Times New Roman" w:hAnsi="Times New Roman" w:cs="Times New Roman"/>
              </w:rPr>
              <w:t>(</w:t>
            </w:r>
            <w:proofErr w:type="gramEnd"/>
            <w:r w:rsidRPr="00224E04">
              <w:rPr>
                <w:rStyle w:val="Strong"/>
                <w:rFonts w:ascii="Times New Roman" w:hAnsi="Times New Roman" w:cs="Times New Roman"/>
                <w:b w:val="0"/>
                <w:shd w:val="clear" w:color="auto" w:fill="FFFFFF"/>
              </w:rPr>
              <w:t>Joosten et al. 2014; Gaudig et al. 2017)</w:t>
            </w:r>
            <w:r w:rsidRPr="00B64300">
              <w:rPr>
                <w:rFonts w:ascii="Times New Roman" w:hAnsi="Times New Roman" w:cs="Times New Roman"/>
              </w:rPr>
              <w:t>.</w:t>
            </w:r>
          </w:p>
          <w:p w14:paraId="49321C2C" w14:textId="77777777" w:rsidR="00B64300" w:rsidRPr="00B64300" w:rsidRDefault="00B64300" w:rsidP="00901565">
            <w:pPr>
              <w:ind w:firstLine="0"/>
              <w:rPr>
                <w:rFonts w:ascii="Times New Roman" w:hAnsi="Times New Roman" w:cs="Times New Roman"/>
                <w:shd w:val="clear" w:color="auto" w:fill="FFFFFF"/>
              </w:rPr>
            </w:pPr>
            <w:r w:rsidRPr="00B64300">
              <w:rPr>
                <w:rFonts w:ascii="Times New Roman" w:hAnsi="Times New Roman" w:cs="Times New Roman"/>
              </w:rPr>
              <w:t>Saražoto biomasu izmanto enerģētikā, celulozes ražošanā, kā vērtīgu kokmateriālu, dārzkopības substrātos, ūdeņu attīrīšanā, pārtikā, lopbarībā, medicīnā, kā dekoratīvu materiālu. Tiek prognozēts, ka Rietumeiropas valstīs strauji pieaugs augu (nekoksnes) biomasas izmantošana celulozes ražošanā (</w:t>
            </w:r>
            <w:r w:rsidRPr="00224E04">
              <w:rPr>
                <w:rStyle w:val="Strong"/>
                <w:rFonts w:ascii="Times New Roman" w:hAnsi="Times New Roman" w:cs="Times New Roman"/>
                <w:b w:val="0"/>
                <w:shd w:val="clear" w:color="auto" w:fill="FFFFFF"/>
              </w:rPr>
              <w:t>Joosten et al. 2014;</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rPr>
              <w:t xml:space="preserve">Ozola 2018). Biomasas ražošanai (biogāzei, kurināšanai) var izmantot parasto miežubrāli </w:t>
            </w:r>
            <w:r w:rsidRPr="00B64300">
              <w:rPr>
                <w:rFonts w:ascii="Times New Roman" w:hAnsi="Times New Roman" w:cs="Times New Roman"/>
                <w:i/>
              </w:rPr>
              <w:t>Phalaris arundinacea</w:t>
            </w:r>
            <w:r w:rsidRPr="00B64300">
              <w:rPr>
                <w:rFonts w:ascii="Times New Roman" w:hAnsi="Times New Roman" w:cs="Times New Roman"/>
              </w:rPr>
              <w:t xml:space="preserve">, parasto niedri </w:t>
            </w:r>
            <w:r w:rsidRPr="00B64300">
              <w:rPr>
                <w:rFonts w:ascii="Times New Roman" w:hAnsi="Times New Roman" w:cs="Times New Roman"/>
                <w:i/>
              </w:rPr>
              <w:t>Phragmites australis</w:t>
            </w:r>
            <w:r w:rsidRPr="00B64300">
              <w:rPr>
                <w:rFonts w:ascii="Times New Roman" w:hAnsi="Times New Roman" w:cs="Times New Roman"/>
              </w:rPr>
              <w:t xml:space="preserve">, platlapu vilkvālīti </w:t>
            </w:r>
            <w:r w:rsidRPr="00B64300">
              <w:rPr>
                <w:rFonts w:ascii="Times New Roman" w:hAnsi="Times New Roman" w:cs="Times New Roman"/>
                <w:i/>
              </w:rPr>
              <w:t>Typha latifolia</w:t>
            </w:r>
            <w:r w:rsidRPr="00B64300">
              <w:rPr>
                <w:rFonts w:ascii="Times New Roman" w:hAnsi="Times New Roman" w:cs="Times New Roman"/>
              </w:rPr>
              <w:t xml:space="preserve">, šaurlapu vilkvālīti </w:t>
            </w:r>
            <w:r w:rsidRPr="00B64300">
              <w:rPr>
                <w:rFonts w:ascii="Times New Roman" w:hAnsi="Times New Roman" w:cs="Times New Roman"/>
                <w:i/>
              </w:rPr>
              <w:t>Typha angustifolia</w:t>
            </w:r>
            <w:r w:rsidRPr="00B64300">
              <w:rPr>
                <w:rFonts w:ascii="Times New Roman" w:hAnsi="Times New Roman" w:cs="Times New Roman"/>
              </w:rPr>
              <w:t xml:space="preserve"> un citas sugas (Platače 2013; </w:t>
            </w:r>
            <w:r w:rsidRPr="00224E04">
              <w:rPr>
                <w:rStyle w:val="Strong"/>
                <w:rFonts w:ascii="Times New Roman" w:hAnsi="Times New Roman" w:cs="Times New Roman"/>
                <w:b w:val="0"/>
                <w:shd w:val="clear" w:color="auto" w:fill="FFFFFF"/>
              </w:rPr>
              <w:t>Schröder et al. 2015;</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rPr>
              <w:t>Vos 2015; Ciria et al. 2005). Niedres var izmantot jumtu un izolācijas materiālu ražošanai, tāpat izolācijas materiālos var izmanto vilkvālītes un sfagnus. Biomasas ražošanai kultivē arī ātraudzīgus kokus, piemēram, melnalkšņus, kārklus u. c. (Ozola 2018). Atsevišķas sugas izmanto farmācijā, piemēram, rasenes (</w:t>
            </w:r>
            <w:r w:rsidRPr="00224E04">
              <w:rPr>
                <w:rStyle w:val="Strong"/>
                <w:rFonts w:ascii="Times New Roman" w:hAnsi="Times New Roman" w:cs="Times New Roman"/>
                <w:b w:val="0"/>
                <w:shd w:val="clear" w:color="auto" w:fill="FFFFFF"/>
              </w:rPr>
              <w:t>Baranyai, Joosten</w:t>
            </w:r>
            <w:r w:rsidRPr="00B64300">
              <w:rPr>
                <w:rFonts w:ascii="Times New Roman" w:hAnsi="Times New Roman" w:cs="Times New Roman"/>
                <w:shd w:val="clear" w:color="auto" w:fill="FFFFFF"/>
              </w:rPr>
              <w:t xml:space="preserve"> 2016). </w:t>
            </w:r>
          </w:p>
          <w:p w14:paraId="226FA65E" w14:textId="77777777" w:rsidR="00B64300" w:rsidRPr="00B64300" w:rsidRDefault="00B64300" w:rsidP="00B64300">
            <w:pPr>
              <w:rPr>
                <w:rFonts w:ascii="Times New Roman" w:hAnsi="Times New Roman" w:cs="Times New Roman"/>
              </w:rPr>
            </w:pPr>
          </w:p>
          <w:p w14:paraId="41C46614" w14:textId="2A560164" w:rsidR="00B64300" w:rsidRPr="00901565" w:rsidRDefault="00B64300" w:rsidP="00901565">
            <w:pPr>
              <w:ind w:firstLine="0"/>
              <w:rPr>
                <w:rFonts w:ascii="Times New Roman" w:hAnsi="Times New Roman" w:cs="Times New Roman"/>
              </w:rPr>
            </w:pPr>
            <w:r w:rsidRPr="00B64300">
              <w:rPr>
                <w:rFonts w:ascii="Times New Roman" w:hAnsi="Times New Roman" w:cs="Times New Roman"/>
              </w:rPr>
              <w:t>Pēc rekultivācijas turpmākais nekustamā īpašuma lietošanas mērķis ir ūdens objektu zeme; n</w:t>
            </w:r>
            <w:r w:rsidRPr="00B64300">
              <w:rPr>
                <w:rFonts w:ascii="Times New Roman" w:hAnsi="Times New Roman" w:cs="Times New Roman"/>
                <w:bCs/>
                <w:shd w:val="clear" w:color="auto" w:fill="FFFFFF"/>
              </w:rPr>
              <w:t>ekustamā īpašuma lietošanas mērķis –</w:t>
            </w:r>
            <w:r w:rsidRPr="00B64300">
              <w:rPr>
                <w:rFonts w:ascii="Times New Roman" w:hAnsi="Times New Roman" w:cs="Times New Roman"/>
              </w:rPr>
              <w:t xml:space="preserve"> 0302, 0303</w:t>
            </w:r>
            <w:r w:rsidRPr="00B64300">
              <w:rPr>
                <w:rStyle w:val="FootnoteAnchor"/>
                <w:rFonts w:ascii="Times New Roman" w:hAnsi="Times New Roman" w:cs="Times New Roman"/>
              </w:rPr>
              <w:t>;</w:t>
            </w:r>
            <w:r w:rsidRPr="00B64300">
              <w:rPr>
                <w:rFonts w:ascii="Times New Roman" w:hAnsi="Times New Roman" w:cs="Times New Roman"/>
              </w:rPr>
              <w:t xml:space="preserve">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Pr="00B64300">
              <w:rPr>
                <w:rFonts w:ascii="Times New Roman" w:hAnsi="Times New Roman" w:cs="Times New Roman"/>
              </w:rPr>
              <w:t xml:space="preserve"> zemes lietošanas veida kategorija – ū</w:t>
            </w:r>
            <w:r w:rsidRPr="00B64300">
              <w:rPr>
                <w:rFonts w:ascii="Times New Roman" w:hAnsi="Times New Roman" w:cs="Times New Roman"/>
                <w:shd w:val="clear" w:color="auto" w:fill="FFFFFF"/>
              </w:rPr>
              <w:t>dens objektu zeme, zemes lietošanas veida identifikators – 052, 053</w:t>
            </w:r>
            <w:r w:rsidRPr="00B64300">
              <w:rPr>
                <w:rFonts w:ascii="Times New Roman" w:hAnsi="Times New Roman" w:cs="Times New Roman"/>
              </w:rPr>
              <w:t>.</w:t>
            </w:r>
          </w:p>
        </w:tc>
      </w:tr>
      <w:tr w:rsidR="00B64300" w:rsidRPr="00B64300" w14:paraId="79F1D62C" w14:textId="77777777" w:rsidTr="00901565">
        <w:tc>
          <w:tcPr>
            <w:tcW w:w="2263" w:type="dxa"/>
          </w:tcPr>
          <w:p w14:paraId="0573F507" w14:textId="77777777" w:rsidR="00B64300" w:rsidRPr="00B64300" w:rsidRDefault="00B64300" w:rsidP="00B64300">
            <w:pPr>
              <w:pStyle w:val="TableContents"/>
              <w:jc w:val="both"/>
              <w:rPr>
                <w:rFonts w:ascii="Times New Roman" w:hAnsi="Times New Roman" w:cs="Times New Roman"/>
                <w:sz w:val="22"/>
                <w:szCs w:val="22"/>
                <w:lang w:val="lv-LV"/>
              </w:rPr>
            </w:pPr>
            <w:r w:rsidRPr="00B64300">
              <w:rPr>
                <w:rFonts w:ascii="Times New Roman" w:hAnsi="Times New Roman" w:cs="Times New Roman"/>
                <w:b/>
                <w:sz w:val="22"/>
                <w:szCs w:val="22"/>
                <w:lang w:val="lv-LV"/>
              </w:rPr>
              <w:t>Apstākļi, kādos ir iespējama paludikultūru platību ierīkošana</w:t>
            </w:r>
          </w:p>
          <w:p w14:paraId="4C8BD0AE" w14:textId="77777777" w:rsidR="00B64300" w:rsidRPr="00B64300" w:rsidRDefault="00B64300" w:rsidP="00B64300">
            <w:pPr>
              <w:rPr>
                <w:rFonts w:ascii="Times New Roman" w:hAnsi="Times New Roman" w:cs="Times New Roman"/>
                <w:b/>
                <w:highlight w:val="yellow"/>
              </w:rPr>
            </w:pPr>
          </w:p>
        </w:tc>
        <w:tc>
          <w:tcPr>
            <w:tcW w:w="6946" w:type="dxa"/>
          </w:tcPr>
          <w:p w14:paraId="2AD1737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jebkura tipa kūdra, atkarībā no audzēšanai paredzētās paludikultūras prasībām </w:t>
            </w:r>
          </w:p>
          <w:p w14:paraId="40473DF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kūdras sadalīšanās pakāpei ir sekundāra nozīme, tomēr piemērotāka ir vidēji sadalījusies kūdra (25–30%); labi sadalījusies kūdra virs 45% var veidot blīvu slāni, kas var ietekmēt gruntsūdens plūsmu</w:t>
            </w:r>
          </w:p>
          <w:p w14:paraId="08206314"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Augšējā izmantojamā kūdras slāņa pH:</w:t>
            </w:r>
            <w:proofErr w:type="gramStart"/>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proofErr w:type="gramEnd"/>
            <w:r w:rsidRPr="00B64300">
              <w:rPr>
                <w:rFonts w:ascii="Times New Roman" w:hAnsi="Times New Roman" w:cs="Times New Roman"/>
              </w:rPr>
              <w:t>atkarīgs no paludikultūras veida</w:t>
            </w:r>
          </w:p>
          <w:p w14:paraId="5D85BAE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atkarīgs no paludikultūras veida </w:t>
            </w:r>
          </w:p>
          <w:p w14:paraId="6E5FF214"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Vidējais gruntsūdens līmenis zem kūdras virsmas:</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atkarībā no izvēlētās kultūras, teritorija var reizēm applūst vai applūšana ir pat vēlama</w:t>
            </w:r>
            <w:r w:rsidRPr="00B64300">
              <w:rPr>
                <w:rFonts w:ascii="Times New Roman" w:hAnsi="Times New Roman" w:cs="Times New Roman"/>
                <w:b/>
              </w:rPr>
              <w:t xml:space="preserve"> </w:t>
            </w:r>
          </w:p>
          <w:p w14:paraId="71D6D20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atkarīgs no paludikultūras veida</w:t>
            </w:r>
          </w:p>
          <w:p w14:paraId="5943BAE5"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Celmainība:</w:t>
            </w:r>
            <w:r w:rsidRPr="00B64300">
              <w:rPr>
                <w:rFonts w:ascii="Times New Roman" w:hAnsi="Times New Roman" w:cs="Times New Roman"/>
              </w:rPr>
              <w:t xml:space="preserve"> &lt;3%</w:t>
            </w:r>
          </w:p>
          <w:p w14:paraId="1665BC22" w14:textId="77777777" w:rsidR="00B64300" w:rsidRPr="00B64300" w:rsidRDefault="00B64300" w:rsidP="00B64300">
            <w:pPr>
              <w:rPr>
                <w:rFonts w:ascii="Times New Roman" w:hAnsi="Times New Roman" w:cs="Times New Roman"/>
                <w:b/>
                <w:highlight w:val="yellow"/>
              </w:rPr>
            </w:pPr>
          </w:p>
          <w:p w14:paraId="57EF2F21"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Atkarībā no </w:t>
            </w:r>
            <w:proofErr w:type="gramStart"/>
            <w:r w:rsidRPr="00B64300">
              <w:rPr>
                <w:rFonts w:ascii="Times New Roman" w:hAnsi="Times New Roman" w:cs="Times New Roman"/>
              </w:rPr>
              <w:t>hidroloģiskiem un hidroģeoloģiskajiem</w:t>
            </w:r>
            <w:proofErr w:type="gramEnd"/>
            <w:r w:rsidRPr="00B64300">
              <w:rPr>
                <w:rFonts w:ascii="Times New Roman" w:hAnsi="Times New Roman" w:cs="Times New Roman"/>
              </w:rPr>
              <w:t xml:space="preserve"> apstākļiem un iespējas regulēt ūdens līmeni, tostarp iespējas pacelt un noturēt ūdens līmeni katrai kultūrai nepieciešamajā līmenī, kā arī ņemot vērā palikušā kūdras slāņa īpašības, jāizvēlas atbilstoša paludikultūra. To audzēšana var būt izdevīga arī </w:t>
            </w:r>
            <w:r w:rsidRPr="00B64300">
              <w:rPr>
                <w:rFonts w:ascii="Times New Roman" w:hAnsi="Times New Roman" w:cs="Times New Roman"/>
              </w:rPr>
              <w:lastRenderedPageBreak/>
              <w:t>teritorijās, kur ūdens līmenis tiek regulēts ar sūkņu palīdzību, novadot tikai lieko ūdens daudzumu.</w:t>
            </w:r>
          </w:p>
          <w:p w14:paraId="0DEFE97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Lielākajai daļai paludikultūru</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augu audzēšanai pietiek arī ar samērā plānu palikušās kūdras slāni (&lt; 0,3 m), tādēļ audzēšanai piemērotas ir kūdras ieguves vietas, kur kūdra izstrādāta, atstājot kūdras slāni no 0,2 m līdz pat vairāku metru  biezumam.</w:t>
            </w:r>
          </w:p>
          <w:p w14:paraId="47DC6A5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aludikultūras ir dažādas, un arī tām piemērotie augšanas apstākļi ir ļoti atšķirīgi. Tā, piemēram, sfagnu sugām (īssmailes sfagnu </w:t>
            </w:r>
            <w:r w:rsidRPr="00B64300">
              <w:rPr>
                <w:rStyle w:val="Emphasis"/>
                <w:rFonts w:ascii="Times New Roman" w:hAnsi="Times New Roman" w:cs="Times New Roman"/>
              </w:rPr>
              <w:t>Sphagnum fallax, purva sfagnu S. palustre, kārpaino sfagnu S. papillosum, Magelāna sfagnu S. magellanicum</w:t>
            </w:r>
            <w:r w:rsidRPr="00B64300">
              <w:rPr>
                <w:rFonts w:ascii="Times New Roman" w:hAnsi="Times New Roman" w:cs="Times New Roman"/>
              </w:rPr>
              <w:t>), ko parasti audzē paludikultūrās, nepieciešams vismaz</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0,1–0,2 m augstā purva tipa kūdras slānis, bet zem tā esošās kūdras slāņa biezums un tips nav būtisks. Ja rekultivējamajā teritorijā plānots audzēt virsūdens augus, piemēram, niedres, kalmes, vilkvālītes, tad, ja kūdrājs vēl ir bez apauguma, tad kūdras slānim nevajadzētu būt biezākam par 0,1–0,2 m, citādi tas ūdenī uzpeldēs. Ja apaugums jau ir izveidojies, tad kūdras slāņa biezumam nav izšķirošas nozīmes.</w:t>
            </w:r>
          </w:p>
          <w:p w14:paraId="6DE7C1CC"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Kūdras virsējā slāņa pH</w:t>
            </w:r>
            <w:r w:rsidRPr="00B64300">
              <w:rPr>
                <w:rFonts w:ascii="Times New Roman" w:hAnsi="Times New Roman" w:cs="Times New Roman"/>
                <w:b/>
              </w:rPr>
              <w:t xml:space="preserve"> </w:t>
            </w:r>
            <w:r w:rsidRPr="00B64300">
              <w:rPr>
                <w:rFonts w:ascii="Times New Roman" w:hAnsi="Times New Roman" w:cs="Times New Roman"/>
              </w:rPr>
              <w:t>atkarībā no audzējamās kultūras var būt skābs</w:t>
            </w:r>
            <w:proofErr w:type="gramStart"/>
            <w:r w:rsidRPr="00B64300">
              <w:rPr>
                <w:rFonts w:ascii="Times New Roman" w:hAnsi="Times New Roman" w:cs="Times New Roman"/>
              </w:rPr>
              <w:t xml:space="preserve"> līdz pat sārmains</w:t>
            </w:r>
            <w:proofErr w:type="gramEnd"/>
            <w:r w:rsidRPr="00B64300">
              <w:rPr>
                <w:rFonts w:ascii="Times New Roman" w:hAnsi="Times New Roman" w:cs="Times New Roman"/>
              </w:rPr>
              <w:t>. Paludikultūrās audzētajiem sfagniem piemērots ir pH 3–4, savukārt vilkvālītēm, niedrēm, miežubrālim – pH 5–7.</w:t>
            </w:r>
          </w:p>
          <w:p w14:paraId="6F02B28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Atkarībā no izvēlētās kultūras atšķiras arī optimālais ūdens līmenis, piemēram, teritorija var reizēm applūst</w:t>
            </w:r>
            <w:proofErr w:type="gramStart"/>
            <w:r w:rsidRPr="00B64300">
              <w:rPr>
                <w:rFonts w:ascii="Times New Roman" w:hAnsi="Times New Roman" w:cs="Times New Roman"/>
              </w:rPr>
              <w:t xml:space="preserve"> vai applūšana ir pat vēlama, piemēram, kalmēm, niedrēm pieļaujamā ūdens līmeņa amplitūda ir</w:t>
            </w:r>
            <w:proofErr w:type="gramEnd"/>
            <w:r w:rsidRPr="00B64300">
              <w:rPr>
                <w:rFonts w:ascii="Times New Roman" w:hAnsi="Times New Roman" w:cs="Times New Roman"/>
              </w:rPr>
              <w:t xml:space="preserve"> -0,5m līdz +1,0 m robežās), vilkvālītēm (0,2–0,50 m virs zemes virsas), bet miežubrālim un melnalksnim vajadzīgi periodiski mitri apstākļi (vidēji 0–0,2 m zem zemes virsas). Citām kultūrām (piemēram, sfagniem) ūdens līmenim jābūt aptuveni zemes virsas augstumā, nepārsniedzot +0,1 m virs zemes virsmas.</w:t>
            </w:r>
          </w:p>
          <w:p w14:paraId="5587FC52"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Stādīto sfagnu laukiem nav vēlama applūšana, citām kultūrām teritorija drīkst periodiski applūst</w:t>
            </w:r>
            <w:proofErr w:type="gramStart"/>
            <w:r w:rsidRPr="00B64300">
              <w:rPr>
                <w:rFonts w:ascii="Times New Roman" w:hAnsi="Times New Roman" w:cs="Times New Roman"/>
              </w:rPr>
              <w:t xml:space="preserve"> vai tā pastāvīgi var būt applūdusi</w:t>
            </w:r>
            <w:proofErr w:type="gramEnd"/>
            <w:r w:rsidRPr="00B64300">
              <w:rPr>
                <w:rFonts w:ascii="Times New Roman" w:hAnsi="Times New Roman" w:cs="Times New Roman"/>
              </w:rPr>
              <w:t>, piemēram, niedrēm. Melnalksnim ilgstoša applūšana nav vēlama, bet tas panes īslaicīgu applūšanu un samērā svārstīgu ūdens līmeni.</w:t>
            </w:r>
          </w:p>
          <w:p w14:paraId="43825489" w14:textId="38DDD076" w:rsidR="00B64300" w:rsidRPr="00901565" w:rsidRDefault="00B64300" w:rsidP="00901565">
            <w:pPr>
              <w:ind w:firstLine="0"/>
              <w:rPr>
                <w:rFonts w:ascii="Times New Roman" w:hAnsi="Times New Roman" w:cs="Times New Roman"/>
              </w:rPr>
            </w:pPr>
            <w:r w:rsidRPr="00B64300">
              <w:rPr>
                <w:rFonts w:ascii="Times New Roman" w:hAnsi="Times New Roman" w:cs="Times New Roman"/>
              </w:rPr>
              <w:t>Katru augu kultūru ietekmē atšķirīgi kritiski svarīgi faktori, tomēr visām paludikultūrās audzētajām sugām ir svarīga ūdens pieejamība un spēja noturēt ūdens līmeni (Witchmann 2016). Svarīgi faktori ir arī kūdras slāņa biezums un kūdras tips, purva pamatnes minerālo nogulumu ķīmiskais sastāvs un struktūra. Sfagnu audzēšanā svarīgs ir virsmas reljefs – virsmai jābūt iespējami līdzenai.</w:t>
            </w:r>
          </w:p>
        </w:tc>
      </w:tr>
      <w:tr w:rsidR="00B64300" w:rsidRPr="00B64300" w14:paraId="0FBF8281" w14:textId="77777777" w:rsidTr="00901565">
        <w:tc>
          <w:tcPr>
            <w:tcW w:w="2263" w:type="dxa"/>
          </w:tcPr>
          <w:p w14:paraId="4DB23DFC" w14:textId="77777777" w:rsidR="00B64300" w:rsidRPr="00B64300" w:rsidRDefault="00B64300" w:rsidP="00B64300">
            <w:pPr>
              <w:pStyle w:val="TableContents"/>
              <w:jc w:val="both"/>
              <w:rPr>
                <w:rFonts w:ascii="Times New Roman" w:hAnsi="Times New Roman" w:cs="Times New Roman"/>
                <w:sz w:val="22"/>
                <w:szCs w:val="22"/>
              </w:rPr>
            </w:pPr>
            <w:r w:rsidRPr="00B64300">
              <w:rPr>
                <w:rFonts w:ascii="Times New Roman" w:hAnsi="Times New Roman" w:cs="Times New Roman"/>
                <w:b/>
                <w:sz w:val="22"/>
                <w:szCs w:val="22"/>
                <w:lang w:val="lv-LV"/>
              </w:rPr>
              <w:lastRenderedPageBreak/>
              <w:t>Veicamo darbu plānošana</w:t>
            </w:r>
          </w:p>
          <w:p w14:paraId="4A00CAE2" w14:textId="77777777" w:rsidR="00B64300" w:rsidRPr="00B64300" w:rsidRDefault="00B64300" w:rsidP="00B64300">
            <w:pPr>
              <w:rPr>
                <w:rFonts w:ascii="Times New Roman" w:hAnsi="Times New Roman" w:cs="Times New Roman"/>
              </w:rPr>
            </w:pPr>
          </w:p>
        </w:tc>
        <w:tc>
          <w:tcPr>
            <w:tcW w:w="6946" w:type="dxa"/>
          </w:tcPr>
          <w:p w14:paraId="1B740DE1" w14:textId="77777777" w:rsidR="00B64300" w:rsidRPr="004233C0" w:rsidRDefault="00B64300" w:rsidP="00901565">
            <w:pPr>
              <w:pStyle w:val="TableContents"/>
              <w:jc w:val="both"/>
              <w:rPr>
                <w:rFonts w:ascii="Times New Roman" w:hAnsi="Times New Roman" w:cs="Times New Roman"/>
                <w:sz w:val="22"/>
                <w:szCs w:val="22"/>
                <w:lang w:val="lv-LV"/>
              </w:rPr>
            </w:pPr>
            <w:r w:rsidRPr="00B64300">
              <w:rPr>
                <w:rFonts w:ascii="Times New Roman" w:hAnsi="Times New Roman" w:cs="Times New Roman"/>
                <w:sz w:val="22"/>
                <w:szCs w:val="22"/>
                <w:lang w:val="lv-LV"/>
              </w:rPr>
              <w:t>Plānojot paludikultūru lauku ierīkošanu bijušajās kūdras ieguves vietās:</w:t>
            </w:r>
          </w:p>
          <w:p w14:paraId="4E45390B" w14:textId="77777777" w:rsidR="00B64300" w:rsidRPr="00B64300" w:rsidRDefault="00B64300" w:rsidP="00B64300">
            <w:pPr>
              <w:pStyle w:val="TableContents"/>
              <w:numPr>
                <w:ilvl w:val="0"/>
                <w:numId w:val="32"/>
              </w:numPr>
              <w:jc w:val="both"/>
              <w:rPr>
                <w:rFonts w:ascii="Times New Roman" w:hAnsi="Times New Roman" w:cs="Times New Roman"/>
                <w:sz w:val="22"/>
                <w:szCs w:val="22"/>
                <w:lang w:val="lv-LV"/>
              </w:rPr>
            </w:pPr>
            <w:r w:rsidRPr="00B64300">
              <w:rPr>
                <w:rFonts w:ascii="Times New Roman" w:hAnsi="Times New Roman" w:cs="Times New Roman"/>
                <w:sz w:val="22"/>
                <w:szCs w:val="22"/>
                <w:lang w:val="lv-LV"/>
              </w:rPr>
              <w:t xml:space="preserve">pirms rekultivācijas darbu uzsākšanas detalizēti jāizpēta paludikultūru audzēšanai paredzētā teritorija; </w:t>
            </w:r>
          </w:p>
          <w:p w14:paraId="50AA3FB3"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2E5A94AA"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novērtē izvēlētā rekultivācijas veida atbilstība derīgo izrakteņu ieguves projekta dokumentācijai, ja kūdras ieguves vietā joprojām tiek īstenota derīgo izrakteņu ieguve;</w:t>
            </w:r>
          </w:p>
          <w:p w14:paraId="6406010B"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5562E12E"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 xml:space="preserve">jāizstrādā stādījumu lauku un to nosusināšanas un apūdeņošanas sistēmu, kā arī </w:t>
            </w:r>
            <w:proofErr w:type="gramStart"/>
            <w:r w:rsidRPr="00B64300">
              <w:rPr>
                <w:rFonts w:ascii="Times New Roman" w:hAnsi="Times New Roman" w:cs="Times New Roman"/>
              </w:rPr>
              <w:t>citu hidromelioratīvo būvju</w:t>
            </w:r>
            <w:proofErr w:type="gramEnd"/>
            <w:r w:rsidRPr="00B64300">
              <w:rPr>
                <w:rFonts w:ascii="Times New Roman" w:hAnsi="Times New Roman" w:cs="Times New Roman"/>
              </w:rPr>
              <w:t xml:space="preserve"> projekti un tie jāsaskaņo normatīvo aktu noteiktajā kārtībā;</w:t>
            </w:r>
          </w:p>
          <w:p w14:paraId="4D6587EA"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izveido meliorācijas sistēma, kas ļaus nodrošināt optimālo ūdens līmeni izvēlētajai kultūrai;</w:t>
            </w:r>
          </w:p>
          <w:p w14:paraId="4B1BEC8E"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veic</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lauka atcelmošana;</w:t>
            </w:r>
          </w:p>
          <w:p w14:paraId="094EE78B"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veic lauka virsmas līdzināšana;</w:t>
            </w:r>
          </w:p>
          <w:p w14:paraId="33157ED0"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 xml:space="preserve">ja nepieciešams, jāveic </w:t>
            </w:r>
            <w:proofErr w:type="gramStart"/>
            <w:r w:rsidRPr="00B64300">
              <w:rPr>
                <w:rFonts w:ascii="Times New Roman" w:hAnsi="Times New Roman" w:cs="Times New Roman"/>
              </w:rPr>
              <w:t>nepieciešamo meliorācijas sistēmas atjaunošanu vai pārbūvi</w:t>
            </w:r>
            <w:proofErr w:type="gramEnd"/>
            <w:r w:rsidRPr="00B64300">
              <w:rPr>
                <w:rFonts w:ascii="Times New Roman" w:hAnsi="Times New Roman" w:cs="Times New Roman"/>
              </w:rPr>
              <w:t>;</w:t>
            </w:r>
          </w:p>
          <w:p w14:paraId="7BCA0219" w14:textId="37D1DE38" w:rsidR="00B64300" w:rsidRPr="00901565" w:rsidRDefault="00B64300" w:rsidP="00901565">
            <w:pPr>
              <w:pStyle w:val="ListParagraph"/>
              <w:numPr>
                <w:ilvl w:val="0"/>
                <w:numId w:val="33"/>
              </w:numPr>
              <w:rPr>
                <w:rFonts w:ascii="Times New Roman" w:hAnsi="Times New Roman" w:cs="Times New Roman"/>
              </w:rPr>
            </w:pPr>
            <w:r w:rsidRPr="00B64300">
              <w:rPr>
                <w:rFonts w:ascii="Times New Roman" w:hAnsi="Times New Roman" w:cs="Times New Roman"/>
              </w:rPr>
              <w:lastRenderedPageBreak/>
              <w:t>jāveic paludikultūru sēšana vai stādīšana un turpmāka apsaimniekošana.</w:t>
            </w:r>
          </w:p>
        </w:tc>
      </w:tr>
      <w:tr w:rsidR="00B64300" w:rsidRPr="00B64300" w14:paraId="661DB9BE" w14:textId="77777777" w:rsidTr="00901565">
        <w:tc>
          <w:tcPr>
            <w:tcW w:w="2263" w:type="dxa"/>
          </w:tcPr>
          <w:p w14:paraId="40FE476F" w14:textId="5336C8F9" w:rsidR="00B64300" w:rsidRPr="00B64300" w:rsidRDefault="00747D24" w:rsidP="00747D24">
            <w:pPr>
              <w:ind w:firstLine="0"/>
              <w:rPr>
                <w:rFonts w:ascii="Times New Roman" w:hAnsi="Times New Roman" w:cs="Times New Roman"/>
                <w:b/>
              </w:rPr>
            </w:pPr>
            <w:r>
              <w:rPr>
                <w:rFonts w:ascii="Times New Roman" w:hAnsi="Times New Roman" w:cs="Times New Roman"/>
                <w:b/>
              </w:rPr>
              <w:lastRenderedPageBreak/>
              <w:t>P</w:t>
            </w:r>
            <w:r w:rsidR="00B64300" w:rsidRPr="00B64300">
              <w:rPr>
                <w:rFonts w:ascii="Times New Roman" w:hAnsi="Times New Roman" w:cs="Times New Roman"/>
                <w:b/>
              </w:rPr>
              <w:t>aludikultūru lauku izveidošana</w:t>
            </w:r>
          </w:p>
          <w:p w14:paraId="76074C7B" w14:textId="77777777" w:rsidR="00B64300" w:rsidRPr="00B64300" w:rsidRDefault="00B64300" w:rsidP="00B64300">
            <w:pPr>
              <w:rPr>
                <w:rFonts w:ascii="Times New Roman" w:hAnsi="Times New Roman" w:cs="Times New Roman"/>
              </w:rPr>
            </w:pPr>
          </w:p>
        </w:tc>
        <w:tc>
          <w:tcPr>
            <w:tcW w:w="6946" w:type="dxa"/>
          </w:tcPr>
          <w:p w14:paraId="110DFEC0"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u stādīšanai vai sēšanai ir nepieciešams sagatavot augsni:</w:t>
            </w:r>
          </w:p>
          <w:p w14:paraId="60F2CD29"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 ja nepieciešams, jāatjauno vai jāpārbūvē meliorācijas sistēma, kas ļaus nodrošināt optimālo ūdens līmeni izvēlētajai augu kultūrai;</w:t>
            </w:r>
          </w:p>
          <w:p w14:paraId="5DB58DB0"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w:t>
            </w:r>
            <w:r w:rsidRPr="00B64300">
              <w:rPr>
                <w:rFonts w:ascii="Times New Roman" w:hAnsi="Times New Roman" w:cs="Times New Roman"/>
              </w:rPr>
              <w:tab/>
              <w:t>ja virsējais palikušais kūdras slānis ir celmains, tad nepieciešams veikt teritorijas</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atcelmošanu, lai lauku būtu vieglāk apstrādāt gan stādījumus ierīkojot, gan arī vēlāk novācot ražu;</w:t>
            </w:r>
          </w:p>
          <w:p w14:paraId="19097314" w14:textId="01889D49"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w:t>
            </w:r>
            <w:r w:rsidRPr="00B64300">
              <w:rPr>
                <w:rFonts w:ascii="Times New Roman" w:hAnsi="Times New Roman" w:cs="Times New Roman"/>
              </w:rPr>
              <w:tab/>
              <w:t>jāveic lauka virsmas līdzināšana. Tā īpaši svarīga ir sfagnu stādīšanai paredzētajās vietās, jo to audzēšanai ir ieteicami pēc iespējas līdzenāki lauki, lai neveidotos pārmitras ieplakas, kur sfagnu augšanai ir pārāk augsts ūdens līmenis</w:t>
            </w:r>
            <w:proofErr w:type="gramStart"/>
            <w:r w:rsidRPr="00B64300">
              <w:rPr>
                <w:rFonts w:ascii="Times New Roman" w:hAnsi="Times New Roman" w:cs="Times New Roman"/>
              </w:rPr>
              <w:t>, vai sausi pacēlumi</w:t>
            </w:r>
            <w:proofErr w:type="gramEnd"/>
            <w:r w:rsidRPr="00B64300">
              <w:rPr>
                <w:rFonts w:ascii="Times New Roman" w:hAnsi="Times New Roman" w:cs="Times New Roman"/>
              </w:rPr>
              <w:t>, kur apstākļi ir sfagnu augšanai nepiemēroti (</w:t>
            </w:r>
            <w:r w:rsidRPr="008337E0">
              <w:rPr>
                <w:rStyle w:val="Strong"/>
                <w:rFonts w:ascii="Times New Roman" w:hAnsi="Times New Roman" w:cs="Times New Roman"/>
                <w:b w:val="0"/>
                <w:shd w:val="clear" w:color="auto" w:fill="FFFFFF"/>
              </w:rPr>
              <w:t>Gaudig et al. 2017)</w:t>
            </w:r>
            <w:r w:rsidRPr="00B64300">
              <w:rPr>
                <w:rFonts w:ascii="Times New Roman" w:hAnsi="Times New Roman" w:cs="Times New Roman"/>
              </w:rPr>
              <w:t xml:space="preserve">. Ja paludikultūru lauku ierīkošana tiek plānota kā zemes izmantošanas veids pēc kūdras ieguves teritorijās, kur tā vēl nav uzsākta vai tiek veikta, vismaz </w:t>
            </w:r>
            <w:r w:rsidR="00D249F8">
              <w:rPr>
                <w:rFonts w:ascii="Times New Roman" w:hAnsi="Times New Roman" w:cs="Times New Roman"/>
              </w:rPr>
              <w:t>divas līdz trīs</w:t>
            </w:r>
            <w:r w:rsidRPr="00B64300">
              <w:rPr>
                <w:rFonts w:ascii="Times New Roman" w:hAnsi="Times New Roman" w:cs="Times New Roman"/>
              </w:rPr>
              <w:t xml:space="preserve"> sezonas pirms stādījumu ierīkošanas uzsākšanas kā noslēdzošo posmu kūdras ieguvei ieteicams paredzēt frēzkūdras ieguves tehnoloģiju. Tādējādi iespējams iegūt līdzenu lauku – tas nebūs speciāli jālīdzina, jāfrēzē un jāveic citas darbības, kas samazinās paludikultūru audzēšanai paredzētā lauka ierīkošanas izmaksas. Tomēr kūdras ieguvēju  pieredze rāda, ka gandrīz vienmēr, pēc kūdras izstrādes beigām ir jāveic lielāki vai mazāki virsmas izlīdzināšanas darbi.</w:t>
            </w:r>
          </w:p>
          <w:p w14:paraId="1A908D73"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 ierīkojot kūdrājus paludikultūru audzēšanai, ir nepieciešams atbilstoši katram paludikultūras veidam izplānot un izveidot</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infrastruktūru, ņemot vērā, ka šīs kultūras būs arī jāapsaimnieko un pēc tam novāc.</w:t>
            </w:r>
          </w:p>
          <w:p w14:paraId="368F3DAF"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Ja sfagnu stādīšana paredzēta teritorijā, kur kūdras ieguve pabeigta vai pārtraukta pirms ilgāka laika, tad virsējo, mineralizētās kūdras virsējo sakaltušo slāni nepieciešams</w:t>
            </w:r>
            <w:proofErr w:type="gramStart"/>
            <w:r w:rsidRPr="00B64300">
              <w:rPr>
                <w:rFonts w:ascii="Times New Roman" w:hAnsi="Times New Roman" w:cs="Times New Roman"/>
              </w:rPr>
              <w:t xml:space="preserve"> vai nu uzirdināt</w:t>
            </w:r>
            <w:proofErr w:type="gramEnd"/>
            <w:r w:rsidRPr="00B64300">
              <w:rPr>
                <w:rFonts w:ascii="Times New Roman" w:hAnsi="Times New Roman" w:cs="Times New Roman"/>
              </w:rPr>
              <w:t xml:space="preserve"> vai arī novākt.</w:t>
            </w:r>
          </w:p>
          <w:p w14:paraId="303E324D"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tu audzēšanā ļoti nozīmīgs ir mitruma režīms, jo daļa sugu ir jutīgas pret applūšanu vai izžūšanu, nepieciešams nodrošināt regulējamu ūdens apgādes sistēmu, atkarībā no tā, kāda suga vai šķirne tiek audzēta. Ļoti slapjā pavasarī liela daļa ražas var palikt uz lauka (paludikultūras biomasai pļauj pavasarī), jo traktori to nespēj nopļaut, tādēļ ir jāierīko tāda mitruma regulēšanas sistēma, kas maksimāli ļauj samazināt augu “noslīkšanas” vai izkalšas risku.</w:t>
            </w:r>
          </w:p>
          <w:p w14:paraId="5D1C71A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Kad rekultivējamā teritorija ir sagatavota, tajā tiek stādīta vai sēta izvēlētā paludikultūra. Ja stādīšanai paredzēti sfagni, tad donormateriāla ievākšana veicama vietās, kur plānots ierīkot jaunas kūdras ieguves vietas un purvu dzīvā virsa (akrotelms) tiks novākta. Gan sfagnu, gan arī citu donormateriālu nevajadzētu ievākt aizsargājamās dabas teritorijās un jau rekultivētās vietās, lai nenodarītu tām kaitējumu. Savukārt kvalitatīvus melnalkšņu stādus ir iespējams nopirkt vairākās kokaudzētavās Latvijā. Kokaudzētavās var nopirkt arī paludikultūru graudzāļu, piemēram, parastā miežubrāļa sēklas.</w:t>
            </w:r>
          </w:p>
          <w:p w14:paraId="274066DD"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aludikultūru stādīšanas paņēmieni var būt dažādi, un tie tiek izvēlēti atkarībā no paludikultūras audzēšanas paņēmiena un mērķa. Piemēram, sfagni tiek stādīti gan velēnu veidā (tādējādi tie labāk saglabā mitrumu, taču stādīšana prasa vairāk roku darba), gan tiek sasmalcināti un izkaisīti, izmantojot lauksaimniecības mašīnas (mēslu kaisītājus), kas ļauj darbu lielā mērā mehanizēt. Taču pie jebkura paņēmiena iestādītie vai izkaisītie stādi ir jāpārklāj ar salmu segu, lai tie neizkalstu vai neizsaltu (Quinty, Rochefort 2003). </w:t>
            </w:r>
          </w:p>
          <w:p w14:paraId="077672C6" w14:textId="76BF193F"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Visu paludikultūru audzēšanas laiku ir būtiski uzturēt darba kārtībā meliorācijas – apūdeņošanas sistēmu, neļaujot laukiem izžūt vai uzkrāties pārmērīgam ūdens daudzumam.</w:t>
            </w:r>
          </w:p>
        </w:tc>
      </w:tr>
      <w:tr w:rsidR="00B64300" w:rsidRPr="00B64300" w14:paraId="5F77531E" w14:textId="77777777" w:rsidTr="00901565">
        <w:tc>
          <w:tcPr>
            <w:tcW w:w="2263" w:type="dxa"/>
          </w:tcPr>
          <w:p w14:paraId="1D6BA77C" w14:textId="77777777" w:rsidR="00B64300" w:rsidRPr="00B64300" w:rsidRDefault="00B64300" w:rsidP="00915890">
            <w:pPr>
              <w:ind w:firstLine="0"/>
              <w:rPr>
                <w:rFonts w:ascii="Times New Roman" w:hAnsi="Times New Roman" w:cs="Times New Roman"/>
              </w:rPr>
            </w:pPr>
            <w:r w:rsidRPr="00B64300">
              <w:rPr>
                <w:rFonts w:ascii="Times New Roman" w:hAnsi="Times New Roman" w:cs="Times New Roman"/>
                <w:b/>
              </w:rPr>
              <w:t>Klimata pārmaiņu mazināšana</w:t>
            </w:r>
          </w:p>
          <w:p w14:paraId="46050462" w14:textId="77777777" w:rsidR="00B64300" w:rsidRPr="00B64300" w:rsidRDefault="00B64300" w:rsidP="00B64300">
            <w:pPr>
              <w:rPr>
                <w:rFonts w:ascii="Times New Roman" w:hAnsi="Times New Roman" w:cs="Times New Roman"/>
                <w:b/>
              </w:rPr>
            </w:pPr>
          </w:p>
        </w:tc>
        <w:tc>
          <w:tcPr>
            <w:tcW w:w="6946" w:type="dxa"/>
          </w:tcPr>
          <w:p w14:paraId="780B2AD6" w14:textId="18AD4122" w:rsidR="00B64300" w:rsidRPr="00B64300" w:rsidRDefault="00B64300" w:rsidP="00D249F8">
            <w:pPr>
              <w:ind w:firstLine="0"/>
              <w:rPr>
                <w:rFonts w:ascii="Times New Roman" w:hAnsi="Times New Roman" w:cs="Times New Roman"/>
              </w:rPr>
            </w:pPr>
            <w:r w:rsidRPr="00B64300">
              <w:rPr>
                <w:rFonts w:ascii="Times New Roman" w:hAnsi="Times New Roman" w:cs="Times New Roman"/>
              </w:rPr>
              <w:t xml:space="preserve">Plānojot paludikultūru lauku ierīkošanu, jāizvērtē arī klimata pārmaiņu mazināšanas aspekts. Ietekme uz SEG emisijām novērtēta 30 gadu periodam pēc rekultivācijas, pieņemot, ka paludikultūras ievieš teritorijā, kurā kūdras </w:t>
            </w:r>
            <w:r w:rsidRPr="00B64300">
              <w:rPr>
                <w:rFonts w:ascii="Times New Roman" w:hAnsi="Times New Roman" w:cs="Times New Roman"/>
              </w:rPr>
              <w:lastRenderedPageBreak/>
              <w:t>ieguves pārtraukta nesen un vēl nav izveidojusies zemsedzes veģetācija, bet augsnes virskārtu veido neauglīga augstā purva kūdra un audzējamā kultūra ir sfagni. Tas nozīmē, ka pārējām Latvijā potenciāli audzējamām paludikultūrām SEG emisiju apjoms nav vērtēts. Pēc sfagnu paludikultūras ieviešanas SEG emisijas pieaugs par 2 t CO</w:t>
            </w:r>
            <w:r w:rsidRPr="00B64300">
              <w:rPr>
                <w:rFonts w:ascii="Times New Roman" w:hAnsi="Times New Roman" w:cs="Times New Roman"/>
                <w:vertAlign w:val="subscript"/>
              </w:rPr>
              <w:t>2 </w:t>
            </w:r>
            <w:r w:rsidRPr="00B64300">
              <w:rPr>
                <w:rFonts w:ascii="Times New Roman" w:hAnsi="Times New Roman" w:cs="Times New Roman"/>
              </w:rPr>
              <w:t>ekv. ha gadā, salīdzinot ar sākotnējo stāvokli. Kopējās SEG emisijas šajā aprēķinu periodā atbilst 8,2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xml:space="preserve"> gadā. Mēslojuma radītās SEG emisijas aprēķinā nav ņemtas vērā, pieņemot, ka augsnes ielabošanas līdzekļus neizmanto. Taču saskaņā ar ANO Klimata pārmaiņu starpvaldību padomes (</w:t>
            </w:r>
            <w:r w:rsidRPr="00B64300">
              <w:rPr>
                <w:rFonts w:ascii="Times New Roman" w:hAnsi="Times New Roman" w:cs="Times New Roman"/>
                <w:i/>
                <w:iCs/>
              </w:rPr>
              <w:t xml:space="preserve">The Intergovernmental Panel on Climate Change </w:t>
            </w:r>
            <w:r w:rsidRPr="00B64300">
              <w:rPr>
                <w:rFonts w:ascii="Times New Roman" w:hAnsi="Times New Roman" w:cs="Times New Roman"/>
              </w:rPr>
              <w:t>jeb IPCC) vadlīnijām SEG emisijas nav jāuzskaita no dabiskām ekosistēmām, šajā gadījumā pie tādām tiek pieskaitītas arī paludikultūras. Tāpēc, neskatoties uz faktisko SEG emisiju pieaugumu paludikultūru audzēšanā, šo emisiju pieaugumu neuzskaita, bet pieņem, ka SEG emisiju samazinājums vienāds ar SEG emisijām, saglabājoties esošajam stāvoklim, t</w:t>
            </w:r>
            <w:r w:rsidR="00D249F8">
              <w:rPr>
                <w:rFonts w:ascii="Times New Roman" w:hAnsi="Times New Roman" w:cs="Times New Roman"/>
              </w:rPr>
              <w:t>as ir</w:t>
            </w:r>
            <w:r w:rsidRPr="00B64300">
              <w:rPr>
                <w:rFonts w:ascii="Times New Roman" w:hAnsi="Times New Roman" w:cs="Times New Roman"/>
              </w:rPr>
              <w:t>, 6,3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Ilgtermiņā kūdru veidojoša veģetācija piesaista oglekli un “noglabā” to kūdrā.</w:t>
            </w:r>
          </w:p>
        </w:tc>
      </w:tr>
      <w:tr w:rsidR="00B64300" w:rsidRPr="00B64300" w14:paraId="1D5F93E8" w14:textId="77777777" w:rsidTr="00901565">
        <w:tc>
          <w:tcPr>
            <w:tcW w:w="2263" w:type="dxa"/>
          </w:tcPr>
          <w:p w14:paraId="7FBC9E01" w14:textId="77777777" w:rsidR="00B64300" w:rsidRPr="00B64300" w:rsidRDefault="00B64300" w:rsidP="00915890">
            <w:pPr>
              <w:ind w:firstLine="0"/>
              <w:rPr>
                <w:rFonts w:ascii="Times New Roman" w:hAnsi="Times New Roman" w:cs="Times New Roman"/>
                <w:b/>
              </w:rPr>
            </w:pPr>
            <w:r w:rsidRPr="00B64300">
              <w:rPr>
                <w:rFonts w:ascii="Times New Roman" w:hAnsi="Times New Roman" w:cs="Times New Roman"/>
                <w:b/>
                <w:bCs/>
              </w:rPr>
              <w:lastRenderedPageBreak/>
              <w:t>Pazīmes, kas liecina par sekmīgu vai nesekmīgu rekultivāciju</w:t>
            </w:r>
          </w:p>
        </w:tc>
        <w:tc>
          <w:tcPr>
            <w:tcW w:w="6946" w:type="dxa"/>
          </w:tcPr>
          <w:p w14:paraId="02069317"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51457D3F"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Rekultivētajā teritorijā ir izveidots nepieciešamais hidroloģiskais režīms, par ko liecina vitālas kultivēto augu audzes, augi ir iesakņojušies, veiksmīgi pārziemo un dod plānoto ražu.</w:t>
            </w:r>
          </w:p>
          <w:p w14:paraId="71E2B3F3" w14:textId="77777777" w:rsidR="00B64300" w:rsidRPr="00B64300" w:rsidRDefault="00B64300" w:rsidP="00B64300">
            <w:pPr>
              <w:rPr>
                <w:rFonts w:ascii="Times New Roman" w:hAnsi="Times New Roman" w:cs="Times New Roman"/>
              </w:rPr>
            </w:pPr>
          </w:p>
          <w:p w14:paraId="211E6EDC"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4EA7FB46" w14:textId="03DAC78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u ieviešana bijušajā kūdras ieguve vietā nav izdevusies, ja nav izdevies izveidot izvēlētajai kultūrai piemērotus hidroloģiskos un augsnes apstākļus (ir pārāk sauss vai pārāk slapjš). Neizdošanās iemesli var būt arī stādāmā materiāla kvalitātē, piemēram, zema sēklu dīdzība, ir liels īpatsvars neiesakņojošos, iznīkušu stādu. Uz neveiksmīgu sugas vai šķirnes un audzēšanas vietas izvēli norāda arī tas, ka augi pirmajās sezonās slikti pārziemo, izsalst.</w:t>
            </w:r>
          </w:p>
        </w:tc>
      </w:tr>
      <w:tr w:rsidR="00B64300" w:rsidRPr="00B64300" w14:paraId="507B4370" w14:textId="77777777" w:rsidTr="00901565">
        <w:tc>
          <w:tcPr>
            <w:tcW w:w="2263" w:type="dxa"/>
          </w:tcPr>
          <w:p w14:paraId="76B9FF33"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Ieguvumi</w:t>
            </w:r>
          </w:p>
          <w:p w14:paraId="58803226" w14:textId="77777777" w:rsidR="00B64300" w:rsidRPr="00B64300" w:rsidRDefault="00B64300" w:rsidP="00B64300">
            <w:pPr>
              <w:rPr>
                <w:rFonts w:ascii="Times New Roman" w:hAnsi="Times New Roman" w:cs="Times New Roman"/>
                <w:b/>
              </w:rPr>
            </w:pPr>
          </w:p>
        </w:tc>
        <w:tc>
          <w:tcPr>
            <w:tcW w:w="6946" w:type="dxa"/>
          </w:tcPr>
          <w:p w14:paraId="4910C7ED"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Būtisks ieguvums ir klimata pārmaiņu mazināšana. Pārmitru apstākļu izveidošanas rezultātā nosusinātajos purvos optimālā gadījumā augi veido stabilas audzes, to saknes un stublāji noklāj kūdras virsu, tādējādi tiek samazinātas SEG emisijas, jo hi</w:t>
            </w:r>
            <w:r w:rsidRPr="00901565">
              <w:rPr>
                <w:rStyle w:val="A1"/>
                <w:rFonts w:ascii="Times New Roman" w:hAnsi="Times New Roman" w:cs="Times New Roman"/>
                <w:color w:val="auto"/>
                <w:sz w:val="22"/>
                <w:szCs w:val="22"/>
              </w:rPr>
              <w:t>droloģiskā režīma atjaunošana nosusinātajos purvos katru gadu samazina SEG emisijas par aptuveni 10–25 t CO</w:t>
            </w:r>
            <w:r w:rsidRPr="00901565">
              <w:rPr>
                <w:rFonts w:ascii="Times New Roman" w:hAnsi="Times New Roman" w:cs="Times New Roman"/>
                <w:vertAlign w:val="subscript"/>
              </w:rPr>
              <w:t>2</w:t>
            </w:r>
            <w:r w:rsidRPr="00901565">
              <w:rPr>
                <w:rFonts w:ascii="Times New Roman" w:hAnsi="Times New Roman" w:cs="Times New Roman"/>
              </w:rPr>
              <w:t xml:space="preserve"> </w:t>
            </w:r>
            <w:r w:rsidRPr="00901565">
              <w:rPr>
                <w:rStyle w:val="A1"/>
                <w:rFonts w:ascii="Times New Roman" w:hAnsi="Times New Roman" w:cs="Times New Roman"/>
                <w:color w:val="auto"/>
                <w:sz w:val="22"/>
                <w:szCs w:val="22"/>
              </w:rPr>
              <w:t xml:space="preserve">no viena hektāra, nodrošinot oglekļa ilgtermiņa piesaisti un uzglabāšanu </w:t>
            </w:r>
            <w:proofErr w:type="gramStart"/>
            <w:r w:rsidRPr="00901565">
              <w:rPr>
                <w:rStyle w:val="A1"/>
                <w:rFonts w:ascii="Times New Roman" w:hAnsi="Times New Roman" w:cs="Times New Roman"/>
                <w:color w:val="auto"/>
                <w:sz w:val="22"/>
                <w:szCs w:val="22"/>
              </w:rPr>
              <w:t>(</w:t>
            </w:r>
            <w:proofErr w:type="gramEnd"/>
            <w:r w:rsidRPr="00901565">
              <w:rPr>
                <w:rFonts w:ascii="Times New Roman" w:hAnsi="Times New Roman" w:cs="Times New Roman"/>
              </w:rPr>
              <w:t>Greifswald Mire Centre 2018)</w:t>
            </w:r>
            <w:r w:rsidRPr="00901565">
              <w:rPr>
                <w:rStyle w:val="A1"/>
                <w:rFonts w:ascii="Times New Roman" w:hAnsi="Times New Roman" w:cs="Times New Roman"/>
                <w:color w:val="auto"/>
                <w:sz w:val="22"/>
                <w:szCs w:val="22"/>
              </w:rPr>
              <w:t xml:space="preserve">. </w:t>
            </w:r>
            <w:r w:rsidRPr="00901565">
              <w:rPr>
                <w:rFonts w:ascii="Times New Roman" w:hAnsi="Times New Roman" w:cs="Times New Roman"/>
              </w:rPr>
              <w:t>Augi regulē mitruma režīmu, kā arī efektīvi aiztur slāpekli, fosforu un kāliju, kas radies izskalojoties no lauksaimniecības zemēm, mazinot šo elementu plūsmas uz apkārtnē esošām ūdenstilpēm.</w:t>
            </w:r>
          </w:p>
          <w:p w14:paraId="23D2AD0F"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Izveidojusies augu sega aptur kūdras mineralizāciju un eroziju, novērš ugunsgrēku risku kūdrājos, tā ir perspektīva vieta ekotūrismam un rada darba vietas vietējiem iedzīvotājiem.</w:t>
            </w:r>
          </w:p>
          <w:p w14:paraId="6925214C" w14:textId="0D62015B" w:rsidR="00B64300" w:rsidRPr="00B64300" w:rsidRDefault="00B64300" w:rsidP="00901565">
            <w:pPr>
              <w:ind w:firstLine="0"/>
              <w:rPr>
                <w:rFonts w:ascii="Times New Roman" w:hAnsi="Times New Roman" w:cs="Times New Roman"/>
              </w:rPr>
            </w:pPr>
            <w:r w:rsidRPr="00901565">
              <w:rPr>
                <w:rFonts w:ascii="Times New Roman" w:hAnsi="Times New Roman" w:cs="Times New Roman"/>
              </w:rPr>
              <w:t>No rekultivētajās platībās audzētajiem kultūraugiem iegūtās izejvielas var izmantot dažādu produktu ražošanai, tos izmantojot kā materiālu izstrādājumiem (piemēram, koksne), enerģētikā (sausa vai dabiski mitra biomasa), kā barību (siens, zāles milti), farmācijā un ķīmiskajā rūpniecībā (dažādas augu daļas).</w:t>
            </w:r>
          </w:p>
        </w:tc>
      </w:tr>
      <w:tr w:rsidR="00B64300" w:rsidRPr="00B64300" w14:paraId="5AD24002" w14:textId="77777777" w:rsidTr="00901565">
        <w:tc>
          <w:tcPr>
            <w:tcW w:w="2263" w:type="dxa"/>
          </w:tcPr>
          <w:p w14:paraId="23D70FEF"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Trūkumi</w:t>
            </w:r>
          </w:p>
          <w:p w14:paraId="0C8AFB0D" w14:textId="77777777" w:rsidR="00B64300" w:rsidRPr="00B64300" w:rsidRDefault="00B64300" w:rsidP="00B64300">
            <w:pPr>
              <w:rPr>
                <w:rFonts w:ascii="Times New Roman" w:hAnsi="Times New Roman" w:cs="Times New Roman"/>
                <w:b/>
              </w:rPr>
            </w:pPr>
          </w:p>
        </w:tc>
        <w:tc>
          <w:tcPr>
            <w:tcW w:w="6946" w:type="dxa"/>
          </w:tcPr>
          <w:p w14:paraId="4ACDD02E" w14:textId="49A867DA"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Ražas ieguvi ierobežo laika apstākļi. </w:t>
            </w:r>
            <w:proofErr w:type="gramStart"/>
            <w:r w:rsidRPr="00B64300">
              <w:rPr>
                <w:rFonts w:ascii="Times New Roman" w:hAnsi="Times New Roman" w:cs="Times New Roman"/>
              </w:rPr>
              <w:t>Piemēram,</w:t>
            </w:r>
            <w:proofErr w:type="gramEnd"/>
            <w:r w:rsidRPr="00B64300">
              <w:rPr>
                <w:rFonts w:ascii="Times New Roman" w:hAnsi="Times New Roman" w:cs="Times New Roman"/>
              </w:rPr>
              <w:t xml:space="preserve"> graudzālēm (miežubrālim, niedrēm), ko izmanto enerģētikā, ievākšanas laikā jābūt gandrīz sausām. Piemērotākais ievākšanas laiks ir pavasaris, </w:t>
            </w:r>
            <w:proofErr w:type="gramStart"/>
            <w:r w:rsidRPr="00B64300">
              <w:rPr>
                <w:rFonts w:ascii="Times New Roman" w:hAnsi="Times New Roman" w:cs="Times New Roman"/>
              </w:rPr>
              <w:t>kamēr augsne ir sasalusi, kad mitruma daudzums atmirušajās augu daļās</w:t>
            </w:r>
            <w:proofErr w:type="gramEnd"/>
            <w:r w:rsidRPr="00B64300">
              <w:rPr>
                <w:rFonts w:ascii="Times New Roman" w:hAnsi="Times New Roman" w:cs="Times New Roman"/>
              </w:rPr>
              <w:t xml:space="preserve"> ir 10–20</w:t>
            </w:r>
            <w:r w:rsidR="00D249F8">
              <w:rPr>
                <w:rFonts w:ascii="Times New Roman" w:hAnsi="Times New Roman" w:cs="Times New Roman"/>
              </w:rPr>
              <w:t> </w:t>
            </w:r>
            <w:r w:rsidRPr="00B64300">
              <w:rPr>
                <w:rFonts w:ascii="Times New Roman" w:hAnsi="Times New Roman" w:cs="Times New Roman"/>
              </w:rPr>
              <w:t xml:space="preserve">%. Degšanas īpašības ir daudz labākas pavasarī nekā rudenī novāktajiem augiem, jo rudenī mitruma daudzums ir augstāks. Gados, kad pavasaris ir ļoti mitrs, lietains, iegūtais enerģijas apjoms var būt krietni mazāks. </w:t>
            </w:r>
          </w:p>
          <w:p w14:paraId="3B76E23E" w14:textId="4757C65F"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u audzēšana ir jauns rekultivācijas veids, pagaidām par to ir samērā maz pētījumu un pieredzes.</w:t>
            </w:r>
          </w:p>
        </w:tc>
      </w:tr>
      <w:tr w:rsidR="00B64300" w:rsidRPr="00B64300" w14:paraId="10CBBD0C" w14:textId="77777777" w:rsidTr="00901565">
        <w:tc>
          <w:tcPr>
            <w:tcW w:w="2263" w:type="dxa"/>
          </w:tcPr>
          <w:p w14:paraId="4EEE849C"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lastRenderedPageBreak/>
              <w:t>Ekosistēmu pakalpojumi</w:t>
            </w:r>
          </w:p>
        </w:tc>
        <w:tc>
          <w:tcPr>
            <w:tcW w:w="6946" w:type="dxa"/>
          </w:tcPr>
          <w:p w14:paraId="2F62467D" w14:textId="77777777" w:rsidR="00B64300" w:rsidRPr="00B64300" w:rsidRDefault="00B64300" w:rsidP="00901565">
            <w:pPr>
              <w:ind w:firstLine="0"/>
              <w:rPr>
                <w:rFonts w:ascii="Times New Roman" w:hAnsi="Times New Roman" w:cs="Times New Roman"/>
                <w:shd w:val="clear" w:color="auto" w:fill="FFFFFF"/>
              </w:rPr>
            </w:pPr>
            <w:r w:rsidRPr="00B64300">
              <w:rPr>
                <w:rFonts w:ascii="Times New Roman" w:hAnsi="Times New Roman" w:cs="Times New Roman"/>
                <w:shd w:val="clear" w:color="auto" w:fill="FFFFFF"/>
              </w:rPr>
              <w:t>Biomasa no dažādām paludikultūrām var tikt izmantota gan pārtikai, gan lopbarībai, gan degvielas ražošanai, gan kā izejmateriāls</w:t>
            </w:r>
            <w:r w:rsidRPr="00B64300">
              <w:rPr>
                <w:rFonts w:ascii="Times New Roman" w:hAnsi="Times New Roman" w:cs="Times New Roman"/>
              </w:rPr>
              <w:t xml:space="preserve"> bioenerģijas ražošanā</w:t>
            </w:r>
            <w:r w:rsidRPr="00B64300">
              <w:rPr>
                <w:rFonts w:ascii="Times New Roman" w:hAnsi="Times New Roman" w:cs="Times New Roman"/>
                <w:shd w:val="clear" w:color="auto" w:fill="FFFFFF"/>
              </w:rPr>
              <w:t xml:space="preserve"> vai būvniecībā.</w:t>
            </w:r>
          </w:p>
          <w:p w14:paraId="210325BE" w14:textId="07BBB692" w:rsidR="00B64300" w:rsidRPr="00B64300" w:rsidRDefault="00B64300" w:rsidP="00901565">
            <w:pPr>
              <w:ind w:firstLine="0"/>
              <w:rPr>
                <w:rFonts w:ascii="Times New Roman" w:hAnsi="Times New Roman" w:cs="Times New Roman"/>
              </w:rPr>
            </w:pPr>
            <w:r w:rsidRPr="00B64300">
              <w:rPr>
                <w:rFonts w:ascii="Times New Roman" w:hAnsi="Times New Roman" w:cs="Times New Roman"/>
                <w:shd w:val="clear" w:color="auto" w:fill="FFFFFF"/>
              </w:rPr>
              <w:t xml:space="preserve">Lai arī paludikultūru audzēšana nav vērsta uz bioloģiskās daudzveidības saglabāšanu, bet gan uz mitrāju produktīvu izmantošanu, tomēr </w:t>
            </w:r>
            <w:r w:rsidRPr="00B64300">
              <w:rPr>
                <w:rFonts w:ascii="Times New Roman" w:hAnsi="Times New Roman" w:cs="Times New Roman"/>
              </w:rPr>
              <w:t>kūdras izmantošana ļauj atjaunot vai uzturēt tādus ekosistēmas pakalpojumus kā oglekļa uzglabāšana, ūdens un barības vielu saglabāšana.</w:t>
            </w:r>
          </w:p>
        </w:tc>
      </w:tr>
      <w:tr w:rsidR="00B64300" w:rsidRPr="00B64300" w14:paraId="6B3FA00C" w14:textId="77777777" w:rsidTr="00901565">
        <w:tc>
          <w:tcPr>
            <w:tcW w:w="2263" w:type="dxa"/>
          </w:tcPr>
          <w:p w14:paraId="732032B9"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bCs/>
              </w:rPr>
              <w:t>Rekultivācijas pabeigšana</w:t>
            </w:r>
          </w:p>
        </w:tc>
        <w:tc>
          <w:tcPr>
            <w:tcW w:w="6946" w:type="dxa"/>
          </w:tcPr>
          <w:p w14:paraId="3546DA58"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1976524A" w14:textId="24A5CD24" w:rsidR="00B64300" w:rsidRPr="00901565" w:rsidRDefault="00B64300" w:rsidP="00901565">
            <w:pPr>
              <w:ind w:firstLine="0"/>
              <w:rPr>
                <w:rFonts w:ascii="Times New Roman" w:hAnsi="Times New Roman" w:cs="Times New Roman"/>
              </w:rPr>
            </w:pPr>
            <w:proofErr w:type="gramStart"/>
            <w:r w:rsidRPr="00901565">
              <w:rPr>
                <w:rFonts w:ascii="Times New Roman" w:hAnsi="Times New Roman" w:cs="Times New Roman"/>
              </w:rPr>
              <w:t>Izpildot šos nosacījumus</w:t>
            </w:r>
            <w:proofErr w:type="gramEnd"/>
            <w:r w:rsidRPr="00901565">
              <w:rPr>
                <w:rFonts w:ascii="Times New Roman" w:hAnsi="Times New Roman" w:cs="Times New Roman"/>
              </w:rPr>
              <w:t xml:space="preserve"> kūdras izstrādātājs ir veicis derīgā izrakteņa ieguves projektā paredzēto uzdevumu – sagatavojis teritoriju citam zemes izmantošanas veidam. Tālākās darbības un zemes apsaimniekošana (piemēram, augsnes sagatavošanas, piemērotas meliorācijas sistēmas izveide, paludikultūru ieaudzēšana un kopšana) ir jāveic zemes īpašniekam. </w:t>
            </w:r>
          </w:p>
        </w:tc>
      </w:tr>
      <w:tr w:rsidR="00B64300" w:rsidRPr="00B64300" w14:paraId="0CA34504" w14:textId="77777777" w:rsidTr="00901565">
        <w:tc>
          <w:tcPr>
            <w:tcW w:w="2263" w:type="dxa"/>
          </w:tcPr>
          <w:p w14:paraId="02EBCAEC" w14:textId="77777777" w:rsidR="00B64300" w:rsidRPr="00B64300" w:rsidRDefault="00B64300" w:rsidP="00B64300">
            <w:pPr>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2AD47C34" w14:textId="77777777" w:rsidR="00B64300" w:rsidRPr="00B64300" w:rsidRDefault="00B64300" w:rsidP="00B64300">
            <w:pPr>
              <w:rPr>
                <w:rFonts w:ascii="Times New Roman" w:hAnsi="Times New Roman" w:cs="Times New Roman"/>
              </w:rPr>
            </w:pPr>
          </w:p>
        </w:tc>
        <w:tc>
          <w:tcPr>
            <w:tcW w:w="6946" w:type="dxa"/>
          </w:tcPr>
          <w:tbl>
            <w:tblPr>
              <w:tblW w:w="8235" w:type="dxa"/>
              <w:tblLayout w:type="fixed"/>
              <w:tblLook w:val="04A0" w:firstRow="1" w:lastRow="0" w:firstColumn="1" w:lastColumn="0" w:noHBand="0" w:noVBand="1"/>
            </w:tblPr>
            <w:tblGrid>
              <w:gridCol w:w="8235"/>
            </w:tblGrid>
            <w:tr w:rsidR="00B64300" w:rsidRPr="00B64300" w14:paraId="25F4BDBC"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34ADA0C6" w14:textId="77777777" w:rsidR="00B64300" w:rsidRPr="00B64300" w:rsidRDefault="00B64300" w:rsidP="00B64300">
                  <w:pPr>
                    <w:rPr>
                      <w:rFonts w:ascii="Times New Roman" w:hAnsi="Times New Roman" w:cs="Times New Roman"/>
                      <w:b/>
                    </w:rPr>
                  </w:pPr>
                  <w:r w:rsidRPr="00B64300">
                    <w:rPr>
                      <w:rFonts w:ascii="Times New Roman" w:hAnsi="Times New Roman" w:cs="Times New Roman"/>
                      <w:b/>
                    </w:rPr>
                    <w:t>Iespējamās izmaksas</w:t>
                  </w:r>
                </w:p>
                <w:tbl>
                  <w:tblPr>
                    <w:tblW w:w="6644" w:type="dxa"/>
                    <w:tblLayout w:type="fixed"/>
                    <w:tblLook w:val="04A0" w:firstRow="1" w:lastRow="0" w:firstColumn="1" w:lastColumn="0" w:noHBand="0" w:noVBand="1"/>
                  </w:tblPr>
                  <w:tblGrid>
                    <w:gridCol w:w="3885"/>
                    <w:gridCol w:w="1418"/>
                    <w:gridCol w:w="1341"/>
                  </w:tblGrid>
                  <w:tr w:rsidR="00B64300" w:rsidRPr="00B64300" w14:paraId="71CDD104" w14:textId="77777777" w:rsidTr="004C2B0D">
                    <w:trPr>
                      <w:trHeight w:val="316"/>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FD9A29"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330FBC49" w14:textId="77777777" w:rsidR="00B64300" w:rsidRPr="00B64300" w:rsidRDefault="00B64300" w:rsidP="00901565">
                        <w:pPr>
                          <w:ind w:firstLine="0"/>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41"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DB7087E" w14:textId="651584CB" w:rsidR="00B64300" w:rsidRPr="00310B80" w:rsidRDefault="00403A7E" w:rsidP="004C2B0D">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627E7873"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FD88168"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2FE975D5"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A5A3A62"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2172CBA2"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8DFAC1F"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w:t>
                        </w:r>
                        <w:proofErr w:type="gramStart"/>
                        <w:r w:rsidRPr="00B64300">
                          <w:rPr>
                            <w:rFonts w:ascii="Times New Roman" w:eastAsia="Times New Roman" w:hAnsi="Times New Roman" w:cs="Times New Roman"/>
                            <w:color w:val="000000"/>
                            <w:lang w:eastAsia="lv-LV"/>
                          </w:rPr>
                          <w:t xml:space="preserve">  </w:t>
                        </w:r>
                        <w:proofErr w:type="gramEnd"/>
                        <w:r w:rsidRPr="00B64300">
                          <w:rPr>
                            <w:rFonts w:ascii="Times New Roman" w:eastAsia="Times New Roman" w:hAnsi="Times New Roman" w:cs="Times New Roman"/>
                            <w:color w:val="000000"/>
                            <w:lang w:eastAsia="lv-LV"/>
                          </w:rPr>
                          <w:t>novākšana</w:t>
                        </w:r>
                      </w:p>
                    </w:tc>
                    <w:tc>
                      <w:tcPr>
                        <w:tcW w:w="1418" w:type="dxa"/>
                        <w:tcBorders>
                          <w:top w:val="single" w:sz="8" w:space="0" w:color="auto"/>
                          <w:left w:val="nil"/>
                          <w:bottom w:val="single" w:sz="8" w:space="0" w:color="auto"/>
                          <w:right w:val="single" w:sz="4" w:space="0" w:color="auto"/>
                        </w:tcBorders>
                      </w:tcPr>
                      <w:p w14:paraId="27DADAA9"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12033E1E"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7AA3AAFA"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BFACB4F"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m)</w:t>
                        </w:r>
                      </w:p>
                    </w:tc>
                    <w:tc>
                      <w:tcPr>
                        <w:tcW w:w="1418" w:type="dxa"/>
                        <w:tcBorders>
                          <w:top w:val="single" w:sz="8" w:space="0" w:color="auto"/>
                          <w:left w:val="nil"/>
                          <w:bottom w:val="single" w:sz="8" w:space="0" w:color="auto"/>
                          <w:right w:val="single" w:sz="4" w:space="0" w:color="auto"/>
                        </w:tcBorders>
                      </w:tcPr>
                      <w:p w14:paraId="6F567E2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432599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78082227"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3E330B4" w14:textId="77777777" w:rsidR="00B64300" w:rsidRPr="00B64300" w:rsidRDefault="00B64300" w:rsidP="00901565">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DD05B3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6D47D6CB" w14:textId="77777777" w:rsidR="00B64300" w:rsidRPr="00B64300" w:rsidRDefault="00B64300" w:rsidP="004C2B0D">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27FD6EAD"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B132E79"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59EABEFB"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1DAD9A19" w14:textId="7341CCC9"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79DA8341"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408BA22A"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47D8EB6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67CB35C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6F3A42F4"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EEA59C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0F825F2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7889EA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3681CA69"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9277AE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6AA20DD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5F9AD7F"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B64300" w:rsidRPr="00B64300" w14:paraId="7425D8CF"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C3EFFDA"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07EA22A5"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C3FBC4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B64300" w:rsidRPr="00B64300" w14:paraId="0D1215E1"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AFB7D2D"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4CFE0A7A"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8E4D02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B64300" w:rsidRPr="00B64300" w14:paraId="55FB7BF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9DE049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256238D8"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42B8E3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B64300" w:rsidRPr="00B64300" w14:paraId="312D40D6"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BD098F7"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Sfagnu donormateriāla ievākšana donorteritorijās </w:t>
                        </w:r>
                      </w:p>
                    </w:tc>
                    <w:tc>
                      <w:tcPr>
                        <w:tcW w:w="1418" w:type="dxa"/>
                        <w:tcBorders>
                          <w:top w:val="single" w:sz="4" w:space="0" w:color="auto"/>
                          <w:left w:val="nil"/>
                          <w:bottom w:val="single" w:sz="4" w:space="0" w:color="auto"/>
                          <w:right w:val="single" w:sz="4" w:space="0" w:color="auto"/>
                        </w:tcBorders>
                        <w:vAlign w:val="center"/>
                      </w:tcPr>
                      <w:p w14:paraId="7C88FF7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g</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EBD59DD" w14:textId="2337D291"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6</w:t>
                        </w:r>
                      </w:p>
                    </w:tc>
                  </w:tr>
                  <w:tr w:rsidR="00B64300" w:rsidRPr="00B64300" w14:paraId="754E2D4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01D2B82"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urva augu reintrodukcij</w:t>
                        </w:r>
                        <w:r w:rsidRPr="00B64300">
                          <w:rPr>
                            <w:rFonts w:ascii="Times New Roman" w:hAnsi="Times New Roman" w:cs="Times New Roman"/>
                          </w:rPr>
                          <w:t>a (stādīšana, izkliedēšana)</w:t>
                        </w:r>
                      </w:p>
                    </w:tc>
                    <w:tc>
                      <w:tcPr>
                        <w:tcW w:w="1418" w:type="dxa"/>
                        <w:tcBorders>
                          <w:top w:val="single" w:sz="4" w:space="0" w:color="auto"/>
                          <w:left w:val="nil"/>
                          <w:bottom w:val="single" w:sz="4" w:space="0" w:color="auto"/>
                          <w:right w:val="single" w:sz="4" w:space="0" w:color="auto"/>
                        </w:tcBorders>
                        <w:vAlign w:val="center"/>
                      </w:tcPr>
                      <w:p w14:paraId="6A1AE4EE"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4CD5BF9"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000</w:t>
                        </w:r>
                      </w:p>
                    </w:tc>
                  </w:tr>
                  <w:tr w:rsidR="00B64300" w:rsidRPr="00B64300" w14:paraId="05C4E27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32CFEF9"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tādmateriāla (purva augu) nogādāšana stādīšanas teritorijā</w:t>
                        </w:r>
                      </w:p>
                    </w:tc>
                    <w:tc>
                      <w:tcPr>
                        <w:tcW w:w="1418" w:type="dxa"/>
                        <w:tcBorders>
                          <w:top w:val="single" w:sz="4" w:space="0" w:color="auto"/>
                          <w:left w:val="nil"/>
                          <w:bottom w:val="single" w:sz="4" w:space="0" w:color="auto"/>
                          <w:right w:val="single" w:sz="4" w:space="0" w:color="auto"/>
                        </w:tcBorders>
                        <w:vAlign w:val="center"/>
                      </w:tcPr>
                      <w:p w14:paraId="003E7732"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m</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76F596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w:t>
                        </w:r>
                      </w:p>
                    </w:tc>
                  </w:tr>
                </w:tbl>
                <w:p w14:paraId="6D31AE33" w14:textId="77777777" w:rsidR="00B64300" w:rsidRPr="00B64300" w:rsidRDefault="00B64300" w:rsidP="00B64300">
                  <w:pPr>
                    <w:rPr>
                      <w:rFonts w:ascii="Times New Roman" w:eastAsia="Times New Roman" w:hAnsi="Times New Roman" w:cs="Times New Roman"/>
                      <w:b/>
                      <w:bCs/>
                      <w:color w:val="000000"/>
                      <w:lang w:eastAsia="lv-LV"/>
                    </w:rPr>
                  </w:pPr>
                </w:p>
              </w:tc>
            </w:tr>
          </w:tbl>
          <w:p w14:paraId="391F9BA8" w14:textId="77777777" w:rsidR="00B64300" w:rsidRPr="00B64300" w:rsidRDefault="00B64300" w:rsidP="00B64300">
            <w:pPr>
              <w:rPr>
                <w:rFonts w:ascii="Times New Roman" w:hAnsi="Times New Roman" w:cs="Times New Roman"/>
              </w:rPr>
            </w:pPr>
          </w:p>
        </w:tc>
      </w:tr>
      <w:tr w:rsidR="00B64300" w:rsidRPr="00B64300" w14:paraId="052EA356" w14:textId="77777777" w:rsidTr="00901565">
        <w:tc>
          <w:tcPr>
            <w:tcW w:w="2263" w:type="dxa"/>
          </w:tcPr>
          <w:p w14:paraId="6E9B5AC8" w14:textId="77777777" w:rsidR="00B64300" w:rsidRPr="00B64300" w:rsidRDefault="00B64300" w:rsidP="00B64300">
            <w:pPr>
              <w:rPr>
                <w:rFonts w:ascii="Times New Roman" w:hAnsi="Times New Roman" w:cs="Times New Roman"/>
                <w:b/>
              </w:rPr>
            </w:pPr>
          </w:p>
        </w:tc>
        <w:tc>
          <w:tcPr>
            <w:tcW w:w="6946" w:type="dxa"/>
          </w:tcPr>
          <w:p w14:paraId="58F68A90" w14:textId="77777777" w:rsidR="00B64300" w:rsidRPr="00B64300" w:rsidRDefault="00B64300" w:rsidP="00B64300">
            <w:pPr>
              <w:rPr>
                <w:rFonts w:ascii="Times New Roman" w:hAnsi="Times New Roman" w:cs="Times New Roman"/>
                <w:b/>
              </w:rPr>
            </w:pPr>
          </w:p>
        </w:tc>
      </w:tr>
      <w:tr w:rsidR="00B64300" w:rsidRPr="00B64300" w14:paraId="2318F529" w14:textId="77777777" w:rsidTr="00901565">
        <w:tc>
          <w:tcPr>
            <w:tcW w:w="2263" w:type="dxa"/>
          </w:tcPr>
          <w:p w14:paraId="693CD8BB"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 xml:space="preserve">Līdzšinējā pieredze </w:t>
            </w:r>
          </w:p>
        </w:tc>
        <w:tc>
          <w:tcPr>
            <w:tcW w:w="6946" w:type="dxa"/>
          </w:tcPr>
          <w:p w14:paraId="5E536A81" w14:textId="526D3E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aludikultūru audzēšana kūdras ieguves ietekmētās teritorijās ir samērā jauns zemes izmantošanas veids visā pasaulē (Joosten et al. 2014). Pašlaik lielākā pieredze paludikultūru audzēšanā ir Vācijā, tur audzē miežubrāli, vilkvālītes, niedres, sfagnus (Korhonen 2008; </w:t>
            </w:r>
            <w:r w:rsidRPr="008337E0">
              <w:rPr>
                <w:rStyle w:val="Strong"/>
                <w:rFonts w:ascii="Times New Roman" w:hAnsi="Times New Roman" w:cs="Times New Roman"/>
                <w:b w:val="0"/>
                <w:shd w:val="clear" w:color="auto" w:fill="FFFFFF"/>
              </w:rPr>
              <w:t>Joosten</w:t>
            </w:r>
            <w:r w:rsidRPr="008337E0">
              <w:rPr>
                <w:rFonts w:ascii="Times New Roman" w:hAnsi="Times New Roman" w:cs="Times New Roman"/>
                <w:b/>
              </w:rPr>
              <w:t xml:space="preserve"> </w:t>
            </w:r>
            <w:r w:rsidRPr="00B64300">
              <w:rPr>
                <w:rFonts w:ascii="Times New Roman" w:hAnsi="Times New Roman" w:cs="Times New Roman"/>
              </w:rPr>
              <w:t>et al. 2014, Greifswald Mire Centre 2018). Samērā plašus pētījumus un šī zemes izmantošanas veida popularizēšanu veic Greifsvaldes Universitātes Purvu izpētes centrs.</w:t>
            </w:r>
          </w:p>
          <w:p w14:paraId="788F0DFF" w14:textId="39B0FC28" w:rsidR="00B64300" w:rsidRPr="00B64300" w:rsidRDefault="00B64300" w:rsidP="00D249F8">
            <w:pPr>
              <w:ind w:firstLine="0"/>
              <w:rPr>
                <w:rFonts w:ascii="Times New Roman" w:hAnsi="Times New Roman" w:cs="Times New Roman"/>
              </w:rPr>
            </w:pPr>
            <w:r w:rsidRPr="00B64300">
              <w:rPr>
                <w:rFonts w:ascii="Times New Roman" w:hAnsi="Times New Roman" w:cs="Times New Roman"/>
              </w:rPr>
              <w:lastRenderedPageBreak/>
              <w:t>Latvijā pagaidām ir ļoti neliela pieredze paludikultūru audzēšanā, - piemēram,</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Mālpilī sfagnu lauks izveidots 2012.</w:t>
            </w:r>
            <w:r w:rsidR="00D249F8">
              <w:rPr>
                <w:rFonts w:ascii="Times New Roman" w:hAnsi="Times New Roman" w:cs="Times New Roman"/>
              </w:rPr>
              <w:t> </w:t>
            </w:r>
            <w:r w:rsidRPr="00B64300">
              <w:rPr>
                <w:rFonts w:ascii="Times New Roman" w:hAnsi="Times New Roman" w:cs="Times New Roman"/>
              </w:rPr>
              <w:t>gadā uz zemā tipa kūdras un pirmo ražu plāno novākt 2019.</w:t>
            </w:r>
            <w:r w:rsidR="00D249F8">
              <w:rPr>
                <w:rFonts w:ascii="Times New Roman" w:hAnsi="Times New Roman" w:cs="Times New Roman"/>
              </w:rPr>
              <w:t> gadā.  G</w:t>
            </w:r>
            <w:r w:rsidRPr="00B64300">
              <w:rPr>
                <w:rFonts w:ascii="Times New Roman" w:hAnsi="Times New Roman" w:cs="Times New Roman"/>
              </w:rPr>
              <w:t>rāvjos</w:t>
            </w:r>
            <w:r w:rsidR="00D249F8">
              <w:rPr>
                <w:rFonts w:ascii="Times New Roman" w:hAnsi="Times New Roman" w:cs="Times New Roman"/>
              </w:rPr>
              <w:t xml:space="preserve"> konstatēts</w:t>
            </w:r>
            <w:r w:rsidRPr="00B64300">
              <w:rPr>
                <w:rFonts w:ascii="Times New Roman" w:hAnsi="Times New Roman" w:cs="Times New Roman"/>
              </w:rPr>
              <w:t xml:space="preserve"> kaļķains ūdens (inde sfagniem) un tomēr</w:t>
            </w:r>
            <w:r w:rsidR="00D249F8">
              <w:rPr>
                <w:rFonts w:ascii="Times New Roman" w:hAnsi="Times New Roman" w:cs="Times New Roman"/>
              </w:rPr>
              <w:t xml:space="preserve"> – </w:t>
            </w:r>
            <w:r w:rsidRPr="00B64300">
              <w:rPr>
                <w:rFonts w:ascii="Times New Roman" w:hAnsi="Times New Roman" w:cs="Times New Roman"/>
              </w:rPr>
              <w:t>pirmo ražu varēs novākt</w:t>
            </w:r>
            <w:r w:rsidR="00D249F8">
              <w:rPr>
                <w:rFonts w:ascii="Times New Roman" w:hAnsi="Times New Roman" w:cs="Times New Roman"/>
              </w:rPr>
              <w:t>.</w:t>
            </w:r>
          </w:p>
        </w:tc>
      </w:tr>
      <w:tr w:rsidR="00B64300" w:rsidRPr="00B64300" w14:paraId="34F50298" w14:textId="77777777" w:rsidTr="00901565">
        <w:tc>
          <w:tcPr>
            <w:tcW w:w="2263" w:type="dxa"/>
          </w:tcPr>
          <w:p w14:paraId="0F81F3C0"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lastRenderedPageBreak/>
              <w:t>Literatūra</w:t>
            </w:r>
          </w:p>
        </w:tc>
        <w:tc>
          <w:tcPr>
            <w:tcW w:w="6946" w:type="dxa"/>
          </w:tcPr>
          <w:p w14:paraId="0770B5AA" w14:textId="77777777" w:rsidR="00B64300" w:rsidRPr="008337E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Baranyai B., Joosten H.</w:t>
            </w:r>
            <w:r w:rsidRPr="008337E0">
              <w:rPr>
                <w:rFonts w:ascii="Times New Roman" w:hAnsi="Times New Roman" w:cs="Times New Roman"/>
                <w:shd w:val="clear" w:color="auto" w:fill="FFFFFF"/>
              </w:rPr>
              <w:t> 2016. Biology, ecology, use, conservation and cultivation of round-leaved sundew (</w:t>
            </w:r>
            <w:r w:rsidRPr="008337E0">
              <w:rPr>
                <w:rFonts w:ascii="Times New Roman" w:hAnsi="Times New Roman" w:cs="Times New Roman"/>
                <w:i/>
                <w:iCs/>
                <w:shd w:val="clear" w:color="auto" w:fill="FFFFFF"/>
              </w:rPr>
              <w:t>Drosera rotundifolia</w:t>
            </w:r>
            <w:r w:rsidRPr="008337E0">
              <w:rPr>
                <w:rFonts w:ascii="Times New Roman" w:hAnsi="Times New Roman" w:cs="Times New Roman"/>
                <w:shd w:val="clear" w:color="auto" w:fill="FFFFFF"/>
              </w:rPr>
              <w:t xml:space="preserve"> L.): a review. Mires and Peat 18.</w:t>
            </w:r>
          </w:p>
          <w:p w14:paraId="09F5F4FB" w14:textId="77777777" w:rsidR="00B64300" w:rsidRPr="008337E0" w:rsidRDefault="00B64300" w:rsidP="004C2B0D">
            <w:pPr>
              <w:ind w:left="34" w:firstLine="0"/>
              <w:rPr>
                <w:rFonts w:ascii="Times New Roman" w:hAnsi="Times New Roman" w:cs="Times New Roman"/>
              </w:rPr>
            </w:pPr>
            <w:r w:rsidRPr="008337E0">
              <w:rPr>
                <w:rFonts w:ascii="Times New Roman" w:hAnsi="Times New Roman" w:cs="Times New Roman"/>
              </w:rPr>
              <w:t xml:space="preserve">Ciria M. P., Solano M. L., Soriano P. 2005. Role of macrophyte </w:t>
            </w:r>
            <w:r w:rsidRPr="008337E0">
              <w:rPr>
                <w:rFonts w:ascii="Times New Roman" w:hAnsi="Times New Roman" w:cs="Times New Roman"/>
                <w:i/>
              </w:rPr>
              <w:t>Typha latifolia</w:t>
            </w:r>
            <w:r w:rsidRPr="008337E0">
              <w:rPr>
                <w:rFonts w:ascii="Times New Roman" w:hAnsi="Times New Roman" w:cs="Times New Roman"/>
              </w:rPr>
              <w:t xml:space="preserve"> in a constructed wetland for wastewater treatment and assessment of its potential as a biomass fuel. Biosystems Engineering 92 (4): 535–544.</w:t>
            </w:r>
          </w:p>
          <w:p w14:paraId="3BC3F9D4" w14:textId="77777777" w:rsidR="00B64300" w:rsidRPr="008337E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Gaudig G., Krebs M., Joosten H.</w:t>
            </w:r>
            <w:r w:rsidRPr="008337E0">
              <w:rPr>
                <w:rFonts w:ascii="Times New Roman" w:hAnsi="Times New Roman" w:cs="Times New Roman"/>
                <w:shd w:val="clear" w:color="auto" w:fill="FFFFFF"/>
              </w:rPr>
              <w:t xml:space="preserve"> 2017. </w:t>
            </w:r>
            <w:r w:rsidRPr="008337E0">
              <w:rPr>
                <w:rFonts w:ascii="Times New Roman" w:hAnsi="Times New Roman" w:cs="Times New Roman"/>
                <w:i/>
                <w:shd w:val="clear" w:color="auto" w:fill="FFFFFF"/>
              </w:rPr>
              <w:t>Sphagnum</w:t>
            </w:r>
            <w:r w:rsidRPr="008337E0">
              <w:rPr>
                <w:rFonts w:ascii="Times New Roman" w:hAnsi="Times New Roman" w:cs="Times New Roman"/>
                <w:shd w:val="clear" w:color="auto" w:fill="FFFFFF"/>
              </w:rPr>
              <w:t xml:space="preserve"> farming on cut-over bog in NW Germany: Long-term studies on </w:t>
            </w:r>
            <w:r w:rsidRPr="008337E0">
              <w:rPr>
                <w:rFonts w:ascii="Times New Roman" w:hAnsi="Times New Roman" w:cs="Times New Roman"/>
                <w:i/>
                <w:iCs/>
                <w:shd w:val="clear" w:color="auto" w:fill="FFFFFF"/>
              </w:rPr>
              <w:t>Sphagnum</w:t>
            </w:r>
            <w:r w:rsidRPr="008337E0">
              <w:rPr>
                <w:rFonts w:ascii="Times New Roman" w:hAnsi="Times New Roman" w:cs="Times New Roman"/>
                <w:shd w:val="clear" w:color="auto" w:fill="FFFFFF"/>
              </w:rPr>
              <w:t xml:space="preserve"> growth. Mires and Peat 20.</w:t>
            </w:r>
          </w:p>
          <w:p w14:paraId="68542024" w14:textId="77777777" w:rsidR="00B64300" w:rsidRPr="00B6430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Joosten H., Gaudig G., Krawczynski R., Tanneberger F., Wichmann S., Wichtmann W. </w:t>
            </w:r>
            <w:r w:rsidRPr="008337E0">
              <w:rPr>
                <w:rFonts w:ascii="Times New Roman" w:hAnsi="Times New Roman" w:cs="Times New Roman"/>
                <w:shd w:val="clear" w:color="auto" w:fill="FFFFFF"/>
              </w:rPr>
              <w:t>2014. Managing soil</w:t>
            </w:r>
            <w:r w:rsidRPr="00B64300">
              <w:rPr>
                <w:rFonts w:ascii="Times New Roman" w:hAnsi="Times New Roman" w:cs="Times New Roman"/>
                <w:shd w:val="clear" w:color="auto" w:fill="FFFFFF"/>
              </w:rPr>
              <w:t xml:space="preserve"> carbon in Europe: paludicultures as new perspective for peatlands. In: Banwart S. A., Noellemeyer E., Milne E. (eds.) Soil carbon: science, management and policy for multiple benefits. SCOPE Series, Vol. 71. CABI, Wallingford, UK, 297–306.</w:t>
            </w:r>
          </w:p>
          <w:p w14:paraId="7E61F504"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Korhonen R. 2008. Finland – Fenland: Research and Sustainable Utilisation of Mires and Peat. Finnish Peatland Soc.</w:t>
            </w:r>
          </w:p>
          <w:p w14:paraId="0F01A8E5"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Greifswald Mire Centre 2018. Paludiculture – Sustainable productive utilisation of rewetted peatlands, </w:t>
            </w:r>
            <w:hyperlink r:id="rId12">
              <w:r w:rsidRPr="00B64300">
                <w:rPr>
                  <w:rStyle w:val="InternetLink"/>
                  <w:rFonts w:ascii="Times New Roman" w:hAnsi="Times New Roman" w:cs="Times New Roman"/>
                  <w:color w:val="auto"/>
                </w:rPr>
                <w:t>http://www.succow-stiftung.de/tl_files/pdfs_downloads/Buecher%20und%20Broschueren/Bochure%20Paludiculture.pdf</w:t>
              </w:r>
            </w:hyperlink>
            <w:r w:rsidRPr="00B64300">
              <w:rPr>
                <w:rFonts w:ascii="Times New Roman" w:hAnsi="Times New Roman" w:cs="Times New Roman"/>
              </w:rPr>
              <w:t>.</w:t>
            </w:r>
          </w:p>
          <w:p w14:paraId="4DB91835" w14:textId="6D73AEF9" w:rsidR="00B64300" w:rsidRPr="00B64300" w:rsidRDefault="00B64300" w:rsidP="004C2B0D">
            <w:pPr>
              <w:ind w:left="34" w:firstLine="0"/>
              <w:rPr>
                <w:rFonts w:ascii="Times New Roman" w:hAnsi="Times New Roman" w:cs="Times New Roman"/>
              </w:rPr>
            </w:pPr>
            <w:r w:rsidRPr="00B64300">
              <w:rPr>
                <w:rStyle w:val="A1"/>
                <w:rFonts w:ascii="Times New Roman" w:hAnsi="Times New Roman" w:cs="Times New Roman"/>
                <w:color w:val="auto"/>
              </w:rPr>
              <w:t xml:space="preserve">Ozola I. 2018. </w:t>
            </w:r>
            <w:r w:rsidRPr="00B64300">
              <w:rPr>
                <w:rFonts w:ascii="Times New Roman" w:hAnsi="Times New Roman" w:cs="Times New Roman"/>
                <w:bCs/>
              </w:rPr>
              <w:t>Paludikultūras: audzēšanas un izmantošanas iespējas Latvijā.</w:t>
            </w:r>
            <w:r w:rsidRPr="00B64300">
              <w:rPr>
                <w:rFonts w:ascii="Times New Roman" w:hAnsi="Times New Roman" w:cs="Times New Roman"/>
                <w:b/>
                <w:bCs/>
              </w:rPr>
              <w:t xml:space="preserve"> </w:t>
            </w:r>
            <w:r w:rsidRPr="00B64300">
              <w:rPr>
                <w:rFonts w:ascii="Times New Roman" w:hAnsi="Times New Roman" w:cs="Times New Roman"/>
              </w:rPr>
              <w:t xml:space="preserve">Starptautiskā konference “Dabas resursu ilgtspējīga apsaimniekošana – Baltijas jūras reģiona valstu </w:t>
            </w:r>
            <w:proofErr w:type="gramStart"/>
            <w:r w:rsidRPr="00B64300">
              <w:rPr>
                <w:rFonts w:ascii="Times New Roman" w:hAnsi="Times New Roman" w:cs="Times New Roman"/>
              </w:rPr>
              <w:t>ekonomiskas attīstības</w:t>
            </w:r>
            <w:proofErr w:type="gramEnd"/>
            <w:r w:rsidRPr="00B64300">
              <w:rPr>
                <w:rFonts w:ascii="Times New Roman" w:hAnsi="Times New Roman" w:cs="Times New Roman"/>
              </w:rPr>
              <w:t xml:space="preserve"> virzītājspēks”, </w:t>
            </w:r>
            <w:hyperlink r:id="rId13">
              <w:r w:rsidRPr="00B64300">
                <w:rPr>
                  <w:rStyle w:val="InternetLink"/>
                  <w:rFonts w:ascii="Times New Roman" w:hAnsi="Times New Roman" w:cs="Times New Roman"/>
                  <w:color w:val="auto"/>
                </w:rPr>
                <w:t>https://du.lv/wp-content/uploads/2018/11/6_Ilze_Ozola_pdf.pdf</w:t>
              </w:r>
            </w:hyperlink>
            <w:proofErr w:type="gramStart"/>
            <w:r w:rsidR="00BA59D4">
              <w:rPr>
                <w:rStyle w:val="InternetLink"/>
                <w:rFonts w:ascii="Times New Roman" w:hAnsi="Times New Roman" w:cs="Times New Roman"/>
                <w:color w:val="auto"/>
              </w:rPr>
              <w:t xml:space="preserve"> </w:t>
            </w:r>
            <w:r w:rsidRPr="00B64300">
              <w:rPr>
                <w:rFonts w:ascii="Times New Roman" w:hAnsi="Times New Roman" w:cs="Times New Roman"/>
              </w:rPr>
              <w:t>.</w:t>
            </w:r>
            <w:proofErr w:type="gramEnd"/>
          </w:p>
          <w:p w14:paraId="50E279E0"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Platače R. 2013. Miežabrāļa (</w:t>
            </w:r>
            <w:r w:rsidRPr="00B64300">
              <w:rPr>
                <w:rFonts w:ascii="Times New Roman" w:hAnsi="Times New Roman" w:cs="Times New Roman"/>
                <w:i/>
              </w:rPr>
              <w:t>Phalaris arundinacea</w:t>
            </w:r>
            <w:r w:rsidRPr="00B64300">
              <w:rPr>
                <w:rFonts w:ascii="Times New Roman" w:hAnsi="Times New Roman" w:cs="Times New Roman"/>
              </w:rPr>
              <w:t xml:space="preserve"> L.) audzēšanas un realizēšanas finansiālais pamatojums. Zinātniski praktiskā konference „Lauksaimniecības zinātne veiksmīgai saimniekošanai”, 21.–22.02.2013., Jelgava, LLU.</w:t>
            </w:r>
          </w:p>
          <w:p w14:paraId="1B6A714D" w14:textId="77777777" w:rsidR="00B64300" w:rsidRPr="008337E0" w:rsidRDefault="00B64300" w:rsidP="004C2B0D">
            <w:pPr>
              <w:ind w:left="34" w:firstLine="0"/>
              <w:rPr>
                <w:rFonts w:ascii="Times New Roman" w:hAnsi="Times New Roman" w:cs="Times New Roman"/>
                <w:b/>
              </w:rPr>
            </w:pPr>
            <w:r w:rsidRPr="008337E0">
              <w:rPr>
                <w:rStyle w:val="Strong"/>
                <w:rFonts w:ascii="Times New Roman" w:hAnsi="Times New Roman" w:cs="Times New Roman"/>
                <w:b w:val="0"/>
                <w:shd w:val="clear" w:color="auto" w:fill="FFFFFF"/>
              </w:rPr>
              <w:t xml:space="preserve">Quinty F., Rochefort L. 2003. Peatland Restoration Guide, second edition. Canadian </w:t>
            </w:r>
            <w:r w:rsidRPr="008337E0">
              <w:rPr>
                <w:rStyle w:val="Strong"/>
                <w:rFonts w:ascii="Times New Roman" w:hAnsi="Times New Roman" w:cs="Times New Roman"/>
                <w:b w:val="0"/>
                <w:i/>
                <w:iCs/>
                <w:shd w:val="clear" w:color="auto" w:fill="FFFFFF"/>
              </w:rPr>
              <w:t>Sphagnum</w:t>
            </w:r>
            <w:r w:rsidRPr="008337E0">
              <w:rPr>
                <w:rStyle w:val="Strong"/>
                <w:rFonts w:ascii="Times New Roman" w:hAnsi="Times New Roman" w:cs="Times New Roman"/>
                <w:b w:val="0"/>
                <w:shd w:val="clear" w:color="auto" w:fill="FFFFFF"/>
              </w:rPr>
              <w:t xml:space="preserve"> Peat Moss Association and New Brunswick Department of Natural Resources and Energy. Québec, Québec. </w:t>
            </w:r>
          </w:p>
          <w:p w14:paraId="5D89522A" w14:textId="77777777" w:rsidR="00B64300" w:rsidRPr="00B6430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Schröder C., Dahms T., Paulitz J., Wichtmann W., Wichmann S.</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shd w:val="clear" w:color="auto" w:fill="FFFFFF"/>
              </w:rPr>
              <w:t>2015. Towards large-scale paludiculture: addressing the challenges of biomass harvesting in wet and rewetted peatlands. Mires and Peat 16.</w:t>
            </w:r>
          </w:p>
          <w:p w14:paraId="78220220"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Vos R. 2015. Cattail production chain development in northeast Friesland. Cattail Cultivation Consultancy.</w:t>
            </w:r>
          </w:p>
          <w:p w14:paraId="0082CCBC" w14:textId="5D08DFE8" w:rsidR="00B64300" w:rsidRPr="00915890" w:rsidRDefault="00B64300" w:rsidP="004C2B0D">
            <w:pPr>
              <w:ind w:left="34" w:firstLine="0"/>
              <w:rPr>
                <w:rFonts w:ascii="Times New Roman" w:hAnsi="Times New Roman" w:cs="Times New Roman"/>
              </w:rPr>
            </w:pPr>
            <w:r w:rsidRPr="00B64300">
              <w:rPr>
                <w:rFonts w:ascii="Times New Roman" w:hAnsi="Times New Roman" w:cs="Times New Roman"/>
              </w:rPr>
              <w:t>Witchmann W., Schröder C., Joosten H. 2016. Paludiculture – productive use of wet peatlands Climate protection – biodiversity – regional economical benefits. Schweizerbart Science Publishers, Stuttgart.</w:t>
            </w:r>
          </w:p>
        </w:tc>
      </w:tr>
    </w:tbl>
    <w:p w14:paraId="1BFA0D14" w14:textId="22F0BFF0" w:rsidR="00B64300" w:rsidRPr="00B64300" w:rsidRDefault="00B64300" w:rsidP="00CA18CA">
      <w:pPr>
        <w:ind w:firstLine="0"/>
        <w:rPr>
          <w:rFonts w:ascii="Times New Roman" w:hAnsi="Times New Roman" w:cs="Times New Roman"/>
          <w:color w:val="auto"/>
        </w:rPr>
      </w:pPr>
    </w:p>
    <w:p w14:paraId="090020A0"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358FF462" w14:textId="1E89E34C" w:rsidR="00901565" w:rsidRPr="00901565" w:rsidRDefault="00B64300" w:rsidP="002E5441">
      <w:pPr>
        <w:ind w:firstLine="0"/>
        <w:jc w:val="center"/>
        <w:rPr>
          <w:rFonts w:ascii="Times New Roman" w:hAnsi="Times New Roman" w:cs="Times New Roman"/>
          <w:b/>
          <w:bCs/>
          <w:color w:val="auto"/>
          <w:sz w:val="24"/>
          <w:szCs w:val="24"/>
        </w:rPr>
      </w:pPr>
      <w:r w:rsidRPr="00901565">
        <w:rPr>
          <w:rFonts w:ascii="Times New Roman" w:hAnsi="Times New Roman" w:cs="Times New Roman"/>
          <w:b/>
          <w:bCs/>
          <w:color w:val="auto"/>
          <w:sz w:val="24"/>
          <w:szCs w:val="24"/>
        </w:rPr>
        <w:lastRenderedPageBreak/>
        <w:t>Renaturalizācija</w:t>
      </w:r>
    </w:p>
    <w:tbl>
      <w:tblPr>
        <w:tblStyle w:val="TableGridLight1"/>
        <w:tblW w:w="9209"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093"/>
        <w:gridCol w:w="7116"/>
      </w:tblGrid>
      <w:tr w:rsidR="00B64300" w:rsidRPr="00B64300" w14:paraId="25B053C6" w14:textId="77777777" w:rsidTr="00EE0A9C">
        <w:tc>
          <w:tcPr>
            <w:tcW w:w="2093" w:type="dxa"/>
          </w:tcPr>
          <w:p w14:paraId="4FCD2A41"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Īss apraksts</w:t>
            </w:r>
          </w:p>
        </w:tc>
        <w:tc>
          <w:tcPr>
            <w:tcW w:w="7116" w:type="dxa"/>
          </w:tcPr>
          <w:p w14:paraId="0CDADE6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Renaturalizācija ir rekultivācijas veids purvam raksturīgās vides atjaunošanai</w:t>
            </w:r>
            <w:r w:rsidRPr="00B64300">
              <w:rPr>
                <w:rFonts w:ascii="Times New Roman" w:hAnsi="Times New Roman" w:cs="Times New Roman"/>
                <w:bCs/>
              </w:rPr>
              <w:t xml:space="preserve"> pēc kūdras ieguves pabeigšanas,</w:t>
            </w:r>
            <w:r w:rsidRPr="00B64300">
              <w:rPr>
                <w:rFonts w:ascii="Times New Roman" w:hAnsi="Times New Roman" w:cs="Times New Roman"/>
              </w:rPr>
              <w:t xml:space="preserve"> veicinot purva ekosistēmas atjaunošanu.</w:t>
            </w:r>
            <w:r w:rsidRPr="00B64300">
              <w:rPr>
                <w:rFonts w:ascii="Times New Roman" w:hAnsi="Times New Roman" w:cs="Times New Roman"/>
                <w:szCs w:val="24"/>
              </w:rPr>
              <w:t xml:space="preserve"> Lielākajā teritoriju pēc kūdras izstrādes ir iespējams radīt </w:t>
            </w:r>
            <w:proofErr w:type="gramStart"/>
            <w:r w:rsidRPr="00B64300">
              <w:rPr>
                <w:rFonts w:ascii="Times New Roman" w:hAnsi="Times New Roman" w:cs="Times New Roman"/>
                <w:szCs w:val="24"/>
              </w:rPr>
              <w:t>piemērotus vides</w:t>
            </w:r>
            <w:proofErr w:type="gramEnd"/>
            <w:r w:rsidRPr="00B64300">
              <w:rPr>
                <w:rFonts w:ascii="Times New Roman" w:hAnsi="Times New Roman" w:cs="Times New Roman"/>
                <w:szCs w:val="24"/>
              </w:rPr>
              <w:t xml:space="preserve">, galvenokārt mitruma apstākļus, lai purva ekosistēma varētu laika gaitā atjaunoties. </w:t>
            </w:r>
            <w:r w:rsidRPr="00B64300">
              <w:rPr>
                <w:rFonts w:ascii="Times New Roman" w:hAnsi="Times New Roman" w:cs="Times New Roman"/>
              </w:rPr>
              <w:t>Atsevišķos gadījumos labvēlīgos klimatiskos un hidroloģiskos apstākļos kūdras ieguves ietekmētās teritorijās purva ekosistēma var pašatjaunoties, ieviešoties purva augiem, kas visbiežāk notiek, aizaugot grāvjiem to aizsērēšanas rezultātā</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Nusbaums 2008; Nusbaums, Silamiķele 2012; Cupruns et al. 2013).</w:t>
            </w:r>
          </w:p>
          <w:p w14:paraId="4392C04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Renaturalizācijas galvenais mērķis ir atjaunot </w:t>
            </w:r>
            <w:r w:rsidRPr="00B64300">
              <w:rPr>
                <w:rFonts w:ascii="Times New Roman" w:hAnsi="Times New Roman" w:cs="Times New Roman"/>
                <w:bCs/>
                <w:szCs w:val="24"/>
              </w:rPr>
              <w:t>purva ekosistēmas funkcijas pēc kūdras ieguves pabeigšanas vai pārtraukšanas, uzlabot hidroloģisko režīmu un veicināt purvam raksturīgas veģetācijas ieviešanos un bioloģiskās daudzveidības palielināšanos ietekmētajā teritorijā (</w:t>
            </w:r>
            <w:r w:rsidRPr="008337E0">
              <w:rPr>
                <w:rStyle w:val="Strong"/>
                <w:rFonts w:ascii="Times New Roman" w:hAnsi="Times New Roman" w:cs="Times New Roman"/>
                <w:b w:val="0"/>
                <w:szCs w:val="24"/>
                <w:shd w:val="clear" w:color="auto" w:fill="FFFFFF"/>
              </w:rPr>
              <w:t>Quinty, Rochefort 2003; Priede 2017</w:t>
            </w:r>
            <w:r w:rsidRPr="00B64300">
              <w:rPr>
                <w:rFonts w:ascii="Times New Roman" w:hAnsi="Times New Roman" w:cs="Times New Roman"/>
                <w:bCs/>
                <w:szCs w:val="24"/>
              </w:rPr>
              <w:t>). Katrs kūdrājs un katra renaturalizācijai paredzētā teritorija ir unikāla, tādēļ, lai sekmīgi īstenotu šo rekultivācijas veidu, ir nepieciešama rūpīga izpēte un individuāla pieeja, novērtējot dažādus kritērijus. Dažādu teritoriju a</w:t>
            </w:r>
            <w:r w:rsidRPr="00B64300">
              <w:rPr>
                <w:rFonts w:ascii="Times New Roman" w:hAnsi="Times New Roman" w:cs="Times New Roman"/>
                <w:color w:val="212121"/>
                <w:szCs w:val="24"/>
              </w:rPr>
              <w:t>pstākļi atšķiras atkarībā no klimata, hidroloģiskā režīma, kūdras slāņa biezuma un kūdras īpašībām, kā arī no kūdrāja un apkārtnes topogrāfijas (</w:t>
            </w:r>
            <w:r w:rsidRPr="00B64300">
              <w:rPr>
                <w:rFonts w:ascii="Times New Roman" w:hAnsi="Times New Roman" w:cs="Times New Roman"/>
                <w:szCs w:val="24"/>
              </w:rPr>
              <w:t>Schouten 2002; Schumann, Joosten</w:t>
            </w:r>
            <w:r w:rsidRPr="00B64300">
              <w:rPr>
                <w:rFonts w:ascii="Times New Roman" w:hAnsi="Times New Roman" w:cs="Times New Roman"/>
                <w:color w:val="212121"/>
                <w:szCs w:val="24"/>
              </w:rPr>
              <w:t xml:space="preserve"> 2008).</w:t>
            </w:r>
          </w:p>
          <w:p w14:paraId="6FE739BC"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Renaturalizāciju var īstenot divos veidos: </w:t>
            </w:r>
          </w:p>
          <w:p w14:paraId="149EC840" w14:textId="77777777" w:rsidR="00B64300" w:rsidRPr="00B64300" w:rsidRDefault="00B64300" w:rsidP="004C2B0D">
            <w:pPr>
              <w:pStyle w:val="ListParagraph"/>
              <w:numPr>
                <w:ilvl w:val="0"/>
                <w:numId w:val="37"/>
              </w:numPr>
              <w:ind w:left="629"/>
              <w:rPr>
                <w:rFonts w:ascii="Times New Roman" w:hAnsi="Times New Roman" w:cs="Times New Roman"/>
              </w:rPr>
            </w:pPr>
            <w:r w:rsidRPr="00B64300">
              <w:rPr>
                <w:rFonts w:ascii="Times New Roman" w:hAnsi="Times New Roman" w:cs="Times New Roman"/>
                <w:szCs w:val="24"/>
              </w:rPr>
              <w:t>mērķtiecīgu hidrotehnisko pasākumu rezultātā kūdras ieguves vietā atjaunot purva augiem nepieciešamo hidroloģisko režīmu, un tad dabiskā ceļā notiek purva videi raksturīgās veģetācijas atjaunošanās;</w:t>
            </w:r>
          </w:p>
          <w:p w14:paraId="2A7508E8" w14:textId="77777777" w:rsidR="00B64300" w:rsidRPr="00B64300" w:rsidRDefault="00B64300" w:rsidP="004C2B0D">
            <w:pPr>
              <w:pStyle w:val="ListParagraph"/>
              <w:numPr>
                <w:ilvl w:val="0"/>
                <w:numId w:val="37"/>
              </w:numPr>
              <w:ind w:left="629"/>
              <w:rPr>
                <w:rFonts w:ascii="Times New Roman" w:hAnsi="Times New Roman" w:cs="Times New Roman"/>
              </w:rPr>
            </w:pPr>
            <w:r w:rsidRPr="00B64300">
              <w:rPr>
                <w:rFonts w:ascii="Times New Roman" w:hAnsi="Times New Roman" w:cs="Times New Roman"/>
                <w:szCs w:val="24"/>
              </w:rPr>
              <w:t>mērķtiecīgu hidrotehnisko pasākumu rezultātā kūdras ieguves vietā atjaunot nepieciešamo mitruma režīmu un veikt purva videi raksturīgo augu</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reintrodukcija, lai veicinātu un paātrinātu purva veģetācijas atjaunošanos.</w:t>
            </w:r>
          </w:p>
          <w:p w14:paraId="66E374F6"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Renaturalizācija kā rekultivācijas veids ir prioritāri ieviešams, ja teritorija atrodas īpaši aizsargājamā dabas teritorijā vai tieši robežojas ar purvu vai citu mitrāju veidu īpaši aizsargājamā dabas teritorijā.</w:t>
            </w:r>
          </w:p>
          <w:p w14:paraId="1FA20541" w14:textId="0BA86D72" w:rsidR="00B64300" w:rsidRPr="00915890" w:rsidRDefault="00B64300" w:rsidP="00E16468">
            <w:pPr>
              <w:ind w:firstLine="0"/>
              <w:rPr>
                <w:rFonts w:ascii="Times New Roman" w:hAnsi="Times New Roman" w:cs="Times New Roman"/>
              </w:rPr>
            </w:pPr>
            <w:r w:rsidRPr="00B64300">
              <w:rPr>
                <w:rFonts w:ascii="Times New Roman" w:hAnsi="Times New Roman" w:cs="Times New Roman"/>
                <w:szCs w:val="24"/>
              </w:rPr>
              <w:t xml:space="preserve">Pēc renaturalizācijas </w:t>
            </w:r>
            <w:r w:rsidRPr="00B64300">
              <w:rPr>
                <w:rFonts w:ascii="Times New Roman" w:hAnsi="Times New Roman" w:cs="Times New Roman"/>
              </w:rPr>
              <w:t>turpmākais zemes lietošanas mērķis ir zeme, uz kuras galvenā saimnieciskā darbība ir mežsaimniecība (</w:t>
            </w:r>
            <w:r w:rsidR="00B86785" w:rsidRPr="00310B80">
              <w:rPr>
                <w:rFonts w:ascii="Times New Roman" w:hAnsi="Times New Roman" w:cs="Times New Roman"/>
                <w:bCs/>
                <w:color w:val="auto"/>
                <w:shd w:val="clear" w:color="auto" w:fill="FFFFFF"/>
              </w:rPr>
              <w:t>M</w:t>
            </w:r>
            <w:r w:rsidR="009B5BE4">
              <w:rPr>
                <w:rFonts w:ascii="Times New Roman" w:hAnsi="Times New Roman" w:cs="Times New Roman"/>
                <w:bCs/>
                <w:color w:val="auto"/>
                <w:shd w:val="clear" w:color="auto" w:fill="FFFFFF"/>
              </w:rPr>
              <w:t>inistru kabineta 2006. gada 20. </w:t>
            </w:r>
            <w:r w:rsidR="00B86785" w:rsidRPr="00310B80">
              <w:rPr>
                <w:rFonts w:ascii="Times New Roman" w:hAnsi="Times New Roman" w:cs="Times New Roman"/>
                <w:bCs/>
                <w:color w:val="auto"/>
                <w:shd w:val="clear" w:color="auto" w:fill="FFFFFF"/>
              </w:rPr>
              <w:t>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kods </w:t>
            </w:r>
            <w:r w:rsidRPr="00B64300">
              <w:rPr>
                <w:rFonts w:ascii="Times New Roman" w:hAnsi="Times New Roman" w:cs="Times New Roman"/>
              </w:rPr>
              <w:t>0201).</w:t>
            </w:r>
            <w:r w:rsidRPr="00B64300">
              <w:rPr>
                <w:rStyle w:val="FootnoteAnchor"/>
                <w:rFonts w:ascii="Times New Roman" w:eastAsia="Times New Roman" w:hAnsi="Times New Roman" w:cs="Times New Roman"/>
                <w:bCs/>
                <w:lang w:eastAsia="lv-LV"/>
              </w:rPr>
              <w:t xml:space="preserve"> </w:t>
            </w:r>
            <w:r w:rsidRPr="00EE0A9C">
              <w:rPr>
                <w:rStyle w:val="FootnoteAnchor"/>
                <w:rFonts w:ascii="Times New Roman" w:eastAsia="Times New Roman" w:hAnsi="Times New Roman" w:cs="Times New Roman"/>
                <w:bCs/>
                <w:vertAlign w:val="baseline"/>
                <w:lang w:eastAsia="lv-LV"/>
              </w:rPr>
              <w:t>Zemes lietošanas veida kategorija – purvs</w:t>
            </w:r>
            <w:r w:rsidRPr="00EE0A9C">
              <w:rPr>
                <w:rStyle w:val="FootnoteAnchor"/>
                <w:rFonts w:ascii="Times New Roman" w:eastAsia="Times New Roman" w:hAnsi="Times New Roman" w:cs="Times New Roman"/>
                <w:bCs/>
                <w:shd w:val="clear" w:color="auto" w:fill="FFFFFF"/>
                <w:vertAlign w:val="baseline"/>
                <w:lang w:eastAsia="lv-LV"/>
              </w:rPr>
              <w:t>, zemes lietošanas veida identifikators – 04, 041</w:t>
            </w:r>
            <w:r w:rsidRPr="00EE0A9C">
              <w:rPr>
                <w:rStyle w:val="FootnoteAnchor"/>
                <w:rFonts w:ascii="Times New Roman" w:eastAsia="Times New Roman" w:hAnsi="Times New Roman" w:cs="Times New Roman"/>
                <w:bCs/>
                <w:shd w:val="clear" w:color="auto" w:fill="FFFFFF"/>
                <w:vertAlign w:val="baseline"/>
                <w:lang w:eastAsia="lv-LV"/>
              </w:rPr>
              <w:footnoteReference w:id="2"/>
            </w:r>
            <w:r w:rsidRPr="00EE0A9C">
              <w:rPr>
                <w:rStyle w:val="FootnoteAnchor"/>
                <w:rFonts w:ascii="Times New Roman" w:eastAsia="Times New Roman" w:hAnsi="Times New Roman" w:cs="Times New Roman"/>
                <w:bCs/>
                <w:shd w:val="clear" w:color="auto" w:fill="FFFFFF"/>
                <w:vertAlign w:val="baseline"/>
                <w:lang w:eastAsia="lv-LV"/>
              </w:rPr>
              <w:t xml:space="preserve"> </w:t>
            </w:r>
            <w:r w:rsidRPr="00EE0A9C">
              <w:rPr>
                <w:rStyle w:val="FootnoteAnchor"/>
                <w:rFonts w:ascii="Times New Roman" w:eastAsia="Times New Roman" w:hAnsi="Times New Roman" w:cs="Times New Roman"/>
                <w:bCs/>
                <w:vertAlign w:val="baseline"/>
                <w:lang w:eastAsia="lv-LV"/>
              </w:rPr>
              <w:t>(M</w:t>
            </w:r>
            <w:r w:rsidR="00E16468">
              <w:rPr>
                <w:rStyle w:val="FootnoteAnchor"/>
                <w:rFonts w:ascii="Times New Roman" w:eastAsia="Times New Roman" w:hAnsi="Times New Roman" w:cs="Times New Roman"/>
                <w:bCs/>
                <w:vertAlign w:val="baseline"/>
                <w:lang w:eastAsia="lv-LV"/>
              </w:rPr>
              <w:t>inistru kabineta 2007. gada 21. augusta</w:t>
            </w:r>
            <w:r w:rsidRPr="00EE0A9C">
              <w:rPr>
                <w:rFonts w:ascii="Times New Roman" w:eastAsia="Times New Roman" w:hAnsi="Times New Roman" w:cs="Times New Roman"/>
              </w:rPr>
              <w:t xml:space="preserve"> </w:t>
            </w:r>
            <w:r w:rsidRPr="00EE0A9C">
              <w:rPr>
                <w:rFonts w:ascii="Times New Roman" w:eastAsia="Times New Roman" w:hAnsi="Times New Roman" w:cs="Times New Roman"/>
                <w:bCs/>
              </w:rPr>
              <w:t>noteikumi Nr. 562</w:t>
            </w:r>
            <w:r w:rsidRPr="00EE0A9C">
              <w:rPr>
                <w:rFonts w:ascii="Times New Roman" w:eastAsia="Times New Roman" w:hAnsi="Times New Roman" w:cs="Times New Roman"/>
              </w:rPr>
              <w:t xml:space="preserve"> “Noteikumi par zemes lietošanas veidu klasifikācijas kārtību un to noteikšanas kritērijiem”).</w:t>
            </w:r>
          </w:p>
        </w:tc>
      </w:tr>
      <w:tr w:rsidR="00B64300" w:rsidRPr="00B64300" w14:paraId="69D5AAA1" w14:textId="77777777" w:rsidTr="00EE0A9C">
        <w:tc>
          <w:tcPr>
            <w:tcW w:w="2093" w:type="dxa"/>
          </w:tcPr>
          <w:p w14:paraId="788A9F81"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Nosacījumi, pie kuriem rekultivācijas veids ir iespējams</w:t>
            </w:r>
          </w:p>
        </w:tc>
        <w:tc>
          <w:tcPr>
            <w:tcW w:w="7116" w:type="dxa"/>
          </w:tcPr>
          <w:p w14:paraId="79160A20"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Rekultivējamās platības virsmu veidojošās kūdras tips: </w:t>
            </w:r>
            <w:r w:rsidRPr="00B64300">
              <w:rPr>
                <w:rFonts w:ascii="Times New Roman" w:hAnsi="Times New Roman" w:cs="Times New Roman"/>
              </w:rPr>
              <w:t>ierobežojošais kritērijs (atkarībā no tā, kāda tipa purva atjaunošana tiek plānota, jo augstā tipa veģetācija var tikt atjaunota tikai uz augstā purva tipa purva kūdras, zemā – uz zemā)</w:t>
            </w:r>
          </w:p>
          <w:p w14:paraId="627AEF81" w14:textId="365EF11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Palikušā kūdras slāņa biezums: </w:t>
            </w:r>
            <w:r w:rsidRPr="00B64300">
              <w:rPr>
                <w:rFonts w:ascii="Times New Roman" w:hAnsi="Times New Roman" w:cs="Times New Roman"/>
              </w:rPr>
              <w:t>≥0,5 m augstā purva veģetācijas atjaunošanai; ≥0,3 m zemā purva veģetācijas atjaunošanai.</w:t>
            </w:r>
          </w:p>
          <w:p w14:paraId="2142FFF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Virsējā kūdras slāņa pH:</w:t>
            </w:r>
            <w:r w:rsidRPr="00B64300">
              <w:rPr>
                <w:rFonts w:ascii="Times New Roman" w:hAnsi="Times New Roman" w:cs="Times New Roman"/>
              </w:rPr>
              <w:t xml:space="preserve"> atkarīgs no palikušā kūdras slāņa īpašībām un mērķa: </w:t>
            </w:r>
          </w:p>
          <w:p w14:paraId="22630B0A" w14:textId="5D547DB6" w:rsidR="00B64300" w:rsidRPr="00B64300" w:rsidRDefault="00B64300" w:rsidP="004C2B0D">
            <w:pPr>
              <w:pStyle w:val="ListParagraph"/>
              <w:numPr>
                <w:ilvl w:val="0"/>
                <w:numId w:val="34"/>
              </w:numPr>
              <w:ind w:left="488"/>
              <w:rPr>
                <w:rFonts w:ascii="Times New Roman" w:hAnsi="Times New Roman" w:cs="Times New Roman"/>
              </w:rPr>
            </w:pPr>
            <w:r w:rsidRPr="00B64300">
              <w:rPr>
                <w:rFonts w:ascii="Times New Roman" w:hAnsi="Times New Roman" w:cs="Times New Roman"/>
              </w:rPr>
              <w:t>augstā purva ve</w:t>
            </w:r>
            <w:r w:rsidR="00D50F9C">
              <w:rPr>
                <w:rFonts w:ascii="Times New Roman" w:hAnsi="Times New Roman" w:cs="Times New Roman"/>
              </w:rPr>
              <w:t>ģetācijas atjaunošanai – pH 3,4-</w:t>
            </w:r>
            <w:r w:rsidRPr="00B64300">
              <w:rPr>
                <w:rFonts w:ascii="Times New Roman" w:hAnsi="Times New Roman" w:cs="Times New Roman"/>
              </w:rPr>
              <w:t xml:space="preserve">5; </w:t>
            </w:r>
          </w:p>
          <w:p w14:paraId="4CAB43B7" w14:textId="3C643CAB" w:rsidR="00B64300" w:rsidRPr="00B64300" w:rsidRDefault="00B64300" w:rsidP="004C2B0D">
            <w:pPr>
              <w:pStyle w:val="ListParagraph"/>
              <w:numPr>
                <w:ilvl w:val="0"/>
                <w:numId w:val="34"/>
              </w:numPr>
              <w:ind w:left="488"/>
              <w:rPr>
                <w:rFonts w:ascii="Times New Roman" w:hAnsi="Times New Roman" w:cs="Times New Roman"/>
              </w:rPr>
            </w:pPr>
            <w:r w:rsidRPr="00B64300">
              <w:rPr>
                <w:rFonts w:ascii="Times New Roman" w:hAnsi="Times New Roman" w:cs="Times New Roman"/>
              </w:rPr>
              <w:t xml:space="preserve">zemā un pārejas purva </w:t>
            </w:r>
            <w:r w:rsidR="00D50F9C">
              <w:rPr>
                <w:rFonts w:ascii="Times New Roman" w:hAnsi="Times New Roman" w:cs="Times New Roman"/>
              </w:rPr>
              <w:t>veģetācijas atjaunošanai – pH 5-</w:t>
            </w:r>
            <w:r w:rsidRPr="00B64300">
              <w:rPr>
                <w:rFonts w:ascii="Times New Roman" w:hAnsi="Times New Roman" w:cs="Times New Roman"/>
              </w:rPr>
              <w:t>8</w:t>
            </w:r>
          </w:p>
          <w:p w14:paraId="15C4C52B" w14:textId="44023824"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Kūdras sadalīšanās pakāpe: </w:t>
            </w:r>
            <w:r w:rsidRPr="00B64300">
              <w:rPr>
                <w:rFonts w:ascii="Times New Roman" w:hAnsi="Times New Roman" w:cs="Times New Roman"/>
              </w:rPr>
              <w:t>nav būtiski</w:t>
            </w:r>
          </w:p>
          <w:p w14:paraId="38CCB5C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Vidējais gruntsūdens līmenis zem kūdras virsmas: </w:t>
            </w:r>
            <w:r w:rsidRPr="00B64300">
              <w:rPr>
                <w:rFonts w:ascii="Times New Roman" w:hAnsi="Times New Roman" w:cs="Times New Roman"/>
                <w:color w:val="000000"/>
              </w:rPr>
              <w:t>līdz ar zemes virsmu, teritorija var reizēm īslaicīgi applūst</w:t>
            </w:r>
          </w:p>
          <w:p w14:paraId="20672F4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dējais dienu skaits gadā, kad teritorija ir applūdusi: </w:t>
            </w:r>
            <w:r w:rsidRPr="00B64300">
              <w:rPr>
                <w:rFonts w:ascii="Times New Roman" w:hAnsi="Times New Roman" w:cs="Times New Roman"/>
              </w:rPr>
              <w:t>līdz 90 diennaktīm gadā</w:t>
            </w:r>
          </w:p>
          <w:p w14:paraId="15DA1148" w14:textId="4E0BB92C"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lastRenderedPageBreak/>
              <w:t xml:space="preserve">Celmainība: </w:t>
            </w:r>
            <w:r w:rsidRPr="00B64300">
              <w:rPr>
                <w:rFonts w:ascii="Times New Roman" w:hAnsi="Times New Roman" w:cs="Times New Roman"/>
              </w:rPr>
              <w:t>nav būtiski</w:t>
            </w:r>
          </w:p>
        </w:tc>
      </w:tr>
      <w:tr w:rsidR="00B64300" w:rsidRPr="00B64300" w14:paraId="35B5C44F" w14:textId="77777777" w:rsidTr="00EE0A9C">
        <w:tc>
          <w:tcPr>
            <w:tcW w:w="2093" w:type="dxa"/>
          </w:tcPr>
          <w:p w14:paraId="44FFDA86"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Veicamo darbu plānošana</w:t>
            </w:r>
          </w:p>
          <w:p w14:paraId="266F2012" w14:textId="77777777" w:rsidR="00B64300" w:rsidRPr="00B64300" w:rsidRDefault="00B64300" w:rsidP="00B64300">
            <w:pPr>
              <w:pStyle w:val="ListParagraph"/>
              <w:ind w:firstLine="0"/>
              <w:rPr>
                <w:rFonts w:ascii="Times New Roman" w:hAnsi="Times New Roman" w:cs="Times New Roman"/>
                <w:b/>
              </w:rPr>
            </w:pPr>
          </w:p>
        </w:tc>
        <w:tc>
          <w:tcPr>
            <w:tcW w:w="7116" w:type="dxa"/>
          </w:tcPr>
          <w:p w14:paraId="102E20C4"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Plānojot paludikultūru lauku ierīkošanu bijušajās kūdras ieguves vietās:</w:t>
            </w:r>
          </w:p>
          <w:p w14:paraId="54ABCAF4" w14:textId="77777777" w:rsidR="00B64300" w:rsidRPr="00B64300" w:rsidRDefault="00B64300" w:rsidP="00B64300">
            <w:pPr>
              <w:numPr>
                <w:ilvl w:val="0"/>
                <w:numId w:val="35"/>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5D95E4FB" w14:textId="77777777" w:rsidR="00B64300" w:rsidRPr="00B64300" w:rsidRDefault="00B64300" w:rsidP="00B64300">
            <w:pPr>
              <w:numPr>
                <w:ilvl w:val="0"/>
                <w:numId w:val="35"/>
              </w:numPr>
              <w:rPr>
                <w:rFonts w:ascii="Times New Roman" w:hAnsi="Times New Roman" w:cs="Times New Roman"/>
              </w:rPr>
            </w:pPr>
            <w:r w:rsidRPr="00B64300">
              <w:rPr>
                <w:rFonts w:ascii="Times New Roman" w:hAnsi="Times New Roman" w:cs="Times New Roman"/>
              </w:rPr>
              <w:t xml:space="preserve"> </w:t>
            </w:r>
            <w:r w:rsidRPr="00B64300">
              <w:rPr>
                <w:rFonts w:ascii="Times New Roman" w:hAnsi="Times New Roman" w:cs="Times New Roman"/>
                <w:szCs w:val="24"/>
              </w:rPr>
              <w:t>jānovērtē renaturalizācijas atbilstība derīgo izrakteņu ieguves projekta dokumentācijai, ja kūdras ieguves vietā joprojām notiek derīgo izrakteņu ieguve;</w:t>
            </w:r>
          </w:p>
          <w:p w14:paraId="3B1F2AB2" w14:textId="6EF59BA0" w:rsidR="00B64300" w:rsidRPr="00915890" w:rsidRDefault="00B64300" w:rsidP="00915890">
            <w:pPr>
              <w:numPr>
                <w:ilvl w:val="0"/>
                <w:numId w:val="35"/>
              </w:numPr>
              <w:rPr>
                <w:rFonts w:ascii="Times New Roman" w:hAnsi="Times New Roman" w:cs="Times New Roman"/>
              </w:rPr>
            </w:pPr>
            <w:r w:rsidRPr="00B64300">
              <w:rPr>
                <w:rFonts w:ascii="Times New Roman" w:hAnsi="Times New Roman" w:cs="Times New Roman"/>
              </w:rPr>
              <w:t xml:space="preserve">pirms rekultivācijas darbu uzsākšanas jānovērtē vairāki apstākļi, kas ir būtiski renaturalizācijas praktiskā ieviešanā un purva veģetācijas sekmīgai attīstībai ilgtermiņā: (a) renaturalizējamās teritorijas virsmas reljefs (lielā mērā atkarīgs no kūdras ieguves metodes); (b) rekultivējamās teritorijas hidroloģiskie un hidroģeoloģiskie apstākļi </w:t>
            </w:r>
            <w:proofErr w:type="gramStart"/>
            <w:r w:rsidRPr="00B64300">
              <w:rPr>
                <w:rFonts w:ascii="Times New Roman" w:hAnsi="Times New Roman" w:cs="Times New Roman"/>
              </w:rPr>
              <w:t>(</w:t>
            </w:r>
            <w:proofErr w:type="gramEnd"/>
            <w:r w:rsidRPr="00B64300">
              <w:rPr>
                <w:rFonts w:ascii="Times New Roman" w:hAnsi="Times New Roman" w:cs="Times New Roman"/>
              </w:rPr>
              <w:t>vai mitruma režīms ir atkarīgs galvenokārt no nokrišņiem vai gruntsūdens pieplūdes, cik lielā mērā un cik bieži teritorija ir applūdusi); (c) meliorācijas sistēmas stāvoklis (vai tā darbojas un kādas ir iespējas to noslēgt, lai nodrošinātu optimālo ūdens līmeni purva veģetācijas attīstībai); (d) vai ir izveidojies sausiem kūdrājiem raksturīgs apaugums (vai nepieciešama apauguma novākšana – attiecas uz sen pamestām, nerekultivētām teritorijām).</w:t>
            </w:r>
          </w:p>
        </w:tc>
      </w:tr>
      <w:tr w:rsidR="00B64300" w:rsidRPr="00B64300" w14:paraId="07E452B9" w14:textId="77777777" w:rsidTr="00EE0A9C">
        <w:tc>
          <w:tcPr>
            <w:tcW w:w="2093" w:type="dxa"/>
          </w:tcPr>
          <w:p w14:paraId="1938D5C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Veicamie darbi</w:t>
            </w:r>
          </w:p>
          <w:p w14:paraId="346E0D48" w14:textId="77777777" w:rsidR="00B64300" w:rsidRPr="00B64300" w:rsidRDefault="00B64300" w:rsidP="00B64300">
            <w:pPr>
              <w:ind w:firstLine="0"/>
              <w:jc w:val="left"/>
              <w:rPr>
                <w:rFonts w:ascii="Times New Roman" w:hAnsi="Times New Roman" w:cs="Times New Roman"/>
                <w:highlight w:val="yellow"/>
              </w:rPr>
            </w:pPr>
          </w:p>
        </w:tc>
        <w:tc>
          <w:tcPr>
            <w:tcW w:w="7116" w:type="dxa"/>
          </w:tcPr>
          <w:p w14:paraId="7D0062C3"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szCs w:val="24"/>
              </w:rPr>
              <w:t>Jāveic detalizēta rekultivējamās teritorijas izpēte, nosakot kūdrāja veidošanās īpatnības un purva stratigrāfiju, ūdens līmeni un tā svārstības, palikušā kūdras slāņa tipu (zemais, augstais, pārejas), kas ir galvenie nākotnes mitrāja veģetācijas tipu ietekmējošie faktori. Svarīgi rādītāji ir kūdras slāņa dziļums, kūdras īpašības, purva ūdeņu pH,</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minerālo nogulumu pamatne, kūdras ieguves veids un cik sen ir pārtraukta kūdras ieguve, nosusināšanas veids kūdras ieguves laikā. Kūdrā esošo minerālvielu daudzums un</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sadalīšanās pakāpe ietekmē to, kāda purva augu sastāva veidošanās sagaidāma pašatjaunošanās gadījumā;</w:t>
            </w:r>
          </w:p>
          <w:p w14:paraId="12D9CA5B"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novērtē, vai konkrētās vietas apstākļos var atjaunot augstā, pārejas vai zemā purva veģetāciju (apstākļi nosaka potenciālo, tostarp reintroducējamo, augu sugu sastāvu);</w:t>
            </w:r>
          </w:p>
          <w:p w14:paraId="4834ADBF"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izstrādājot jaunu derīgo izrakteņu ieguves projektu vai plānojot grozījumus esošajā, ja kūdras ieguves vietā tiek paredzēta renaturalizācija un purva veģetācijas atjaunošana, ir jāparedz vismaz 0,5 m (augstā purva veģetācijas atjaunošanai) vai vismaz 0,3 m (zemā purva veģetācijas atjaunošanai) bieza kūdras slāņa saglabāšana, kas nodrošinātu labākus mitruma apstākļus nekā minerālzeme;</w:t>
            </w:r>
          </w:p>
          <w:p w14:paraId="27FA4411"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veic rekultivējamās teritorijas topogrāfiskā uzmērīšana;</w:t>
            </w:r>
          </w:p>
          <w:p w14:paraId="4712052F"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izveido meliorācijas sistēma, kas ļaus nodrošināt optimālo ūdens līmeni purva augu augšanai; ja nepieciešams, jāveic meliorācijas sistēmas atjaunošana vai pārbūve;</w:t>
            </w:r>
          </w:p>
          <w:p w14:paraId="195DC115" w14:textId="77777777" w:rsidR="00B64300" w:rsidRPr="00B64300" w:rsidRDefault="00B64300" w:rsidP="004C2B0D">
            <w:pPr>
              <w:numPr>
                <w:ilvl w:val="0"/>
                <w:numId w:val="36"/>
              </w:numPr>
              <w:tabs>
                <w:tab w:val="clear" w:pos="720"/>
              </w:tabs>
              <w:ind w:left="771" w:hanging="425"/>
              <w:rPr>
                <w:rFonts w:ascii="Times New Roman" w:hAnsi="Times New Roman" w:cs="Times New Roman"/>
                <w:szCs w:val="24"/>
              </w:rPr>
            </w:pPr>
            <w:r w:rsidRPr="00B64300">
              <w:rPr>
                <w:rFonts w:ascii="Times New Roman" w:hAnsi="Times New Roman" w:cs="Times New Roman"/>
              </w:rPr>
              <w:t>no ilgstoši atstātām un aizaugušām kūdras ieguves vietām ir jānovāc izveidojies apaugums;</w:t>
            </w:r>
          </w:p>
          <w:p w14:paraId="3CC4F069"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a vieta bijusi ilgstoši neapstrādāta, tad jānovāc, jākultivē, jāfrēzē virsējais mineralizējies kūdras slānis;</w:t>
            </w:r>
          </w:p>
          <w:p w14:paraId="5E694762" w14:textId="42FF541E" w:rsidR="00B64300" w:rsidRPr="00915890" w:rsidRDefault="00B64300" w:rsidP="004C2B0D">
            <w:pPr>
              <w:numPr>
                <w:ilvl w:val="0"/>
                <w:numId w:val="36"/>
              </w:numPr>
              <w:tabs>
                <w:tab w:val="clear" w:pos="720"/>
              </w:tabs>
              <w:ind w:left="771" w:hanging="425"/>
              <w:rPr>
                <w:rFonts w:ascii="Times New Roman" w:hAnsi="Times New Roman" w:cs="Times New Roman"/>
                <w:szCs w:val="24"/>
              </w:rPr>
            </w:pPr>
            <w:r w:rsidRPr="00B64300">
              <w:rPr>
                <w:rFonts w:ascii="Times New Roman" w:hAnsi="Times New Roman" w:cs="Times New Roman"/>
              </w:rPr>
              <w:t>jāveic teritorijas izlīdzināšana, planēšana.</w:t>
            </w:r>
          </w:p>
        </w:tc>
      </w:tr>
      <w:tr w:rsidR="00B64300" w:rsidRPr="00B64300" w14:paraId="10A5C602" w14:textId="77777777" w:rsidTr="00EE0A9C">
        <w:tc>
          <w:tcPr>
            <w:tcW w:w="2093" w:type="dxa"/>
          </w:tcPr>
          <w:p w14:paraId="5D4627B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ējamās teritorijas virsmas sagatavošana</w:t>
            </w:r>
          </w:p>
          <w:p w14:paraId="676DC31C" w14:textId="77777777" w:rsidR="00B64300" w:rsidRPr="00B64300" w:rsidRDefault="00B64300" w:rsidP="00B64300">
            <w:pPr>
              <w:ind w:firstLine="0"/>
              <w:rPr>
                <w:rFonts w:ascii="Times New Roman" w:hAnsi="Times New Roman" w:cs="Times New Roman"/>
                <w:b/>
                <w:bCs/>
              </w:rPr>
            </w:pPr>
          </w:p>
        </w:tc>
        <w:tc>
          <w:tcPr>
            <w:tcW w:w="7116" w:type="dxa"/>
          </w:tcPr>
          <w:p w14:paraId="78E2F52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Būtisks priekšnosacījums renaturalizācijas īstenošanā ir rekultivējamā lauka virsmas stāvoklis. Lauks nedrīkst būt ar slīpumiem. Pretējā gadījumā, paceļot ūdens līmeni, zemākās vietas applūdīs, bet augstākajās vietās gruntsūdens līmenis būs pārāk zems</w:t>
            </w:r>
            <w:proofErr w:type="gramStart"/>
            <w:r w:rsidRPr="00B64300">
              <w:rPr>
                <w:rFonts w:ascii="Times New Roman" w:hAnsi="Times New Roman" w:cs="Times New Roman"/>
              </w:rPr>
              <w:t xml:space="preserve"> un</w:t>
            </w:r>
            <w:proofErr w:type="gramEnd"/>
            <w:r w:rsidRPr="00B64300">
              <w:rPr>
                <w:rFonts w:ascii="Times New Roman" w:hAnsi="Times New Roman" w:cs="Times New Roman"/>
              </w:rPr>
              <w:t xml:space="preserve"> mitruma apstākļi purva augiem neapmierinoši.</w:t>
            </w:r>
          </w:p>
          <w:p w14:paraId="35E35C7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Ilgstoši atstātas un aizaugušas kūdras ieguves vietas</w:t>
            </w:r>
            <w:proofErr w:type="gramStart"/>
            <w:r w:rsidRPr="00B64300">
              <w:rPr>
                <w:rFonts w:ascii="Times New Roman" w:hAnsi="Times New Roman" w:cs="Times New Roman"/>
              </w:rPr>
              <w:t xml:space="preserve"> pirms renaturalizācijas ir nepieciešams attīrīt no izveidojušās veģetācijas</w:t>
            </w:r>
            <w:proofErr w:type="gramEnd"/>
            <w:r w:rsidRPr="00B64300">
              <w:rPr>
                <w:rFonts w:ascii="Times New Roman" w:hAnsi="Times New Roman" w:cs="Times New Roman"/>
              </w:rPr>
              <w:t>. Apaugums jānovāc, lai tas netraucē tehnikas pārvietošanos, nepalielina iztvaikojumu no purva virsmas un nekavē veģetācijas atjaunošanos pēc hidroloģiskā režīma atjaunošanas (Rochefort, Lode 2006).</w:t>
            </w:r>
            <w:r w:rsidRPr="00B64300">
              <w:rPr>
                <w:rFonts w:ascii="Times New Roman" w:hAnsi="Times New Roman" w:cs="Times New Roman"/>
                <w:szCs w:val="24"/>
              </w:rPr>
              <w:t xml:space="preserve"> </w:t>
            </w:r>
            <w:r w:rsidRPr="00B64300">
              <w:rPr>
                <w:rFonts w:ascii="Times New Roman" w:hAnsi="Times New Roman" w:cs="Times New Roman"/>
              </w:rPr>
              <w:t xml:space="preserve">Šādās teritorijās kūdras virskārta ir mineralizējusies, </w:t>
            </w:r>
            <w:r w:rsidRPr="00B64300">
              <w:rPr>
                <w:rFonts w:ascii="Times New Roman" w:hAnsi="Times New Roman" w:cs="Times New Roman"/>
              </w:rPr>
              <w:lastRenderedPageBreak/>
              <w:t>tāpēc pirms gruntsūdens līmeņa pacelšanas virsējo kūdras slāni nepieciešams kultivēt vai frēzēt un planēt, lai uzlabotu purva augu ieviešanās iespējas. Mineralizējušos kūdras slāni var novākt un izmantot grāvju aizsprostu būvniecībā vai grāvju aizbēršanā. Ja  teritorijā ir  celmu un koku sakņu paliekas, tās var neaizvākt, jo tas netraucē atjaunoties purvam.</w:t>
            </w:r>
          </w:p>
          <w:p w14:paraId="6E5F1AC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Vienmērīga ūdens līmeņa panākšana bez speciāliem virsas pārveidošanas darbiem iespējama tikai relatīvi līdzenās platībās. Relatīvi līdzenas platības veidojas gadījumos, kad, iegūstot kūdru, kā pēdējā kūdras ieguves tehnoloģija tiek izvēlēta frēzkūdras ieguve (Priede 2017). Lauks nebūs speciāli jālīdzina, jāfrēzē un jāveic citas darbības, līdz ar to samazināsies renaturalizācijas izmaksas.</w:t>
            </w:r>
          </w:p>
          <w:p w14:paraId="5192D3B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Tā kā dabiskās ūdens līmeņa svārstības ir</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pieļaujamas robežās +/-30 cm no zemes virsmas (Konvalinková u. c. 2011), laukam pirms renaturalizācijas ir jābūt līdzenam 1–2% robežās.</w:t>
            </w:r>
          </w:p>
          <w:p w14:paraId="08D1709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ieņemot lēmumu par rekultivācijas veida īstenošanu, jāņem vērā rekultivējamās teritorijas un piegulošo kūdras ieguves vietu kopējā vienlaidus platība, tās konfigurācija, novietojums apvidū (vai apkārtnē ir meži vai la</w:t>
            </w:r>
            <w:r w:rsidRPr="00B64300">
              <w:rPr>
                <w:rFonts w:ascii="Times New Roman" w:eastAsia="Times New Roman" w:hAnsi="Times New Roman" w:cs="Times New Roman"/>
                <w:szCs w:val="24"/>
              </w:rPr>
              <w:t>u</w:t>
            </w:r>
            <w:r w:rsidRPr="00B64300">
              <w:rPr>
                <w:rFonts w:ascii="Times New Roman" w:hAnsi="Times New Roman" w:cs="Times New Roman"/>
                <w:szCs w:val="24"/>
              </w:rPr>
              <w:t>ksaimniecības zemes, dabiskās vēja barjeras u. </w:t>
            </w:r>
            <w:r w:rsidRPr="00B64300">
              <w:rPr>
                <w:rFonts w:ascii="Times New Roman" w:eastAsia="Times New Roman" w:hAnsi="Times New Roman" w:cs="Times New Roman"/>
                <w:szCs w:val="24"/>
              </w:rPr>
              <w:t>c.), kas i</w:t>
            </w:r>
            <w:r w:rsidRPr="00B64300">
              <w:rPr>
                <w:rFonts w:ascii="Times New Roman" w:hAnsi="Times New Roman" w:cs="Times New Roman"/>
                <w:szCs w:val="24"/>
              </w:rPr>
              <w:t xml:space="preserve">etekmē mikroklimatu </w:t>
            </w:r>
            <w:r w:rsidRPr="00B64300">
              <w:rPr>
                <w:rFonts w:ascii="Times New Roman" w:eastAsia="Times New Roman" w:hAnsi="Times New Roman" w:cs="Times New Roman"/>
                <w:szCs w:val="24"/>
              </w:rPr>
              <w:t xml:space="preserve">un </w:t>
            </w:r>
            <w:r w:rsidRPr="00B64300">
              <w:rPr>
                <w:rFonts w:ascii="Times New Roman" w:hAnsi="Times New Roman" w:cs="Times New Roman"/>
                <w:szCs w:val="24"/>
              </w:rPr>
              <w:t xml:space="preserve">vēja erozijas potenciālu. Mikroklimats būtiski ietekmē to, cik veiksmīgi izstrādātajā kūdras platībā spēs ieviesties purva augājs. Jo vairāk mikronišu, aizvēja vietu, ieplaku, jo labākas ir sekmes, turklāt </w:t>
            </w:r>
            <w:r w:rsidRPr="00B64300">
              <w:rPr>
                <w:rFonts w:ascii="Times New Roman" w:eastAsia="Times New Roman" w:hAnsi="Times New Roman" w:cs="Times New Roman"/>
                <w:szCs w:val="24"/>
              </w:rPr>
              <w:t>mikro</w:t>
            </w:r>
            <w:r w:rsidRPr="00B64300">
              <w:rPr>
                <w:rFonts w:ascii="Times New Roman" w:hAnsi="Times New Roman" w:cs="Times New Roman"/>
                <w:szCs w:val="24"/>
              </w:rPr>
              <w:t>nišu dažādība nodrošinās arī lielāku sugu daudzveidību. Ir sarežģītāk panākt purva veģetācijas veidošanos lielās vie</w:t>
            </w:r>
            <w:r w:rsidRPr="00B64300">
              <w:rPr>
                <w:rFonts w:ascii="Times New Roman" w:eastAsia="Times New Roman" w:hAnsi="Times New Roman" w:cs="Times New Roman"/>
                <w:szCs w:val="24"/>
              </w:rPr>
              <w:t>n</w:t>
            </w:r>
            <w:r w:rsidRPr="00B64300">
              <w:rPr>
                <w:rFonts w:ascii="Times New Roman" w:hAnsi="Times New Roman" w:cs="Times New Roman"/>
                <w:szCs w:val="24"/>
              </w:rPr>
              <w:t>laidus platībās, kur ir lielāks iztvaikojums, trūkst noēnoto vietu, kas vismaz fragmentāri pasargā kūdru no stiprām diennakts temperatūras svārstībām. Kūdras virsma vasarā stipra uzkarst, kas nelabvēlīgi ietekmē augu izdzīvošanu (Priede 2017). Plānojot kūdras ieguves vietas renaturalizāciju, vēlams daudzveidot mikroreljefu, kas nozīmē, ka paredzama daudzveidīgas veģetācijas struktūras veidošanās. Tādēļ lielās vienlaidus purvu platībās, kas izstrādātas ar frēzkūdras metodi, ir lietderīgi pirms platību applūdināšanas veikt mikroreljefa dažādošanu. Darbu raksturs un apjoms plānojams katrai vietai atsevišķi, jo to ietekmēs gan purva pamatnes raksturs (līdzena, nelīdzena, vai atlikušās kūdras slāņa biezums pēc izstrādes ir vienmērīgs), gan purva pamatnē esošie nogulumi un to īpašības. Mikroreljefa daudzveidošana ievērojami palielina jaunveidojamās vides kvalitāti.</w:t>
            </w:r>
          </w:p>
          <w:p w14:paraId="65D951E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Veiksmīga ir situācija, ja izstrādātā kūdras laukā var panākt mitras kūdras vai periodiski applūstošas kūdras virsmu. Šāda veida teritorijā neattīstīsies kokaugi, bet apstākļi ļaus ieviesties purva augiem, piemēram, sfagniem, spilvēm, baltmeldriem, grīšļiem, rasenēm, dzērvenēm (uz augstā purva tipa kūdras).</w:t>
            </w:r>
          </w:p>
          <w:p w14:paraId="5D271CB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urva atjaunošanās potenciāls ir augstāks, j</w:t>
            </w:r>
            <w:r w:rsidRPr="00B64300">
              <w:rPr>
                <w:rFonts w:ascii="Times New Roman" w:eastAsia="Times New Roman" w:hAnsi="Times New Roman" w:cs="Times New Roman"/>
                <w:szCs w:val="24"/>
              </w:rPr>
              <w:t>a renaturalizējamā teritorija atrodas</w:t>
            </w:r>
            <w:r w:rsidRPr="00B64300">
              <w:rPr>
                <w:rFonts w:ascii="Times New Roman" w:hAnsi="Times New Roman" w:cs="Times New Roman"/>
                <w:szCs w:val="24"/>
              </w:rPr>
              <w:t xml:space="preserve"> blakus dabiskam purvam vai tā paša purva neizstrādātajai daļai, tad purva </w:t>
            </w:r>
            <w:r w:rsidRPr="00B64300">
              <w:rPr>
                <w:rFonts w:ascii="Times New Roman" w:eastAsia="Times New Roman" w:hAnsi="Times New Roman" w:cs="Times New Roman"/>
                <w:szCs w:val="24"/>
              </w:rPr>
              <w:t>augu donorteritorijas</w:t>
            </w:r>
            <w:r w:rsidRPr="00B64300">
              <w:rPr>
                <w:rFonts w:ascii="Times New Roman" w:hAnsi="Times New Roman" w:cs="Times New Roman"/>
                <w:szCs w:val="24"/>
              </w:rPr>
              <w:t xml:space="preserve"> atradīsies tuvāk, un process notiks ātrāk</w:t>
            </w:r>
            <w:r w:rsidRPr="00B64300">
              <w:rPr>
                <w:rFonts w:ascii="Times New Roman" w:eastAsia="Times New Roman" w:hAnsi="Times New Roman" w:cs="Times New Roman"/>
                <w:szCs w:val="24"/>
              </w:rPr>
              <w:t>. J</w:t>
            </w:r>
            <w:r w:rsidRPr="00B64300">
              <w:rPr>
                <w:rFonts w:ascii="Times New Roman" w:hAnsi="Times New Roman" w:cs="Times New Roman"/>
                <w:szCs w:val="24"/>
              </w:rPr>
              <w:t xml:space="preserve">a renaturalizējamo platību ieskauj meži (izņemot purvainus mežus) </w:t>
            </w:r>
            <w:r w:rsidRPr="00B64300">
              <w:rPr>
                <w:rFonts w:ascii="Times New Roman" w:eastAsia="Times New Roman" w:hAnsi="Times New Roman" w:cs="Times New Roman"/>
                <w:szCs w:val="24"/>
              </w:rPr>
              <w:t>vai intensīvas lauksaimni</w:t>
            </w:r>
            <w:r w:rsidRPr="00B64300">
              <w:rPr>
                <w:rFonts w:ascii="Times New Roman" w:hAnsi="Times New Roman" w:cs="Times New Roman"/>
                <w:szCs w:val="24"/>
              </w:rPr>
              <w:t>ecības zemes, purva atjaunošanās sekmes var būt vājākas, jo tuvumā nebūs augu sugu donorteritorijas</w:t>
            </w:r>
            <w:r w:rsidRPr="00B64300">
              <w:rPr>
                <w:rFonts w:ascii="Times New Roman" w:eastAsia="Times New Roman" w:hAnsi="Times New Roman" w:cs="Times New Roman"/>
                <w:szCs w:val="24"/>
              </w:rPr>
              <w:t xml:space="preserve"> </w:t>
            </w:r>
            <w:r w:rsidRPr="00B64300">
              <w:rPr>
                <w:rFonts w:ascii="Times New Roman" w:hAnsi="Times New Roman" w:cs="Times New Roman"/>
                <w:szCs w:val="24"/>
              </w:rPr>
              <w:t>(Priede, Silamiķele 2015).</w:t>
            </w:r>
          </w:p>
          <w:p w14:paraId="4263FB20" w14:textId="367A1610" w:rsidR="00B64300" w:rsidRPr="00915890" w:rsidRDefault="00B64300" w:rsidP="00EE0A9C">
            <w:pPr>
              <w:ind w:firstLine="0"/>
              <w:rPr>
                <w:rFonts w:ascii="Times New Roman" w:hAnsi="Times New Roman" w:cs="Times New Roman"/>
              </w:rPr>
            </w:pPr>
            <w:r w:rsidRPr="00B64300">
              <w:rPr>
                <w:rFonts w:ascii="Times New Roman" w:eastAsia="Times New Roman" w:hAnsi="Times New Roman" w:cs="Times New Roman"/>
              </w:rPr>
              <w:t>Ja pa</w:t>
            </w:r>
            <w:r w:rsidRPr="00B64300">
              <w:rPr>
                <w:rFonts w:ascii="Times New Roman" w:hAnsi="Times New Roman" w:cs="Times New Roman"/>
              </w:rPr>
              <w:t xml:space="preserve">likusi skāba augstā purva tipa kūdra </w:t>
            </w:r>
            <w:r w:rsidRPr="00B64300">
              <w:rPr>
                <w:rFonts w:ascii="Times New Roman" w:eastAsia="Times New Roman" w:hAnsi="Times New Roman" w:cs="Times New Roman"/>
              </w:rPr>
              <w:t>(pH 3</w:t>
            </w:r>
            <w:r w:rsidR="00D50F9C">
              <w:rPr>
                <w:rFonts w:ascii="Times New Roman" w:hAnsi="Times New Roman" w:cs="Times New Roman"/>
              </w:rPr>
              <w:t>-</w:t>
            </w:r>
            <w:r w:rsidRPr="00B64300">
              <w:rPr>
                <w:rFonts w:ascii="Times New Roman" w:eastAsia="Times New Roman" w:hAnsi="Times New Roman" w:cs="Times New Roman"/>
              </w:rPr>
              <w:t>5)</w:t>
            </w:r>
            <w:r w:rsidRPr="00B64300">
              <w:rPr>
                <w:rFonts w:ascii="Times New Roman" w:hAnsi="Times New Roman" w:cs="Times New Roman"/>
              </w:rPr>
              <w:t xml:space="preserve">, ir </w:t>
            </w:r>
            <w:proofErr w:type="gramStart"/>
            <w:r w:rsidRPr="00B64300">
              <w:rPr>
                <w:rFonts w:ascii="Times New Roman" w:hAnsi="Times New Roman" w:cs="Times New Roman"/>
              </w:rPr>
              <w:t xml:space="preserve">iespējama </w:t>
            </w:r>
            <w:r w:rsidRPr="00B64300">
              <w:rPr>
                <w:rFonts w:ascii="Times New Roman" w:eastAsia="Times New Roman" w:hAnsi="Times New Roman" w:cs="Times New Roman"/>
              </w:rPr>
              <w:t>augsto purvu augu sugu</w:t>
            </w:r>
            <w:proofErr w:type="gramEnd"/>
            <w:r w:rsidRPr="00B64300">
              <w:rPr>
                <w:rFonts w:ascii="Times New Roman" w:eastAsia="Times New Roman" w:hAnsi="Times New Roman" w:cs="Times New Roman"/>
              </w:rPr>
              <w:t>, arī s</w:t>
            </w:r>
            <w:r w:rsidRPr="00B64300">
              <w:rPr>
                <w:rFonts w:ascii="Times New Roman" w:hAnsi="Times New Roman" w:cs="Times New Roman"/>
              </w:rPr>
              <w:t>fagnu, ieviešanās. Vāji skāba vide (p</w:t>
            </w:r>
            <w:r w:rsidR="00D50F9C">
              <w:rPr>
                <w:rFonts w:ascii="Times New Roman" w:eastAsia="Times New Roman" w:hAnsi="Times New Roman" w:cs="Times New Roman"/>
              </w:rPr>
              <w:t>H &gt; 5-</w:t>
            </w:r>
            <w:r w:rsidRPr="00B64300">
              <w:rPr>
                <w:rFonts w:ascii="Times New Roman" w:eastAsia="Times New Roman" w:hAnsi="Times New Roman" w:cs="Times New Roman"/>
              </w:rPr>
              <w:t>6) ar zemā purva tipa kūdru ir augsto purvu augu sugām nepiemērota</w:t>
            </w:r>
            <w:r w:rsidRPr="00B64300">
              <w:rPr>
                <w:rFonts w:ascii="Times New Roman" w:hAnsi="Times New Roman" w:cs="Times New Roman"/>
              </w:rPr>
              <w:t xml:space="preserve">. Šādās vietās veidojas nabadzīgu zāļu purvu augājs (grīšļi, doņi, niedres). Vietās, kur </w:t>
            </w:r>
            <w:r w:rsidRPr="00B64300">
              <w:rPr>
                <w:rFonts w:ascii="Times New Roman" w:eastAsia="Times New Roman" w:hAnsi="Times New Roman" w:cs="Times New Roman"/>
              </w:rPr>
              <w:t xml:space="preserve">pH &gt; 5,5, </w:t>
            </w:r>
            <w:r w:rsidRPr="00B64300">
              <w:rPr>
                <w:rFonts w:ascii="Times New Roman" w:hAnsi="Times New Roman" w:cs="Times New Roman"/>
              </w:rPr>
              <w:t xml:space="preserve">var veidoties kaļķainu zāļu purvu augājs, ko veido lielākoties zemie grīšļi, slapjākās ieplakās – parastā niedre </w:t>
            </w:r>
            <w:r w:rsidRPr="00B64300">
              <w:rPr>
                <w:rFonts w:ascii="Times New Roman" w:eastAsia="Times New Roman" w:hAnsi="Times New Roman" w:cs="Times New Roman"/>
                <w:i/>
              </w:rPr>
              <w:t>Phragmites australis</w:t>
            </w:r>
            <w:r w:rsidRPr="00B64300">
              <w:rPr>
                <w:rFonts w:ascii="Times New Roman" w:hAnsi="Times New Roman" w:cs="Times New Roman"/>
              </w:rPr>
              <w:t>. Biežāk uz zemā purva tipa kūdras vide ir vāji skāba, līdz ar to tur optimālos mitruma apstākļos veidosies nabadzīgiem zāļu purviem raksturīgs augājs. Pa</w:t>
            </w:r>
            <w:r w:rsidRPr="00B64300">
              <w:rPr>
                <w:rFonts w:ascii="Times New Roman" w:hAnsi="Times New Roman" w:cs="Times New Roman"/>
                <w:szCs w:val="24"/>
              </w:rPr>
              <w:t>likušā slāņa kūdras īpašības svarīgi ievērot, ja plāno purva augu stādīšanu (Priede, Silamiķele 2015)</w:t>
            </w:r>
            <w:r w:rsidR="00915890">
              <w:rPr>
                <w:rFonts w:ascii="Times New Roman" w:hAnsi="Times New Roman" w:cs="Times New Roman"/>
                <w:szCs w:val="24"/>
              </w:rPr>
              <w:t>.</w:t>
            </w:r>
          </w:p>
        </w:tc>
      </w:tr>
      <w:tr w:rsidR="00B64300" w:rsidRPr="00B64300" w14:paraId="08990881" w14:textId="77777777" w:rsidTr="00EE0A9C">
        <w:tc>
          <w:tcPr>
            <w:tcW w:w="2093" w:type="dxa"/>
          </w:tcPr>
          <w:p w14:paraId="42A9E3D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Ūdens režīma nodrošināšana</w:t>
            </w:r>
          </w:p>
          <w:p w14:paraId="0A97646A" w14:textId="77777777" w:rsidR="00B64300" w:rsidRPr="00B64300" w:rsidRDefault="00B64300" w:rsidP="00B64300">
            <w:pPr>
              <w:ind w:firstLine="0"/>
              <w:rPr>
                <w:rFonts w:ascii="Times New Roman" w:hAnsi="Times New Roman" w:cs="Times New Roman"/>
                <w:b/>
                <w:bCs/>
              </w:rPr>
            </w:pPr>
          </w:p>
        </w:tc>
        <w:tc>
          <w:tcPr>
            <w:tcW w:w="7116" w:type="dxa"/>
          </w:tcPr>
          <w:p w14:paraId="6CF3E2C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i īstenotu renaturalizāciju, ir ļoti svarīgi nodrošināt optimālos mitruma apstākļus (līdz ar zemes virsu) teritorijai. </w:t>
            </w:r>
            <w:r w:rsidRPr="00B64300">
              <w:rPr>
                <w:rFonts w:ascii="Times New Roman" w:hAnsi="Times New Roman" w:cs="Times New Roman"/>
                <w:szCs w:val="24"/>
              </w:rPr>
              <w:t xml:space="preserve">Izstrādātajos purvos gruntsūdens līmenis pirms renaturalizācijas mēdz būt svārstīgs, tādēļ purva veģetācija bieži nespēj atjaunoties. </w:t>
            </w:r>
            <w:r w:rsidRPr="00B64300">
              <w:rPr>
                <w:rFonts w:ascii="Times New Roman" w:hAnsi="Times New Roman" w:cs="Times New Roman"/>
              </w:rPr>
              <w:t>Nepieciešamais gruntsūdens līmeņa regulēšanas veids renaturalizācijas veikšanai jānorāda rekultivācijas projektā, derīgo izrakteņu ieguves projektā vai meliorācijas sistēmu pārbūves tehniskajā projektā.</w:t>
            </w:r>
          </w:p>
          <w:p w14:paraId="635046A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Būtisks nosacījums ūdens aizturēšanai ir purva pamatnes nogulumu</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sastāvam un ūdens caurlaidībai. Ja grāvji sasniedz minerālos nogulumus, kā tas visbiežāk ir izstrādātos purvos, tad ūdens līmeņa paaugstināšanas rezultāts var būt grūti prognozējams vai pat nesekmīgs. Caurlaidīgajos nogulumos (smilts, grants) virsūdeņi aizplūst caur grāvja pamatni. Savukārt uz maz caurlaidīgas pamatnes (māls, dolomīts) gruntsūdens līmeņa atjaunošana var būt sekmīga.</w:t>
            </w:r>
          </w:p>
          <w:p w14:paraId="19B29A6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urva ekosistēma var atjaunoties</w:t>
            </w:r>
            <w:r w:rsidRPr="00B64300">
              <w:rPr>
                <w:rFonts w:ascii="Times New Roman" w:eastAsia="Times New Roman" w:hAnsi="Times New Roman" w:cs="Times New Roman"/>
                <w:szCs w:val="24"/>
              </w:rPr>
              <w:t xml:space="preserve">, ja </w:t>
            </w:r>
            <w:r w:rsidRPr="00B64300">
              <w:rPr>
                <w:rFonts w:ascii="Times New Roman" w:hAnsi="Times New Roman" w:cs="Times New Roman"/>
                <w:szCs w:val="24"/>
              </w:rPr>
              <w:t>kūdras ieguves vietā</w:t>
            </w:r>
            <w:r w:rsidRPr="00B64300">
              <w:rPr>
                <w:rFonts w:ascii="Times New Roman" w:eastAsia="Times New Roman" w:hAnsi="Times New Roman" w:cs="Times New Roman"/>
                <w:szCs w:val="24"/>
              </w:rPr>
              <w:t xml:space="preserve"> </w:t>
            </w:r>
            <w:r w:rsidRPr="00B64300">
              <w:rPr>
                <w:rFonts w:ascii="Times New Roman" w:hAnsi="Times New Roman" w:cs="Times New Roman"/>
                <w:szCs w:val="24"/>
              </w:rPr>
              <w:t>paaugstinās ūdens līmenis</w:t>
            </w:r>
            <w:r w:rsidRPr="00B64300">
              <w:rPr>
                <w:rFonts w:ascii="Times New Roman" w:eastAsia="Times New Roman" w:hAnsi="Times New Roman" w:cs="Times New Roman"/>
                <w:szCs w:val="24"/>
              </w:rPr>
              <w:t xml:space="preserve">, kas var notikt dabiskā ceļā, </w:t>
            </w:r>
            <w:r w:rsidRPr="00B64300">
              <w:rPr>
                <w:rFonts w:ascii="Times New Roman" w:hAnsi="Times New Roman" w:cs="Times New Roman"/>
                <w:szCs w:val="24"/>
              </w:rPr>
              <w:t xml:space="preserve">aizsērējot kūdras ieguves nosusināšanas sistēmas grāvjiem un drenām, vai arī īstenojot mērķtiecīgus pasākumus: grāvju aizbēršanu, aizsprostu vai </w:t>
            </w:r>
            <w:proofErr w:type="gramStart"/>
            <w:r w:rsidRPr="00B64300">
              <w:rPr>
                <w:rFonts w:ascii="Times New Roman" w:hAnsi="Times New Roman" w:cs="Times New Roman"/>
                <w:szCs w:val="24"/>
              </w:rPr>
              <w:t>citu hidrotehnisko būvju</w:t>
            </w:r>
            <w:proofErr w:type="gramEnd"/>
            <w:r w:rsidRPr="00B64300">
              <w:rPr>
                <w:rFonts w:ascii="Times New Roman" w:hAnsi="Times New Roman" w:cs="Times New Roman"/>
                <w:szCs w:val="24"/>
              </w:rPr>
              <w:t xml:space="preserve"> izveidošanu. Lai izveidotu purva renaturalizācijai nepieciešamo hidroloģisko režīmu, jāierobežo ūdens notece no kūdras ieguves vietas pa izveidotajiem novadgrāvjiem. Lai mazinātu ūdens noteci no renaturalizējamās teritorijas, uz novadošajiem novadgrāvjiem izveido aizsprostus. Dažkārt jāaizber </w:t>
            </w:r>
            <w:proofErr w:type="gramStart"/>
            <w:r w:rsidRPr="00B64300">
              <w:rPr>
                <w:rFonts w:ascii="Times New Roman" w:hAnsi="Times New Roman" w:cs="Times New Roman"/>
                <w:szCs w:val="24"/>
              </w:rPr>
              <w:t>iekšējos kūdras ieguves vietas savācējgrāvjus un kartu grāvjus (Priede, Silamiķele 2015)</w:t>
            </w:r>
            <w:proofErr w:type="gramEnd"/>
            <w:r w:rsidRPr="00B64300">
              <w:rPr>
                <w:rFonts w:ascii="Times New Roman" w:hAnsi="Times New Roman" w:cs="Times New Roman"/>
                <w:szCs w:val="24"/>
              </w:rPr>
              <w:t>.</w:t>
            </w:r>
          </w:p>
          <w:p w14:paraId="73D959CC"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Aizsprostu veidošanai var izmantot dažādus materiālus – kūdru, koka dēļus, baļķus, plastikāta rievsienas u. c. materiālus. To izvēli nosaka uz vietas pieejamais materiāls, tā ilgnoturība un pievešanas iespējas. Aizsprostu izveidošanas vietas izvēlas, ņemot vērā rekultivējamās teritorijas reljefu un ievērojot ūdens noteces virzienu. Lai noteiktu optimālo aizsprostu izvietojumu un skaitu, ieteicams veikt rekultivējamās teritorijas topogrāfisko uzmērīšanu, sagatavot virsmas digitālo modeli un veikt hidroloģiskos aprēķinus (Nusbaums 2008).</w:t>
            </w:r>
          </w:p>
          <w:p w14:paraId="7456C9C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Purvu atjaunošanas prakse pierādījusi, ka efektīvākais risinājums grāvju slēgšanai ir kūdras aizsprosti. Tos būvē no turpat uz vietas iegūtas kūdras, kūdru stipri sablīvējot ar ekskavatoru, tas mazina aizsprostu izskalošanas risku, kā arī būtiski uzlabo to noturību. Aizsprostu</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veidu un konstrukciju nosaka vietas apstākļi (Priede, Silamiķele 2015).</w:t>
            </w:r>
          </w:p>
          <w:p w14:paraId="40882CC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Ja kūdras ieguves laikā izveidotie kartu grāvji nav dziļi, tos var saglabāt, jo pēc sekmīgas ūdens līmeņa paaugstināšanas tie būs līdz malām piepildīti ar ūdeni, tādējādi pēc ūdens līmeņa kartu grāvjos varēs viegli novērtēt gruntsūdens līmeni renaturalizētajā teritorijā. Kartu grāvji var palīdzēt saglabāt un uzturēt atbilstošu hidroloģisko režīmu, jo laika gaitā tie aizaugs ar mitrumu mīlošiem sfagniem (Nusbaums, Silamiķele 2012).</w:t>
            </w:r>
          </w:p>
          <w:p w14:paraId="432A21B6"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Ja rekultivācija notiek pakāpeniski, renaturalizējot izstrādātos kūdras laukus blakus vēl izstrādē esošajiem laukiem, tad, lai samazinātu ūdens noplūdi no renaturalizētām teritorijām starp renaturalizēto un izstrādē esošo teritoriju, blakus grāvim veido 5 m platas, noblīvētas kūdras joslas. Noblīvētās kūdras joslas renaturalizētajā daļā palīdz uzturēt nepieciešamo ūdens līmeni, jo izstrādē esošajā teritorijā ūdens līmenis būs pazemināts (Quinty, Rochefort 2003).</w:t>
            </w:r>
          </w:p>
          <w:p w14:paraId="625F99B8" w14:textId="782D9CEB"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Labvēlīgos apstākļos purva augu ieviešanās notiek jau dažu gadu laikā, tomēr purvam raksturīga veģetācijas struktūra un mikroreljefs veidojas tikai vairāku gadu desmitu laikā.</w:t>
            </w:r>
          </w:p>
        </w:tc>
      </w:tr>
      <w:tr w:rsidR="00B64300" w:rsidRPr="00B64300" w14:paraId="47032794" w14:textId="77777777" w:rsidTr="00EE0A9C">
        <w:tc>
          <w:tcPr>
            <w:tcW w:w="2093" w:type="dxa"/>
          </w:tcPr>
          <w:p w14:paraId="71E7FC7A"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ācijas veikšana</w:t>
            </w:r>
          </w:p>
        </w:tc>
        <w:tc>
          <w:tcPr>
            <w:tcW w:w="7116" w:type="dxa"/>
          </w:tcPr>
          <w:p w14:paraId="6BCDB65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ācija bez purvam raksturīgo augu reintrodukcijas</w:t>
            </w:r>
          </w:p>
          <w:p w14:paraId="4DD87E78"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Plānojot renaturalizāciju bijušajā kūdras ieguves vietā, vispirms novērtē rekultivējamās teritorijas faktiskais stāvoklis. Ja renaturalizācijai paredzētajā teritorijā ir pastāvīgi augsts ūdens līmenis un tajā sekmīgi atjaunojas purva augājs (piemēram, sfagni, spilves, baltmeldri, grīšļi), tad vislabāk platību ir atstāt dabiskam pašatjaunošanās procesam un mērķtiecīga reintrodukcija nav </w:t>
            </w:r>
            <w:r w:rsidRPr="00B64300">
              <w:rPr>
                <w:rFonts w:ascii="Times New Roman" w:hAnsi="Times New Roman" w:cs="Times New Roman"/>
              </w:rPr>
              <w:lastRenderedPageBreak/>
              <w:t xml:space="preserve">nepieciešama. Šāda situācija reizēm novērojama sen pamestās kūdras ieguves vietās. </w:t>
            </w:r>
          </w:p>
          <w:p w14:paraId="0578A63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Ja mitruma apstākļi nav pietiekami, jāveic mērķtiecīga ūdens līmeņa paaugstināšana, noslēdzot nosusināšanas sistēmas grāvjus, izveidojot aizsprostus vai citas ūdens līmeņa regulēšanas sistēmas.</w:t>
            </w:r>
          </w:p>
          <w:p w14:paraId="008DB06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i izstrādātā kūdras ieguves vietā atjaunotu dabisko purva augu segu, jānosaka optimālais teritorijas hidroloģiskais režīms, kas nodrošinātu dabiskās veģetācijas, tajā skaitā reto un aizsargājamo sugu atjaunošanos. Tāpēc svarīgi ir detalizēti izpētīt teritorijas hidroloģiskos apstākļus. Jābūt iespējai teritorijā regulēt ūdens līmeni, jo sausā laikā lauki nedrīkst izžūt, bet pārmērīgu nokrišņu laikā ūdens līmenis nedrīkst būt pārāk augsts. </w:t>
            </w:r>
          </w:p>
          <w:p w14:paraId="56B41A48" w14:textId="77777777" w:rsidR="00B64300" w:rsidRPr="00B64300" w:rsidRDefault="00B64300" w:rsidP="00B64300">
            <w:pPr>
              <w:ind w:firstLine="0"/>
              <w:rPr>
                <w:rFonts w:ascii="Times New Roman" w:hAnsi="Times New Roman" w:cs="Times New Roman"/>
                <w:b/>
                <w:bCs/>
              </w:rPr>
            </w:pPr>
          </w:p>
          <w:p w14:paraId="566119F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ācija, veicot purva augu reintrodukciju</w:t>
            </w:r>
          </w:p>
          <w:p w14:paraId="662E0DEB"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Purvu augu reintrodukciju veic, lai sekmētu un paātrinātu veģetācijas izveidošanos. Tas ir aktuāli kūdras laukos ar lielu vienlaidus platību, īpaši, ja blakus ir plašas teritorijas un tuvumā nav dabisku purvu (donorteritoriju). Visu darbu procesu (renaturalizējamās teritorijas sagatavošanu, purva hidroloģiskā režīma atjaunošanu, donormateriāla ieguvi un sēšanu vai stādīšanu) ir jāveic īsā laikā. Līdz šim Eiropā un citur pasaulē vērā ņemama pieredze uzkrāta tikai ar sfagnu reintrodukciju, kas ir pirmais solis augstā purva veģetācijas atjaunošanā. Joprojām ir maz pieredzes ar zemo purvu atjaunošanu, reintroducējot atbilstošas augu sugas.</w:t>
            </w:r>
          </w:p>
          <w:p w14:paraId="34B96276" w14:textId="31451213" w:rsidR="00B64300" w:rsidRPr="00B64300" w:rsidRDefault="00B64300" w:rsidP="00EE0A9C">
            <w:pPr>
              <w:ind w:firstLine="0"/>
              <w:rPr>
                <w:rFonts w:ascii="Times New Roman" w:hAnsi="Times New Roman" w:cs="Times New Roman"/>
              </w:rPr>
            </w:pPr>
            <w:proofErr w:type="gramStart"/>
            <w:r w:rsidRPr="00B64300">
              <w:rPr>
                <w:rFonts w:ascii="Times New Roman" w:hAnsi="Times New Roman" w:cs="Times New Roman"/>
              </w:rPr>
              <w:t>Vairāk kā</w:t>
            </w:r>
            <w:proofErr w:type="gramEnd"/>
            <w:r w:rsidRPr="00B64300">
              <w:rPr>
                <w:rFonts w:ascii="Times New Roman" w:hAnsi="Times New Roman" w:cs="Times New Roman"/>
              </w:rPr>
              <w:t xml:space="preserve"> divdesmit gadu ilga dabiskās kūdrāja veģetācijas atjaunošanas pieredze Ziemeļamerikā liecina, ka sfagnu reintrodukcija ir komplekss pasākums, kas ietver ūdens līmeņa pacelšanu, virsmas sagatavošanu, sfagnu izsēšanu vai stādīšanu un pārklāšanu ar mulču (Rochefort, Lode 2006). Augāja atjaunošanai pielieto sfagnu un citu purva augu velēnu stādīšanu, sfagnu fragmentu izkaisīšanu, kā arī sugām bagāta siena izkaisīšanu (pēdējais izmantojams tikai zemo purvu veģetācijas atjaunošanā</w:t>
            </w:r>
            <w:proofErr w:type="gramStart"/>
            <w:r w:rsidRPr="00B64300">
              <w:rPr>
                <w:rFonts w:ascii="Times New Roman" w:hAnsi="Times New Roman" w:cs="Times New Roman"/>
              </w:rPr>
              <w:t xml:space="preserve"> un</w:t>
            </w:r>
            <w:proofErr w:type="gramEnd"/>
            <w:r w:rsidRPr="00B64300">
              <w:rPr>
                <w:rFonts w:ascii="Times New Roman" w:hAnsi="Times New Roman" w:cs="Times New Roman"/>
              </w:rPr>
              <w:t xml:space="preserve"> ir maz aprobēta metode) (Priede 2017). </w:t>
            </w:r>
            <w:r w:rsidRPr="00B64300">
              <w:rPr>
                <w:rFonts w:ascii="Times New Roman" w:hAnsi="Times New Roman" w:cs="Times New Roman"/>
                <w:szCs w:val="24"/>
              </w:rPr>
              <w:t>Donormateriālu vislabāk ir ņemt no sagatavošanā esošām kūdras ieguves teritorijām. Praktisks reintrodukcijas veids ir v</w:t>
            </w:r>
            <w:r w:rsidR="009B5BE4">
              <w:rPr>
                <w:rFonts w:ascii="Times New Roman" w:hAnsi="Times New Roman" w:cs="Times New Roman"/>
                <w:szCs w:val="24"/>
              </w:rPr>
              <w:t>elēnu pārstādīšana (Pakalnis u.</w:t>
            </w:r>
            <w:r w:rsidRPr="00B64300">
              <w:rPr>
                <w:rFonts w:ascii="Times New Roman" w:hAnsi="Times New Roman" w:cs="Times New Roman"/>
                <w:szCs w:val="24"/>
              </w:rPr>
              <w:t xml:space="preserve">c. 2008). Sfagniem ir spēja izaugt no maziem fragmentiem, tāpēc ievāktos sfagnus var sasmalcināt un tad izkaisīt. Tomēr fragmentu izkaisīšanas efektivitāte ir atkarīga no virsmas mikroreljefa un mikroklimata (Pakalne 2013). Sfagnu fragmenti ir jutīgi pret virsmas mitrumu, jo tie nespēj akumulēt ūdeni, kā to spēj sfagnu kopas. Atvesto donoru materiālu izsēj sagatavotajā platībā. Ja teritorija nav liela, to var darīt ar rokām. Lielās platībās pielieto lauksaimniecībā izmantotos organisko mēslu izkliedētājus. Pēc donormateriāla izkaisīšanas tas ir jāpārklāj ar salmiem. Salmi veģetācijas veidošanās sākumstadijā veido mērenāku mikroklimatu, pasargājot no pārkaršanas, izkalšanas un palīdz uzturēt mitrumu. Dažu gadu laikā salmi sadalās un nekavē tālāku augāja attīstību. </w:t>
            </w:r>
          </w:p>
        </w:tc>
      </w:tr>
      <w:tr w:rsidR="00B64300" w:rsidRPr="00B64300" w14:paraId="2BA245F6" w14:textId="77777777" w:rsidTr="00EE0A9C">
        <w:tc>
          <w:tcPr>
            <w:tcW w:w="2093" w:type="dxa"/>
          </w:tcPr>
          <w:p w14:paraId="5F122305"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lastRenderedPageBreak/>
              <w:t>Klimata pārmaiņu mazināšana</w:t>
            </w:r>
          </w:p>
          <w:p w14:paraId="55D650E1" w14:textId="77777777" w:rsidR="00B64300" w:rsidRPr="00B64300" w:rsidRDefault="00B64300" w:rsidP="00B64300">
            <w:pPr>
              <w:ind w:firstLine="0"/>
              <w:rPr>
                <w:rFonts w:ascii="Times New Roman" w:hAnsi="Times New Roman" w:cs="Times New Roman"/>
                <w:b/>
                <w:bCs/>
              </w:rPr>
            </w:pPr>
          </w:p>
        </w:tc>
        <w:tc>
          <w:tcPr>
            <w:tcW w:w="7116" w:type="dxa"/>
          </w:tcPr>
          <w:p w14:paraId="19E9AE5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lānojot renaturalizāciju, jāizvērtē klimata pārmaiņu mazināšanas aspekts. Ietekme uz SEG emisijām novērtēta 30 gadu periodam pēc rekultivācijas, pieņemot, ka renaturalizāciju veic teritorijā, kur kūdras ieguves pārtraukta nesen un vēl nav izveidojusies zemsedzes veģetācija, bet augsnes virskārtu veido neauglīga augstā purva kūdra. Pēc renaturalizācijas veikšanas SEG emisijas pieaugs par 2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 salīdzinot ar sākotnējo stāvokli. Kā alternatīva vērtēta esošā stāvokļa saglabāšanās kūdras ieguves laukā. Kopējās SEG emisijas šajā rekultivācijas veidā aprēķinu periodā atbilst 8,2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w:t>
            </w:r>
          </w:p>
          <w:p w14:paraId="56BCFF7D" w14:textId="4E6A7EDF"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Saskaņā ar IPCC vadlīnijām SEG emisijas nav jāuzskaita no dabiskām ekosistēmām, tāpēc, neskatoties uz faktisko SEG emisiju pieaugumu pēc renaturalizācijas, šo emisiju pieaugumu neuzskaita, bet pieņem, ka SEG emisiju samazinājums ir vienāds ar SEG emisijām, saglabājoties esošajam stāvoklim, t. i., 6,3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w:t>
            </w:r>
            <w:r w:rsidRPr="009B5BE4">
              <w:rPr>
                <w:rFonts w:ascii="Times New Roman" w:hAnsi="Times New Roman" w:cs="Times New Roman"/>
              </w:rPr>
              <w:t>LIFE REstore projekta</w:t>
            </w:r>
            <w:r w:rsidR="00952A72" w:rsidRPr="009B5BE4">
              <w:rPr>
                <w:rFonts w:ascii="Times New Roman" w:hAnsi="Times New Roman" w:cs="Times New Roman"/>
              </w:rPr>
              <w:t xml:space="preserve"> </w:t>
            </w:r>
            <w:r w:rsidR="00952A72" w:rsidRPr="009B5BE4">
              <w:rPr>
                <w:rFonts w:ascii="Times New Roman" w:eastAsia="Times New Roman" w:hAnsi="Times New Roman" w:cs="Times New Roman"/>
                <w:color w:val="000000"/>
                <w:lang w:eastAsia="lv-LV"/>
              </w:rPr>
              <w:t xml:space="preserve">“Degradēto </w:t>
            </w:r>
            <w:r w:rsidR="00952A72" w:rsidRPr="009B5BE4">
              <w:rPr>
                <w:rFonts w:ascii="Times New Roman" w:eastAsia="Times New Roman" w:hAnsi="Times New Roman" w:cs="Times New Roman"/>
                <w:color w:val="000000"/>
                <w:lang w:eastAsia="lv-LV"/>
              </w:rPr>
              <w:lastRenderedPageBreak/>
              <w:t>purvu atbildīga apsaimniekošana un ilgtspējīga izmantošana Latvijā”</w:t>
            </w:r>
            <w:r w:rsidRPr="00B64300">
              <w:rPr>
                <w:rFonts w:ascii="Times New Roman" w:hAnsi="Times New Roman" w:cs="Times New Roman"/>
                <w:szCs w:val="24"/>
              </w:rPr>
              <w:t xml:space="preserve"> dati). Ilgtermiņā purva veģetācija piesaista oglekli un “noglabā” to kūdrā.</w:t>
            </w:r>
          </w:p>
        </w:tc>
      </w:tr>
      <w:tr w:rsidR="00B64300" w:rsidRPr="00B64300" w14:paraId="772E69C0" w14:textId="77777777" w:rsidTr="00EE0A9C">
        <w:tc>
          <w:tcPr>
            <w:tcW w:w="2093" w:type="dxa"/>
          </w:tcPr>
          <w:p w14:paraId="0B62C942"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lastRenderedPageBreak/>
              <w:t>Pazīmes, kas liecina par sekmīgu vai nesekmīgu rekultivāciju</w:t>
            </w:r>
          </w:p>
        </w:tc>
        <w:tc>
          <w:tcPr>
            <w:tcW w:w="7116" w:type="dxa"/>
          </w:tcPr>
          <w:p w14:paraId="67CFA91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2497A9F5"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Par sekmīgu purva atjaunošanos liecina purva augu ieviešanās un pavairošanās. Reintroducētie augi ir dzīvi, ar labu vitalitāti. Gruntsūdens līmenis ir tuvu zemes virsai, un tam nav raksturīgas izteiktas svārstības. Vismaz piecu gadu laikā pēc renaturalizācijas lielāko daļu kūdras virsmas sedz veģetācija, veidojas saslēgts augājs, ieviešas purviem raksturīgas sūnas.</w:t>
            </w:r>
          </w:p>
          <w:p w14:paraId="695FEF79" w14:textId="77777777" w:rsidR="00B64300" w:rsidRPr="00B64300" w:rsidRDefault="00B64300" w:rsidP="00B64300">
            <w:pPr>
              <w:rPr>
                <w:rFonts w:ascii="Times New Roman" w:hAnsi="Times New Roman" w:cs="Times New Roman"/>
              </w:rPr>
            </w:pPr>
          </w:p>
          <w:p w14:paraId="2072DC2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05CF2796" w14:textId="216BAB67" w:rsidR="00B64300" w:rsidRPr="00915890" w:rsidRDefault="00B64300" w:rsidP="00EE0A9C">
            <w:pPr>
              <w:ind w:firstLine="0"/>
              <w:rPr>
                <w:rFonts w:ascii="Times New Roman" w:hAnsi="Times New Roman" w:cs="Times New Roman"/>
              </w:rPr>
            </w:pPr>
            <w:r w:rsidRPr="00B64300">
              <w:rPr>
                <w:rFonts w:ascii="Times New Roman" w:hAnsi="Times New Roman" w:cs="Times New Roman"/>
              </w:rPr>
              <w:t>Purva augi nav ieviesušies</w:t>
            </w:r>
            <w:proofErr w:type="gramStart"/>
            <w:r w:rsidRPr="00B64300">
              <w:rPr>
                <w:rFonts w:ascii="Times New Roman" w:hAnsi="Times New Roman" w:cs="Times New Roman"/>
              </w:rPr>
              <w:t xml:space="preserve"> vai to reintrodukcija nav bijusi sekmīga</w:t>
            </w:r>
            <w:proofErr w:type="gramEnd"/>
            <w:r w:rsidRPr="00B64300">
              <w:rPr>
                <w:rFonts w:ascii="Times New Roman" w:hAnsi="Times New Roman" w:cs="Times New Roman"/>
              </w:rPr>
              <w:t xml:space="preserve">. Dominē atklāta kūdra, augājs ir nabadzīgs (piemēram, tikai makstainā spilve vai sila virsis). Gruntsūdens līmenis ir zemāks </w:t>
            </w:r>
            <w:proofErr w:type="gramStart"/>
            <w:r w:rsidRPr="00B64300">
              <w:rPr>
                <w:rFonts w:ascii="Times New Roman" w:hAnsi="Times New Roman" w:cs="Times New Roman"/>
              </w:rPr>
              <w:t>par purva veģetācijas atjaunošanās</w:t>
            </w:r>
            <w:proofErr w:type="gramEnd"/>
            <w:r w:rsidRPr="00B64300">
              <w:rPr>
                <w:rFonts w:ascii="Times New Roman" w:hAnsi="Times New Roman" w:cs="Times New Roman"/>
              </w:rPr>
              <w:t xml:space="preserve"> procesam nepieciešamo un tam raksturīgas izteiktas svārstības (sausuma periodos tas ir zemāks par -0,5 m un zemāk). </w:t>
            </w:r>
            <w:proofErr w:type="gramStart"/>
            <w:r w:rsidRPr="00B64300">
              <w:rPr>
                <w:rFonts w:ascii="Times New Roman" w:hAnsi="Times New Roman" w:cs="Times New Roman"/>
              </w:rPr>
              <w:t>Kūdras virsējā kārta</w:t>
            </w:r>
            <w:proofErr w:type="gramEnd"/>
            <w:r w:rsidRPr="00B64300">
              <w:rPr>
                <w:rFonts w:ascii="Times New Roman" w:hAnsi="Times New Roman" w:cs="Times New Roman"/>
              </w:rPr>
              <w:t xml:space="preserve"> ir sausa, nav purvam raksturīgu pārmitru apstākļu, sausie kūdras lauki aizaug ar mežu. Neizdošanās iemesls var būt nekvalitatīvs donormateriāls vai neatbilstošs ūdens līmenis (par zemu vai par augstu).</w:t>
            </w:r>
          </w:p>
        </w:tc>
      </w:tr>
      <w:tr w:rsidR="00B64300" w:rsidRPr="00B64300" w14:paraId="0FE509CE" w14:textId="77777777" w:rsidTr="00EE0A9C">
        <w:tc>
          <w:tcPr>
            <w:tcW w:w="2093" w:type="dxa"/>
          </w:tcPr>
          <w:p w14:paraId="4A9BD6C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Ieguvumi</w:t>
            </w:r>
          </w:p>
          <w:p w14:paraId="578C2740" w14:textId="77777777" w:rsidR="00B64300" w:rsidRPr="00B64300" w:rsidRDefault="00B64300" w:rsidP="00B64300">
            <w:pPr>
              <w:ind w:firstLine="0"/>
              <w:rPr>
                <w:rFonts w:ascii="Times New Roman" w:hAnsi="Times New Roman" w:cs="Times New Roman"/>
                <w:b/>
                <w:bCs/>
                <w:szCs w:val="24"/>
              </w:rPr>
            </w:pPr>
          </w:p>
        </w:tc>
        <w:tc>
          <w:tcPr>
            <w:tcW w:w="7116" w:type="dxa"/>
          </w:tcPr>
          <w:p w14:paraId="36CAA59B"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Renaturalizācijas rezultātā samazinās nelabvēlīgas ietekmes uz bioloģisko daudzveidību. Atjaunojot kūdras ieguves vietās purva veģetāciju un kūdras veidošanās procesu, ilgtermiņā tiek samazinātas SEG emisijas, samazinās kūdras lauku un tiem piegulošo teritoriju ugunsbīstamība, mazinās</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 xml:space="preserve">invazīvu svešzemju sugu (galvenokārt parastās līklapes </w:t>
            </w:r>
            <w:r w:rsidRPr="00B64300">
              <w:rPr>
                <w:rFonts w:ascii="Times New Roman" w:hAnsi="Times New Roman" w:cs="Times New Roman"/>
                <w:i/>
              </w:rPr>
              <w:t>Campylopus introflexus</w:t>
            </w:r>
            <w:r w:rsidRPr="00B64300">
              <w:rPr>
                <w:rFonts w:ascii="Times New Roman" w:hAnsi="Times New Roman" w:cs="Times New Roman"/>
              </w:rPr>
              <w:t>) ieviešanās un izplatīšanās risks.</w:t>
            </w:r>
          </w:p>
          <w:p w14:paraId="0D3D9E0D" w14:textId="62C457DD" w:rsidR="00B64300" w:rsidRPr="00915890" w:rsidRDefault="00B64300" w:rsidP="00EE0A9C">
            <w:pPr>
              <w:ind w:firstLine="0"/>
              <w:rPr>
                <w:rFonts w:ascii="Times New Roman" w:hAnsi="Times New Roman" w:cs="Times New Roman"/>
              </w:rPr>
            </w:pPr>
            <w:r w:rsidRPr="00B64300">
              <w:rPr>
                <w:rFonts w:ascii="Times New Roman" w:hAnsi="Times New Roman" w:cs="Times New Roman"/>
              </w:rPr>
              <w:t>Atjaunojot purva hidroloģisko režīmu un ieviešoties purva augiem, renaturalizētās platībās var ieviesties purva biotopiem raksturīgas, arī retas un aizsargājamas, augu un dzīvnieku sugas. Renaturalizētas teritorijas var kalpot kā nozīmīgas putnu ligzdošanas un barošanās biotopi, kā arī atpūtas vietas migrācijas laikā.</w:t>
            </w:r>
          </w:p>
        </w:tc>
      </w:tr>
      <w:tr w:rsidR="00B64300" w:rsidRPr="00B64300" w14:paraId="6B01A448" w14:textId="77777777" w:rsidTr="00EE0A9C">
        <w:tc>
          <w:tcPr>
            <w:tcW w:w="2093" w:type="dxa"/>
          </w:tcPr>
          <w:p w14:paraId="60B5D656"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Trūkumi</w:t>
            </w:r>
          </w:p>
          <w:p w14:paraId="3AEC8B6B" w14:textId="77777777" w:rsidR="00B64300" w:rsidRPr="00B64300" w:rsidRDefault="00B64300" w:rsidP="00B64300">
            <w:pPr>
              <w:ind w:firstLine="0"/>
              <w:rPr>
                <w:rFonts w:ascii="Times New Roman" w:hAnsi="Times New Roman" w:cs="Times New Roman"/>
                <w:b/>
                <w:bCs/>
                <w:szCs w:val="24"/>
              </w:rPr>
            </w:pPr>
          </w:p>
        </w:tc>
        <w:tc>
          <w:tcPr>
            <w:tcW w:w="7116" w:type="dxa"/>
          </w:tcPr>
          <w:p w14:paraId="1FAD4A1C"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Latvijā nav uzkrāta pietiekama pieredze, veicot renaturalizāciju ar purva augu reintrodukciju. Tas īstenots tikai atsevišķās nelielās izmēģinājumu teritorijās.</w:t>
            </w:r>
          </w:p>
          <w:p w14:paraId="7A3F5736" w14:textId="399D4DF4" w:rsidR="00B64300" w:rsidRPr="00915890" w:rsidRDefault="00B64300" w:rsidP="00B64300">
            <w:pPr>
              <w:ind w:firstLine="0"/>
              <w:rPr>
                <w:rFonts w:ascii="Times New Roman" w:hAnsi="Times New Roman" w:cs="Times New Roman"/>
              </w:rPr>
            </w:pPr>
            <w:r w:rsidRPr="00B64300">
              <w:rPr>
                <w:rFonts w:ascii="Times New Roman" w:hAnsi="Times New Roman" w:cs="Times New Roman"/>
              </w:rPr>
              <w:t>Renaturalizējamās teritorijas hidroloģiskā režīma atjaunošana var būt tehniski sarežģīta, laikietilpīga</w:t>
            </w:r>
            <w:proofErr w:type="gramStart"/>
            <w:r w:rsidRPr="00B64300">
              <w:rPr>
                <w:rFonts w:ascii="Times New Roman" w:hAnsi="Times New Roman" w:cs="Times New Roman"/>
              </w:rPr>
              <w:t xml:space="preserve"> un</w:t>
            </w:r>
            <w:proofErr w:type="gramEnd"/>
            <w:r w:rsidRPr="00B64300">
              <w:rPr>
                <w:rFonts w:ascii="Times New Roman" w:hAnsi="Times New Roman" w:cs="Times New Roman"/>
              </w:rPr>
              <w:t xml:space="preserve"> prasīt ievērojamus finanšu resursus gadījumos, ja ir paredzama specializētu hidrotehnisko būvju izveidošana, kas nepieciešamas nepieciešamā ūdens līmeņa uzturēšanai.</w:t>
            </w:r>
          </w:p>
        </w:tc>
      </w:tr>
      <w:tr w:rsidR="00B64300" w:rsidRPr="00B64300" w14:paraId="6A744C20" w14:textId="77777777" w:rsidTr="00EE0A9C">
        <w:tc>
          <w:tcPr>
            <w:tcW w:w="2093" w:type="dxa"/>
          </w:tcPr>
          <w:p w14:paraId="39084D20"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Ekosistēmu pakalpojumi</w:t>
            </w:r>
          </w:p>
        </w:tc>
        <w:tc>
          <w:tcPr>
            <w:tcW w:w="7116" w:type="dxa"/>
          </w:tcPr>
          <w:p w14:paraId="0E839EE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Dabiska augstā purva lielākā vērtība ir tās spēja nodrošināt daudzveidīgus regulācijas pakalpojumusa augstā kvalitātē – bioloģiskās daudzveidības saglabāšana, dabiska sauszemes oglekļa krātuve, klimata pārmaiņu mazināšana, tīra ūdens nodrošināšana. Vēl viens nozīmīgs dabisko teritoriju ekosistēmu pakalpojumu pienesums ir sniegtās rekreācijas iespējas, piesaistot tūristus, atpūtniekus un arī zinātniekus</w:t>
            </w:r>
            <w:proofErr w:type="gramStart"/>
            <w:r w:rsidRPr="00B64300">
              <w:rPr>
                <w:rFonts w:ascii="Times New Roman" w:hAnsi="Times New Roman" w:cs="Times New Roman"/>
              </w:rPr>
              <w:t xml:space="preserve"> un</w:t>
            </w:r>
            <w:proofErr w:type="gramEnd"/>
            <w:r w:rsidRPr="00B64300">
              <w:rPr>
                <w:rFonts w:ascii="Times New Roman" w:hAnsi="Times New Roman" w:cs="Times New Roman"/>
              </w:rPr>
              <w:t xml:space="preserve"> pētniekus.</w:t>
            </w:r>
          </w:p>
        </w:tc>
      </w:tr>
      <w:tr w:rsidR="00B64300" w:rsidRPr="00B64300" w14:paraId="11BDB2CC" w14:textId="77777777" w:rsidTr="00EE0A9C">
        <w:tc>
          <w:tcPr>
            <w:tcW w:w="2093" w:type="dxa"/>
          </w:tcPr>
          <w:p w14:paraId="0A994EA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kultivācijas pabeigšana</w:t>
            </w:r>
          </w:p>
        </w:tc>
        <w:tc>
          <w:tcPr>
            <w:tcW w:w="7116" w:type="dxa"/>
          </w:tcPr>
          <w:p w14:paraId="366B2D24" w14:textId="77777777" w:rsidR="00B64300" w:rsidRPr="00EE0A9C" w:rsidRDefault="00B64300" w:rsidP="00EE0A9C">
            <w:pPr>
              <w:ind w:firstLine="0"/>
              <w:rPr>
                <w:rFonts w:ascii="Times New Roman" w:hAnsi="Times New Roman" w:cs="Times New Roman"/>
              </w:rPr>
            </w:pPr>
            <w:r w:rsidRPr="00EE0A9C">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48AF9B10" w14:textId="77777777" w:rsidR="00B64300" w:rsidRPr="00EE0A9C" w:rsidRDefault="00B64300" w:rsidP="00EE0A9C">
            <w:pPr>
              <w:ind w:firstLine="0"/>
              <w:rPr>
                <w:rFonts w:ascii="Times New Roman" w:hAnsi="Times New Roman" w:cs="Times New Roman"/>
              </w:rPr>
            </w:pPr>
            <w:proofErr w:type="gramStart"/>
            <w:r w:rsidRPr="00EE0A9C">
              <w:rPr>
                <w:rFonts w:ascii="Times New Roman" w:hAnsi="Times New Roman" w:cs="Times New Roman"/>
              </w:rPr>
              <w:t>Izpildot šos nosacījumus</w:t>
            </w:r>
            <w:proofErr w:type="gramEnd"/>
            <w:r w:rsidRPr="00EE0A9C">
              <w:rPr>
                <w:rFonts w:ascii="Times New Roman" w:hAnsi="Times New Roman" w:cs="Times New Roman"/>
              </w:rPr>
              <w:t xml:space="preserve"> kūdras izstrādātājs ir veicis derīgā izrakteņa ieguves projektā paredzēto uzdevumu – sagatavojis teritoriju citam zemes izmantošanas veidam. Tālākās darbības un zemes apsaimniekošana (piemēram, </w:t>
            </w:r>
            <w:r w:rsidRPr="00EE0A9C">
              <w:rPr>
                <w:rFonts w:ascii="Times New Roman" w:hAnsi="Times New Roman" w:cs="Times New Roman"/>
              </w:rPr>
              <w:lastRenderedPageBreak/>
              <w:t xml:space="preserve">augsnes sagatavošanas, piemērotas meliorācijas sistēmas izveide un uzturēšana) ir jāveic zemes īpašniekam. </w:t>
            </w:r>
          </w:p>
          <w:p w14:paraId="13DC9E9D" w14:textId="77777777" w:rsidR="00B64300" w:rsidRPr="00B64300" w:rsidRDefault="00B64300" w:rsidP="00B64300">
            <w:pPr>
              <w:ind w:firstLine="0"/>
              <w:rPr>
                <w:rFonts w:ascii="Times New Roman" w:hAnsi="Times New Roman" w:cs="Times New Roman"/>
              </w:rPr>
            </w:pPr>
          </w:p>
        </w:tc>
      </w:tr>
      <w:tr w:rsidR="00B64300" w:rsidRPr="00B64300" w14:paraId="0E9C6980" w14:textId="77777777" w:rsidTr="00EE0A9C">
        <w:tc>
          <w:tcPr>
            <w:tcW w:w="2093" w:type="dxa"/>
          </w:tcPr>
          <w:p w14:paraId="3580F3B5"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lastRenderedPageBreak/>
              <w:t xml:space="preserve">Iespējamie rekultivācijas darbi </w:t>
            </w:r>
          </w:p>
          <w:p w14:paraId="2F12380D" w14:textId="77777777" w:rsidR="00B64300" w:rsidRPr="00B64300" w:rsidRDefault="00B64300" w:rsidP="00B64300">
            <w:pPr>
              <w:ind w:firstLine="0"/>
              <w:jc w:val="left"/>
              <w:rPr>
                <w:rFonts w:ascii="Times New Roman" w:hAnsi="Times New Roman" w:cs="Times New Roman"/>
                <w:b/>
              </w:rPr>
            </w:pPr>
          </w:p>
        </w:tc>
        <w:tc>
          <w:tcPr>
            <w:tcW w:w="7116" w:type="dxa"/>
          </w:tcPr>
          <w:tbl>
            <w:tblPr>
              <w:tblW w:w="8235" w:type="dxa"/>
              <w:tblLayout w:type="fixed"/>
              <w:tblLook w:val="04A0" w:firstRow="1" w:lastRow="0" w:firstColumn="1" w:lastColumn="0" w:noHBand="0" w:noVBand="1"/>
            </w:tblPr>
            <w:tblGrid>
              <w:gridCol w:w="8235"/>
            </w:tblGrid>
            <w:tr w:rsidR="00B64300" w:rsidRPr="00B64300" w14:paraId="18D480D8"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68FD27A2"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788" w:type="dxa"/>
                    <w:tblLayout w:type="fixed"/>
                    <w:tblLook w:val="04A0" w:firstRow="1" w:lastRow="0" w:firstColumn="1" w:lastColumn="0" w:noHBand="0" w:noVBand="1"/>
                  </w:tblPr>
                  <w:tblGrid>
                    <w:gridCol w:w="4055"/>
                    <w:gridCol w:w="1418"/>
                    <w:gridCol w:w="1315"/>
                  </w:tblGrid>
                  <w:tr w:rsidR="00B64300" w:rsidRPr="00B64300" w14:paraId="1A779664" w14:textId="77777777" w:rsidTr="004C2B0D">
                    <w:trPr>
                      <w:trHeight w:val="320"/>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E654AE"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694B8774" w14:textId="77777777" w:rsidR="00B64300" w:rsidRPr="00B64300" w:rsidRDefault="00B64300" w:rsidP="00B64300">
                        <w:pPr>
                          <w:ind w:firstLine="0"/>
                          <w:jc w:val="left"/>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1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11984ABB" w14:textId="23440EB6" w:rsidR="00B64300" w:rsidRPr="00310B80" w:rsidRDefault="00403A7E" w:rsidP="004C2B0D">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190ED071" w14:textId="77777777" w:rsidTr="004C2B0D">
                    <w:trPr>
                      <w:trHeight w:val="305"/>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8D1457A"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itācijas</w:t>
                        </w:r>
                      </w:p>
                    </w:tc>
                    <w:tc>
                      <w:tcPr>
                        <w:tcW w:w="1418" w:type="dxa"/>
                        <w:tcBorders>
                          <w:top w:val="single" w:sz="8" w:space="0" w:color="auto"/>
                          <w:left w:val="nil"/>
                          <w:bottom w:val="single" w:sz="8" w:space="0" w:color="auto"/>
                          <w:right w:val="single" w:sz="4" w:space="0" w:color="auto"/>
                        </w:tcBorders>
                      </w:tcPr>
                      <w:p w14:paraId="0F6360A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7F4F36" w14:textId="057EFD35"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eastAsia="Times New Roman" w:hAnsi="Times New Roman" w:cs="Times New Roman"/>
                            <w:color w:val="000000"/>
                            <w:lang w:eastAsia="lv-LV"/>
                          </w:rPr>
                          <w:t>1200-</w:t>
                        </w:r>
                        <w:r w:rsidR="00B64300" w:rsidRPr="00B64300">
                          <w:rPr>
                            <w:rFonts w:ascii="Times New Roman" w:eastAsia="Times New Roman" w:hAnsi="Times New Roman" w:cs="Times New Roman"/>
                            <w:color w:val="000000"/>
                            <w:lang w:eastAsia="lv-LV"/>
                          </w:rPr>
                          <w:t>2000</w:t>
                        </w:r>
                      </w:p>
                    </w:tc>
                  </w:tr>
                  <w:tr w:rsidR="00B64300" w:rsidRPr="00B64300" w14:paraId="73FA1B38" w14:textId="77777777" w:rsidTr="004C2B0D">
                    <w:trPr>
                      <w:trHeight w:val="305"/>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5F4269"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m)</w:t>
                        </w:r>
                      </w:p>
                    </w:tc>
                    <w:tc>
                      <w:tcPr>
                        <w:tcW w:w="1418" w:type="dxa"/>
                        <w:tcBorders>
                          <w:top w:val="single" w:sz="8" w:space="0" w:color="auto"/>
                          <w:left w:val="nil"/>
                          <w:bottom w:val="single" w:sz="8" w:space="0" w:color="auto"/>
                          <w:right w:val="single" w:sz="4" w:space="0" w:color="auto"/>
                        </w:tcBorders>
                      </w:tcPr>
                      <w:p w14:paraId="29839B4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8E994B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44189938"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5CF33A23"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7A0A483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7781A80B"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11D78BF7"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7EBAD07B"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5FDD086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3D982BD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078735D9"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15212B92"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3491334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4169810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4A320FBF"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9296C91"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7536F3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822CD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43816433"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D92FC55"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Koka aizsprostu būvniecība</w:t>
                        </w:r>
                      </w:p>
                    </w:tc>
                    <w:tc>
                      <w:tcPr>
                        <w:tcW w:w="1418" w:type="dxa"/>
                        <w:tcBorders>
                          <w:top w:val="single" w:sz="4" w:space="0" w:color="auto"/>
                          <w:left w:val="nil"/>
                          <w:bottom w:val="single" w:sz="4" w:space="0" w:color="auto"/>
                          <w:right w:val="single" w:sz="4" w:space="0" w:color="auto"/>
                        </w:tcBorders>
                      </w:tcPr>
                      <w:p w14:paraId="0AE742F1" w14:textId="77777777" w:rsidR="00B64300" w:rsidRPr="00B64300" w:rsidRDefault="00B64300" w:rsidP="00482B0A">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4FFC6F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00</w:t>
                        </w:r>
                      </w:p>
                    </w:tc>
                  </w:tr>
                  <w:tr w:rsidR="00B64300" w:rsidRPr="00B64300" w14:paraId="3773F18A"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5EDCA46"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Kūdras aizsprostu būvniecība</w:t>
                        </w:r>
                      </w:p>
                    </w:tc>
                    <w:tc>
                      <w:tcPr>
                        <w:tcW w:w="1418" w:type="dxa"/>
                        <w:tcBorders>
                          <w:top w:val="single" w:sz="4" w:space="0" w:color="auto"/>
                          <w:left w:val="nil"/>
                          <w:bottom w:val="single" w:sz="4" w:space="0" w:color="auto"/>
                          <w:right w:val="single" w:sz="4" w:space="0" w:color="auto"/>
                        </w:tcBorders>
                      </w:tcPr>
                      <w:p w14:paraId="1E75BFCA" w14:textId="77777777" w:rsidR="00B64300" w:rsidRPr="00B64300" w:rsidRDefault="00B64300" w:rsidP="00482B0A">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64B727D" w14:textId="53E8EE59" w:rsidR="00B64300" w:rsidRPr="00B64300" w:rsidRDefault="00D50F9C" w:rsidP="00B64300">
                        <w:pPr>
                          <w:ind w:firstLine="0"/>
                          <w:jc w:val="center"/>
                          <w:rPr>
                            <w:rFonts w:ascii="Times New Roman" w:eastAsia="Times New Roman" w:hAnsi="Times New Roman" w:cs="Times New Roman"/>
                            <w:color w:val="000000"/>
                            <w:lang w:eastAsia="lv-LV"/>
                          </w:rPr>
                        </w:pPr>
                        <w:r>
                          <w:rPr>
                            <w:rFonts w:ascii="Times New Roman" w:hAnsi="Times New Roman" w:cs="Times New Roman"/>
                            <w:color w:val="000000"/>
                          </w:rPr>
                          <w:t>500-</w:t>
                        </w:r>
                        <w:r w:rsidR="00B64300" w:rsidRPr="00B64300">
                          <w:rPr>
                            <w:rFonts w:ascii="Times New Roman" w:hAnsi="Times New Roman" w:cs="Times New Roman"/>
                            <w:color w:val="000000"/>
                          </w:rPr>
                          <w:t>1200</w:t>
                        </w:r>
                      </w:p>
                    </w:tc>
                  </w:tr>
                  <w:tr w:rsidR="00B64300" w:rsidRPr="00B64300" w14:paraId="5CC63D29"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6060396"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Plastmasas rievsienu aizsprostu izveidošana</w:t>
                        </w:r>
                      </w:p>
                    </w:tc>
                    <w:tc>
                      <w:tcPr>
                        <w:tcW w:w="1418" w:type="dxa"/>
                        <w:tcBorders>
                          <w:top w:val="single" w:sz="4" w:space="0" w:color="auto"/>
                          <w:left w:val="nil"/>
                          <w:bottom w:val="single" w:sz="4" w:space="0" w:color="auto"/>
                          <w:right w:val="single" w:sz="4" w:space="0" w:color="auto"/>
                        </w:tcBorders>
                      </w:tcPr>
                      <w:p w14:paraId="5FC4842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10DE2E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rPr>
                          <w:t>300-600</w:t>
                        </w:r>
                      </w:p>
                    </w:tc>
                  </w:tr>
                  <w:tr w:rsidR="00B64300" w:rsidRPr="00B64300" w14:paraId="51008C8F"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C254328"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iorācijas sistēmu vai hidrotehnisko būvju pārbūves projekts</w:t>
                        </w:r>
                      </w:p>
                    </w:tc>
                    <w:tc>
                      <w:tcPr>
                        <w:tcW w:w="1418" w:type="dxa"/>
                        <w:tcBorders>
                          <w:top w:val="single" w:sz="4" w:space="0" w:color="auto"/>
                          <w:left w:val="nil"/>
                          <w:bottom w:val="single" w:sz="4" w:space="0" w:color="auto"/>
                          <w:right w:val="single" w:sz="4" w:space="0" w:color="auto"/>
                        </w:tcBorders>
                      </w:tcPr>
                      <w:p w14:paraId="7C8E39A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745EF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1495D543"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D1D2C2F"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Sfagnu donormateriāla ievākšana donorteritorijās</w:t>
                        </w:r>
                      </w:p>
                    </w:tc>
                    <w:tc>
                      <w:tcPr>
                        <w:tcW w:w="1418" w:type="dxa"/>
                        <w:tcBorders>
                          <w:top w:val="single" w:sz="4" w:space="0" w:color="auto"/>
                          <w:left w:val="nil"/>
                          <w:bottom w:val="single" w:sz="4" w:space="0" w:color="auto"/>
                          <w:right w:val="single" w:sz="4" w:space="0" w:color="auto"/>
                        </w:tcBorders>
                        <w:vAlign w:val="center"/>
                      </w:tcPr>
                      <w:p w14:paraId="0334BF9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g</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9A61C3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6</w:t>
                        </w:r>
                      </w:p>
                    </w:tc>
                  </w:tr>
                  <w:tr w:rsidR="00B64300" w:rsidRPr="00B64300" w14:paraId="45BF489D"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3231CF1"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Purva augu reintrodukcij</w:t>
                        </w:r>
                        <w:r w:rsidRPr="00B64300">
                          <w:rPr>
                            <w:rFonts w:ascii="Times New Roman" w:hAnsi="Times New Roman" w:cs="Times New Roman"/>
                          </w:rPr>
                          <w:t>a (stādīšana, izkliedēšana)</w:t>
                        </w:r>
                      </w:p>
                    </w:tc>
                    <w:tc>
                      <w:tcPr>
                        <w:tcW w:w="1418" w:type="dxa"/>
                        <w:tcBorders>
                          <w:top w:val="single" w:sz="4" w:space="0" w:color="auto"/>
                          <w:left w:val="nil"/>
                          <w:bottom w:val="single" w:sz="4" w:space="0" w:color="auto"/>
                          <w:right w:val="single" w:sz="4" w:space="0" w:color="auto"/>
                        </w:tcBorders>
                        <w:vAlign w:val="center"/>
                      </w:tcPr>
                      <w:p w14:paraId="051A2CD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836B4B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000</w:t>
                        </w:r>
                      </w:p>
                    </w:tc>
                  </w:tr>
                  <w:tr w:rsidR="00B64300" w:rsidRPr="00B64300" w14:paraId="0F4C507A"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651861A"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Stādmateriāla (purva augu) nogādāšana stādīšanas teritorijā</w:t>
                        </w:r>
                      </w:p>
                    </w:tc>
                    <w:tc>
                      <w:tcPr>
                        <w:tcW w:w="1418" w:type="dxa"/>
                        <w:tcBorders>
                          <w:top w:val="single" w:sz="4" w:space="0" w:color="auto"/>
                          <w:left w:val="nil"/>
                          <w:bottom w:val="single" w:sz="4" w:space="0" w:color="auto"/>
                          <w:right w:val="single" w:sz="4" w:space="0" w:color="auto"/>
                        </w:tcBorders>
                        <w:vAlign w:val="center"/>
                      </w:tcPr>
                      <w:p w14:paraId="10926FD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m</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CD916C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w:t>
                        </w:r>
                      </w:p>
                    </w:tc>
                  </w:tr>
                </w:tbl>
                <w:p w14:paraId="7DB80CEB" w14:textId="77777777" w:rsidR="00B64300" w:rsidRPr="00B64300" w:rsidRDefault="00B64300" w:rsidP="00B64300">
                  <w:pPr>
                    <w:jc w:val="left"/>
                    <w:rPr>
                      <w:rFonts w:ascii="Times New Roman" w:eastAsia="Times New Roman" w:hAnsi="Times New Roman" w:cs="Times New Roman"/>
                      <w:b/>
                      <w:bCs/>
                      <w:color w:val="000000"/>
                      <w:lang w:eastAsia="lv-LV"/>
                    </w:rPr>
                  </w:pPr>
                </w:p>
              </w:tc>
            </w:tr>
          </w:tbl>
          <w:p w14:paraId="2B5FA07B" w14:textId="77777777" w:rsidR="00B64300" w:rsidRPr="00B64300" w:rsidRDefault="00B64300" w:rsidP="00B64300">
            <w:pPr>
              <w:ind w:firstLine="0"/>
              <w:jc w:val="left"/>
              <w:rPr>
                <w:rFonts w:ascii="Times New Roman" w:hAnsi="Times New Roman" w:cs="Times New Roman"/>
              </w:rPr>
            </w:pPr>
          </w:p>
        </w:tc>
      </w:tr>
      <w:tr w:rsidR="00B64300" w:rsidRPr="00B64300" w14:paraId="71F8493A" w14:textId="77777777" w:rsidTr="004C2B0D">
        <w:trPr>
          <w:trHeight w:val="567"/>
        </w:trPr>
        <w:tc>
          <w:tcPr>
            <w:tcW w:w="2093" w:type="dxa"/>
          </w:tcPr>
          <w:p w14:paraId="21880CAC" w14:textId="77777777" w:rsidR="00B64300" w:rsidRPr="00B64300" w:rsidRDefault="00B64300" w:rsidP="00B64300">
            <w:pPr>
              <w:ind w:firstLine="0"/>
              <w:jc w:val="left"/>
              <w:rPr>
                <w:rFonts w:ascii="Times New Roman" w:hAnsi="Times New Roman" w:cs="Times New Roman"/>
                <w:b/>
                <w:highlight w:val="yellow"/>
              </w:rPr>
            </w:pPr>
            <w:r w:rsidRPr="00B64300">
              <w:rPr>
                <w:rFonts w:ascii="Times New Roman" w:hAnsi="Times New Roman" w:cs="Times New Roman"/>
                <w:b/>
              </w:rPr>
              <w:t xml:space="preserve">Līdzšinējā pieredze Latvijā </w:t>
            </w:r>
          </w:p>
        </w:tc>
        <w:tc>
          <w:tcPr>
            <w:tcW w:w="7116" w:type="dxa"/>
          </w:tcPr>
          <w:p w14:paraId="7B5AECA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tvijā ir jau </w:t>
            </w:r>
            <w:proofErr w:type="gramStart"/>
            <w:r w:rsidRPr="00B64300">
              <w:rPr>
                <w:rFonts w:ascii="Times New Roman" w:hAnsi="Times New Roman" w:cs="Times New Roman"/>
              </w:rPr>
              <w:t>vairāk kā</w:t>
            </w:r>
            <w:proofErr w:type="gramEnd"/>
            <w:r w:rsidRPr="00B64300">
              <w:rPr>
                <w:rFonts w:ascii="Times New Roman" w:hAnsi="Times New Roman" w:cs="Times New Roman"/>
              </w:rPr>
              <w:t xml:space="preserve"> 10 gadu dokumentēta pieredze izstrādātu kūdrāju renaturalizācijā, veicot mērķtiecīga ūdens līmeņa paaugstināšanu, bez purvu augu reintrodukcijas. </w:t>
            </w:r>
            <w:proofErr w:type="gramStart"/>
            <w:r w:rsidRPr="00B64300">
              <w:rPr>
                <w:rFonts w:ascii="Times New Roman" w:hAnsi="Times New Roman" w:cs="Times New Roman"/>
              </w:rPr>
              <w:t>Daudzās teritorijās,</w:t>
            </w:r>
            <w:proofErr w:type="gramEnd"/>
            <w:r w:rsidRPr="00B64300">
              <w:rPr>
                <w:rFonts w:ascii="Times New Roman" w:hAnsi="Times New Roman" w:cs="Times New Roman"/>
              </w:rPr>
              <w:t xml:space="preserve"> ūdens līmenis paaugstinājies un notikusi purva veģetācijas pašatjaunošanās (skat. 4.4. nodaļu), aizsērējot grāvjiem (arī bebru darbības ietekmē). Pie mums ir maza pieredze purva augu reintrodukcijā.</w:t>
            </w:r>
          </w:p>
          <w:p w14:paraId="6A3608D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Renaturalizācija īstenota 2006. gadā LIFE projektā “Mitrāju aizsardzība </w:t>
            </w:r>
            <w:proofErr w:type="gramStart"/>
            <w:r w:rsidRPr="00B64300">
              <w:rPr>
                <w:rFonts w:ascii="Times New Roman" w:hAnsi="Times New Roman" w:cs="Times New Roman"/>
              </w:rPr>
              <w:t>Ķemeru nacionālajā parkā</w:t>
            </w:r>
            <w:proofErr w:type="gramEnd"/>
            <w:r w:rsidRPr="00B64300">
              <w:rPr>
                <w:rFonts w:ascii="Times New Roman" w:hAnsi="Times New Roman" w:cs="Times New Roman"/>
              </w:rPr>
              <w:t>” (LIFE02 NAT/LV/008496). Ķemeru tīreļa ziemeļrietumu daļā notikusi veiksmīga hidroloģiskā režīma atjaunošana, būvējot kūdras aizsprostus uz grāvjiem un veidojot citas hidrotehniskas būves. Rezultātā paaugstināts ūdens līmenis un daļēji applūdināti bijušie kūdras ieguves lauki, kur sekmīgi notiek purva veģetācijas atjaunošanās (Ķuze, Priede 2008). Šajā teritorijā, kur renaturalizācija notikusi vairāk nekā 20 gadus pēc kūdras ieguves pārtraukšanas, netika veikti speciāli virsmas sagatavošanas darbi vai apauguma novākšana, tomēr rezultāti lielākajā daļā teritorijas ir labi. To, visticamāk, sekmējis dabiskā augstā purva tuvums (sēklu un sporu donorteritorija) (Priede 2013).</w:t>
            </w:r>
          </w:p>
          <w:p w14:paraId="51138F1B" w14:textId="278B5CDC" w:rsidR="00B64300" w:rsidRPr="004C2B0D" w:rsidRDefault="00B64300" w:rsidP="004C2B0D">
            <w:pPr>
              <w:ind w:firstLine="0"/>
              <w:rPr>
                <w:rFonts w:ascii="Times New Roman" w:hAnsi="Times New Roman" w:cs="Times New Roman"/>
              </w:rPr>
            </w:pPr>
            <w:r w:rsidRPr="00B64300">
              <w:rPr>
                <w:rFonts w:ascii="Times New Roman" w:hAnsi="Times New Roman" w:cs="Times New Roman"/>
              </w:rPr>
              <w:t>2012. gada rudenī veikts sfagnu stādīšanas eksperiments Lielsalas purvā, kur izkliedēti turpat netālu ievāktie sfagni (Cupruns</w:t>
            </w:r>
            <w:r w:rsidR="009B5BE4">
              <w:rPr>
                <w:rFonts w:ascii="Times New Roman" w:hAnsi="Times New Roman" w:cs="Times New Roman"/>
              </w:rPr>
              <w:t xml:space="preserve"> u.</w:t>
            </w:r>
            <w:r w:rsidRPr="00B64300">
              <w:rPr>
                <w:rFonts w:ascii="Times New Roman" w:hAnsi="Times New Roman" w:cs="Times New Roman"/>
              </w:rPr>
              <w:t xml:space="preserve">c. 2012). Apsekojot teritoriju 2014. gada vasarā Latvijas Universitātes Bioloģijas institūta pētnieki secināja, ka sfagnu izdzīvošana pēc diviem gadiem ir vāja – galvenokārt tādēļ, ka kūdras virsma ir pārāk </w:t>
            </w:r>
            <w:proofErr w:type="gramStart"/>
            <w:r w:rsidRPr="00B64300">
              <w:rPr>
                <w:rFonts w:ascii="Times New Roman" w:hAnsi="Times New Roman" w:cs="Times New Roman"/>
              </w:rPr>
              <w:t>sausa vai arī ūdens līmenim raksturīgas</w:t>
            </w:r>
            <w:proofErr w:type="gramEnd"/>
            <w:r w:rsidRPr="00B64300">
              <w:rPr>
                <w:rFonts w:ascii="Times New Roman" w:hAnsi="Times New Roman" w:cs="Times New Roman"/>
              </w:rPr>
              <w:t xml:space="preserve"> pārāk lielas svārstības – vasarā, kūdrai izžūstot, veidojas nepiemēroti apstākļi (Priede, Silamiķele 2015). Turpat blakus esošajās renaturalizācijai atstātajās platībās, kur ūdens līmenis tajā pašā laikā bija augstāks (arī veģetācijas sezonā kūdras virsma klāta ar seklu ūdeni), sfagni un citi purva augi bija spontāni ieviesušies jau dažus gadus pēc kūdras ieguves pabeigšanas.</w:t>
            </w:r>
          </w:p>
        </w:tc>
      </w:tr>
      <w:tr w:rsidR="00B64300" w:rsidRPr="00B64300" w14:paraId="21EED38A" w14:textId="77777777" w:rsidTr="00EE0A9C">
        <w:tc>
          <w:tcPr>
            <w:tcW w:w="2093" w:type="dxa"/>
          </w:tcPr>
          <w:p w14:paraId="5D1E32AD"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lastRenderedPageBreak/>
              <w:t>Literatūra</w:t>
            </w:r>
          </w:p>
        </w:tc>
        <w:tc>
          <w:tcPr>
            <w:tcW w:w="7116" w:type="dxa"/>
          </w:tcPr>
          <w:p w14:paraId="6A8AF362"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Cupruns I., Kalniņa L., Ozola I. 2013. Izstrādāto kūdras lauku rekultivācija</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Lielsalas purvā. Ģeogrāfija, Ģeoloģija, Vides zinātne. Referātu tēzes. Latvijas Universitātes 71. zinātniskā konference. Latvijas Universitāte, Rīga, 419–420.</w:t>
            </w:r>
          </w:p>
          <w:p w14:paraId="6FA7DCF3"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Konvalinková P., Bogush P., Hesoun P., Horn P., Konvička M., Lepšová A., Melichar V., Rektoris L.,Štastný J., Zavadil V. 2011. Mined peatlands. In: Řehounková K., Řehounek J., Prach K. (eds.) Near-natural restoration vs. technical reclamation of mining sites in the Czech Republic. University of South Bohemia in Česke Budĕjovice, Česke Budĕjovice, 68‒83.</w:t>
            </w:r>
          </w:p>
          <w:p w14:paraId="15D45B21"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Nusbaums J. 2008. Nosusināšanas ietekmes novēršana augstajos purvos. Grām.: Pakalne, M. (red.) Purvu aizsardzība un apsaimniekošana īpaši aizsargājamās dabas teritorijās Latvijā. Jelgavas tipogrāfija, Rīga, 118–131.</w:t>
            </w:r>
          </w:p>
          <w:p w14:paraId="0EB8B66A"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Nusbaums J., Silamiķele I. 2012. Kūdras izstrādes lauku rekultivēšanas iespējas, problēmas, rezultāti. Ģeogrāfija, Ģeoloģija, Vides zinātne. Referātu tēzes. Latvijas Universitātes 70. zinātniskā konference. Latvijas Universitāte, Rīga, 340–342.</w:t>
            </w:r>
          </w:p>
          <w:p w14:paraId="5F3AC78A"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akalne M. 2013. Pārskats par augsto un pārejas purvu atjaunošanas un apsaimniekošanas pieredzi pasaulē, Eiropā un Latvijā. </w:t>
            </w:r>
            <w:hyperlink r:id="rId14">
              <w:r w:rsidRPr="00B64300">
                <w:rPr>
                  <w:rStyle w:val="InternetLink"/>
                  <w:rFonts w:ascii="Times New Roman" w:hAnsi="Times New Roman" w:cs="Times New Roman"/>
                  <w:color w:val="auto"/>
                  <w:szCs w:val="24"/>
                </w:rPr>
                <w:t>https://nat-programme.daba.gov.lv/upload/File/Augsto_purvu_atjaunosana_Mpakalne.pdf</w:t>
              </w:r>
            </w:hyperlink>
            <w:r w:rsidRPr="00B64300">
              <w:rPr>
                <w:rFonts w:ascii="Times New Roman" w:hAnsi="Times New Roman" w:cs="Times New Roman"/>
                <w:szCs w:val="24"/>
              </w:rPr>
              <w:t>.</w:t>
            </w:r>
          </w:p>
          <w:p w14:paraId="6D05DA76"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Pakalnis R., Sendžikaitė J., Avižienė D. 2008. Experimental preparation of raised bog rehabilitation in the process of peat-cutting. In: Proceedings of the conference „Peat in horticulture and the rehabilitation of peatlands after peat extraction: which issues for tomorrow?” Lamoura: 121–129.</w:t>
            </w:r>
          </w:p>
          <w:p w14:paraId="149ADF33"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riede A. 2013. Changes in vegetation in the former peat milling fields after hydrological restoration in Lielais Ķemeri Mire. In: Pakalne M., Strazdiņa L. (eds.) Raised bog management for biological diversity conservation in Latvia. University of Latvia, Rīga, 207‒215.  </w:t>
            </w:r>
          </w:p>
          <w:p w14:paraId="14716499"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riede A. </w:t>
            </w:r>
            <w:proofErr w:type="gramStart"/>
            <w:r w:rsidRPr="00B64300">
              <w:rPr>
                <w:rFonts w:ascii="Times New Roman" w:hAnsi="Times New Roman" w:cs="Times New Roman"/>
                <w:szCs w:val="24"/>
              </w:rPr>
              <w:t>2017. 7110* Aktīvi augstie purvi un 7120</w:t>
            </w:r>
            <w:proofErr w:type="gramEnd"/>
            <w:r w:rsidRPr="00B64300">
              <w:rPr>
                <w:rFonts w:ascii="Times New Roman" w:hAnsi="Times New Roman" w:cs="Times New Roman"/>
                <w:szCs w:val="24"/>
              </w:rPr>
              <w:t xml:space="preserve"> Degradēti augstie purvi, kuros iespējama vai noris dabiskā atjaunošanās. Grām. Priede A. (red). Aizsargājamo biotopu saglabāšanas vadlīnijas Latvijā. 4. sējums. Purvi, avoti un avoksnāji. Dabas aizsardzības pārvalde, Sigulda, 57–96.</w:t>
            </w:r>
          </w:p>
          <w:p w14:paraId="5D2CF67B"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Priede A., Silamiķele I. 2015. Rekomendācijas izstrādātu kūdras purvu renaturalizācijai. Latvijas Universitātes Bioloģijas institūts, Salaspils.</w:t>
            </w:r>
          </w:p>
          <w:p w14:paraId="20F8AFAB"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Schouten M. G. C. (ed.) 2002. </w:t>
            </w:r>
            <w:r w:rsidRPr="00B64300">
              <w:rPr>
                <w:rFonts w:ascii="Times New Roman" w:hAnsi="Times New Roman" w:cs="Times New Roman"/>
                <w:color w:val="111111"/>
                <w:szCs w:val="24"/>
                <w:shd w:val="clear" w:color="auto" w:fill="FFFFFF"/>
              </w:rPr>
              <w:t>Conservation and restoration of raised bogs: Geological, hydrological, and ecological studies.</w:t>
            </w:r>
            <w:r w:rsidRPr="00B64300">
              <w:rPr>
                <w:rFonts w:ascii="Times New Roman" w:eastAsia="Times New Roman" w:hAnsi="Times New Roman" w:cs="Times New Roman"/>
                <w:color w:val="333333"/>
                <w:szCs w:val="24"/>
                <w:lang w:eastAsia="lv-LV"/>
              </w:rPr>
              <w:t xml:space="preserve"> Nature Conservation and Plant Ecology WIMEK0 Dublin.</w:t>
            </w:r>
          </w:p>
          <w:p w14:paraId="7F77E492"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Schumann M., Joosten H. 2008. Global Peatland Restoration. Manual. Institute of Botany and Landscape Ecology, Greifswald University, Germany.</w:t>
            </w:r>
          </w:p>
          <w:p w14:paraId="3588B0BF"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Quinty, F., Rochefort, L. 2003. Peatland Restoration Guide. 2</w:t>
            </w:r>
            <w:r w:rsidRPr="00B64300">
              <w:rPr>
                <w:rFonts w:ascii="Times New Roman" w:hAnsi="Times New Roman" w:cs="Times New Roman"/>
                <w:szCs w:val="24"/>
                <w:vertAlign w:val="superscript"/>
              </w:rPr>
              <w:t>nd</w:t>
            </w:r>
            <w:r w:rsidRPr="00B64300">
              <w:rPr>
                <w:rFonts w:ascii="Times New Roman" w:hAnsi="Times New Roman" w:cs="Times New Roman"/>
                <w:szCs w:val="24"/>
              </w:rPr>
              <w:t xml:space="preserve"> edition. Québec, Canadian Sphagnum Peat Moss Association and New Brunswick Department of Natural Resources and Energy.</w:t>
            </w:r>
          </w:p>
          <w:p w14:paraId="62BDAEFC" w14:textId="63E9B273" w:rsidR="00B64300" w:rsidRPr="00915890" w:rsidRDefault="00B64300" w:rsidP="004C2B0D">
            <w:pPr>
              <w:ind w:left="62" w:firstLine="0"/>
              <w:rPr>
                <w:rFonts w:ascii="Times New Roman" w:hAnsi="Times New Roman" w:cs="Times New Roman"/>
                <w:sz w:val="21"/>
                <w:szCs w:val="21"/>
              </w:rPr>
            </w:pPr>
            <w:r w:rsidRPr="00B64300">
              <w:rPr>
                <w:rFonts w:ascii="Times New Roman" w:hAnsi="Times New Roman" w:cs="Times New Roman"/>
                <w:szCs w:val="24"/>
              </w:rPr>
              <w:t>Rochefort L., Lode E. 2006. Restoration of Degraded Boreal Peatlands. In: Wieder R. K., Vitt D. H. (eds.) Boreal Peatland Ecosystems. Ecological Studies (Analysis and Synthesis), Vol. 188. Springer, Berlin, Heidelberg</w:t>
            </w:r>
            <w:r w:rsidRPr="00B64300">
              <w:rPr>
                <w:rFonts w:ascii="Times New Roman" w:hAnsi="Times New Roman" w:cs="Times New Roman"/>
                <w:sz w:val="21"/>
                <w:szCs w:val="21"/>
              </w:rPr>
              <w:t>.</w:t>
            </w:r>
          </w:p>
        </w:tc>
      </w:tr>
    </w:tbl>
    <w:p w14:paraId="732439E0" w14:textId="55FA9825" w:rsidR="00B64300" w:rsidRPr="00B64300" w:rsidRDefault="00B64300" w:rsidP="00CA18CA">
      <w:pPr>
        <w:ind w:firstLine="0"/>
        <w:rPr>
          <w:rFonts w:ascii="Times New Roman" w:hAnsi="Times New Roman" w:cs="Times New Roman"/>
          <w:color w:val="auto"/>
        </w:rPr>
      </w:pPr>
    </w:p>
    <w:p w14:paraId="09ABA4ED"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2B57D741" w14:textId="2AE1A278" w:rsidR="00915890" w:rsidRPr="00915890" w:rsidRDefault="00B64300" w:rsidP="002E5441">
      <w:pPr>
        <w:ind w:firstLine="0"/>
        <w:jc w:val="center"/>
        <w:rPr>
          <w:rFonts w:ascii="Times New Roman" w:hAnsi="Times New Roman" w:cs="Times New Roman"/>
          <w:b/>
          <w:bCs/>
          <w:color w:val="auto"/>
        </w:rPr>
      </w:pPr>
      <w:r w:rsidRPr="00915890">
        <w:rPr>
          <w:rFonts w:ascii="Times New Roman" w:hAnsi="Times New Roman" w:cs="Times New Roman"/>
          <w:b/>
          <w:bCs/>
          <w:color w:val="auto"/>
        </w:rPr>
        <w:lastRenderedPageBreak/>
        <w:t>Ūdenskrātuvju veidošana</w:t>
      </w:r>
    </w:p>
    <w:tbl>
      <w:tblPr>
        <w:tblStyle w:val="TableGrid"/>
        <w:tblW w:w="9209" w:type="dxa"/>
        <w:tblLayout w:type="fixed"/>
        <w:tblLook w:val="04A0" w:firstRow="1" w:lastRow="0" w:firstColumn="1" w:lastColumn="0" w:noHBand="0" w:noVBand="1"/>
      </w:tblPr>
      <w:tblGrid>
        <w:gridCol w:w="2235"/>
        <w:gridCol w:w="6974"/>
      </w:tblGrid>
      <w:tr w:rsidR="00B64300" w:rsidRPr="00B64300" w14:paraId="262BE76A" w14:textId="77777777" w:rsidTr="00482B0A">
        <w:tc>
          <w:tcPr>
            <w:tcW w:w="2235" w:type="dxa"/>
          </w:tcPr>
          <w:p w14:paraId="0FC346A9"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74" w:type="dxa"/>
          </w:tcPr>
          <w:p w14:paraId="517A7159"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Šis rekultivācijas veids paredz bijušajā kūdras ieguves vietā vai tās daļā izveidot mākslīgas ūdenskrātuves. Tas ir piemērotākais rekultivācijas veids tādu izstrādāto kūdras ieguves vietu turpmākai izmantošanai, kur purvs veidojies, aizaugot ūdenstilpei. Pēc kūdras izstrādes bijusī kūdras ieguves vieta tiek applūdināta, lai šo teritoriju turpmāk izmantotu dīķsaimniecībā,</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kā ūdensputnu dzīvotni, bioloģiskās daudzveidības saglabāšanai vai rekreācijā. Ilgākā laikā, ja netiek veikti atbilstoši apsaimniekošanas pasākumi (piemēram, niedru pļaušana), paredzama ūdenskrātuves aizaugšana ar zemajiem purviem raksturīgu veģetāciju.</w:t>
            </w:r>
          </w:p>
          <w:p w14:paraId="615B46C3" w14:textId="28763A2B" w:rsidR="00B64300" w:rsidRPr="00B64300" w:rsidRDefault="00B64300" w:rsidP="00B64300">
            <w:pPr>
              <w:ind w:firstLine="0"/>
              <w:rPr>
                <w:rFonts w:ascii="Times New Roman" w:hAnsi="Times New Roman" w:cs="Times New Roman"/>
              </w:rPr>
            </w:pPr>
            <w:bookmarkStart w:id="108" w:name="_Hlk8242136"/>
            <w:r w:rsidRPr="00B64300">
              <w:rPr>
                <w:rFonts w:ascii="Times New Roman" w:hAnsi="Times New Roman" w:cs="Times New Roman"/>
                <w:szCs w:val="24"/>
              </w:rPr>
              <w:t xml:space="preserve">Pēc rekultivācijas turpmākais </w:t>
            </w:r>
            <w:bookmarkEnd w:id="108"/>
            <w:r w:rsidRPr="00B64300">
              <w:rPr>
                <w:rFonts w:ascii="Times New Roman" w:hAnsi="Times New Roman" w:cs="Times New Roman"/>
                <w:b/>
              </w:rPr>
              <w:t xml:space="preserve">nekustamā īpašuma lietošanas mērķis - </w:t>
            </w:r>
            <w:r w:rsidR="00B86785">
              <w:rPr>
                <w:rFonts w:ascii="Times New Roman" w:hAnsi="Times New Roman" w:cs="Times New Roman"/>
              </w:rPr>
              <w:t>Ūdens objektu zeme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w:t>
            </w:r>
            <w:r w:rsidRPr="00B64300">
              <w:rPr>
                <w:rFonts w:ascii="Times New Roman" w:hAnsi="Times New Roman" w:cs="Times New Roman"/>
              </w:rPr>
              <w:t>kods -</w:t>
            </w:r>
            <w:r w:rsidR="009B5BE4">
              <w:rPr>
                <w:rFonts w:ascii="Times New Roman" w:hAnsi="Times New Roman" w:cs="Times New Roman"/>
              </w:rPr>
              <w:t xml:space="preserve"> </w:t>
            </w:r>
            <w:r w:rsidRPr="00B64300">
              <w:rPr>
                <w:rFonts w:ascii="Times New Roman" w:hAnsi="Times New Roman" w:cs="Times New Roman"/>
              </w:rPr>
              <w:t>0301, 0303)</w:t>
            </w:r>
          </w:p>
          <w:p w14:paraId="45AA026D" w14:textId="5376D802" w:rsidR="00B64300" w:rsidRPr="00915890" w:rsidRDefault="00B64300" w:rsidP="00B64300">
            <w:pPr>
              <w:ind w:firstLine="0"/>
              <w:rPr>
                <w:rFonts w:ascii="Times New Roman" w:hAnsi="Times New Roman" w:cs="Times New Roman"/>
              </w:rPr>
            </w:pPr>
            <w:r w:rsidRPr="00B64300">
              <w:rPr>
                <w:rFonts w:ascii="Times New Roman" w:hAnsi="Times New Roman" w:cs="Times New Roman"/>
                <w:b/>
              </w:rPr>
              <w:t xml:space="preserve">Zemes lietošanas veida kategorija – </w:t>
            </w:r>
            <w:r w:rsidRPr="00B64300">
              <w:rPr>
                <w:rFonts w:ascii="Times New Roman" w:hAnsi="Times New Roman" w:cs="Times New Roman"/>
              </w:rPr>
              <w:t>ū</w:t>
            </w:r>
            <w:r w:rsidRPr="00B64300">
              <w:rPr>
                <w:rFonts w:ascii="Times New Roman" w:hAnsi="Times New Roman" w:cs="Times New Roman"/>
                <w:shd w:val="clear" w:color="auto" w:fill="FFFFFF"/>
              </w:rPr>
              <w:t>dens objektu zeme, zemes lietošanas veida identifikators – 052, 053</w:t>
            </w:r>
            <w:r w:rsidRPr="00B64300">
              <w:rPr>
                <w:rFonts w:ascii="Times New Roman" w:eastAsia="Times New Roman" w:hAnsi="Times New Roman" w:cs="Times New Roman"/>
                <w:bCs/>
              </w:rPr>
              <w:t xml:space="preserve"> (</w:t>
            </w:r>
            <w:r w:rsidR="00E16468" w:rsidRPr="00EE0A9C">
              <w:rPr>
                <w:rStyle w:val="FootnoteAnchor"/>
                <w:rFonts w:ascii="Times New Roman" w:eastAsia="Times New Roman" w:hAnsi="Times New Roman" w:cs="Times New Roman"/>
                <w:bCs/>
                <w:vertAlign w:val="baseline"/>
                <w:lang w:eastAsia="lv-LV"/>
              </w:rPr>
              <w:t>M</w:t>
            </w:r>
            <w:r w:rsidR="00E16468">
              <w:rPr>
                <w:rStyle w:val="FootnoteAnchor"/>
                <w:rFonts w:ascii="Times New Roman" w:eastAsia="Times New Roman" w:hAnsi="Times New Roman" w:cs="Times New Roman"/>
                <w:bCs/>
                <w:vertAlign w:val="baseline"/>
                <w:lang w:eastAsia="lv-LV"/>
              </w:rPr>
              <w:t>inistru kabineta 2007. gada 21. augusta</w:t>
            </w:r>
            <w:r w:rsidRPr="00B64300">
              <w:rPr>
                <w:rFonts w:ascii="Times New Roman" w:eastAsia="Times New Roman" w:hAnsi="Times New Roman" w:cs="Times New Roman"/>
                <w:bCs/>
              </w:rPr>
              <w:t xml:space="preserve"> Nr. 562</w:t>
            </w:r>
            <w:r w:rsidRPr="00B64300">
              <w:rPr>
                <w:rFonts w:ascii="Times New Roman" w:eastAsia="Times New Roman" w:hAnsi="Times New Roman" w:cs="Times New Roman"/>
              </w:rPr>
              <w:t xml:space="preserve"> “Noteikumi par zemes lietošanas veidu klasifikācijas kārtību un to noteikšanas kritērijiem”)</w:t>
            </w:r>
            <w:r w:rsidRPr="00B64300">
              <w:rPr>
                <w:rFonts w:ascii="Times New Roman" w:hAnsi="Times New Roman" w:cs="Times New Roman"/>
              </w:rPr>
              <w:t>.</w:t>
            </w:r>
          </w:p>
        </w:tc>
      </w:tr>
      <w:tr w:rsidR="00B64300" w:rsidRPr="00B64300" w14:paraId="40CCA83B" w14:textId="77777777" w:rsidTr="00482B0A">
        <w:tc>
          <w:tcPr>
            <w:tcW w:w="2235" w:type="dxa"/>
          </w:tcPr>
          <w:p w14:paraId="7D59A2D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Apstākļi, kādos ir iespēja ūdenskrātuvju ierīkošana</w:t>
            </w:r>
          </w:p>
          <w:p w14:paraId="72C95AC3" w14:textId="77777777" w:rsidR="00B64300" w:rsidRPr="00B64300" w:rsidRDefault="00B64300" w:rsidP="00B64300">
            <w:pPr>
              <w:ind w:firstLine="0"/>
              <w:rPr>
                <w:rFonts w:ascii="Times New Roman" w:hAnsi="Times New Roman" w:cs="Times New Roman"/>
                <w:b/>
                <w:highlight w:val="yellow"/>
              </w:rPr>
            </w:pPr>
          </w:p>
        </w:tc>
        <w:tc>
          <w:tcPr>
            <w:tcW w:w="6974" w:type="dxa"/>
          </w:tcPr>
          <w:p w14:paraId="31ABD57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Rekultivējamās platības virsmu veidojošās kūdras tips: </w:t>
            </w:r>
            <w:r w:rsidRPr="00B64300">
              <w:rPr>
                <w:rFonts w:ascii="Times New Roman" w:hAnsi="Times New Roman" w:cs="Times New Roman"/>
              </w:rPr>
              <w:t>daļēji ierobežojošs kritērijs</w:t>
            </w:r>
          </w:p>
          <w:p w14:paraId="2828FBFE" w14:textId="464F099E"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Palikušā kūdras slāņa biezums:</w:t>
            </w:r>
            <w:r w:rsidR="00D50F9C">
              <w:rPr>
                <w:rFonts w:ascii="Times New Roman" w:hAnsi="Times New Roman" w:cs="Times New Roman"/>
              </w:rPr>
              <w:t xml:space="preserve"> 0,1-</w:t>
            </w:r>
            <w:r w:rsidRPr="00B64300">
              <w:rPr>
                <w:rFonts w:ascii="Times New Roman" w:hAnsi="Times New Roman" w:cs="Times New Roman"/>
              </w:rPr>
              <w:t>0,15 m</w:t>
            </w:r>
          </w:p>
          <w:p w14:paraId="4757F6DF"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rsējā kūdras slāņa pH: </w:t>
            </w:r>
            <w:r w:rsidRPr="00B64300">
              <w:rPr>
                <w:rFonts w:ascii="Times New Roman" w:hAnsi="Times New Roman" w:cs="Times New Roman"/>
              </w:rPr>
              <w:t>nav būtiski</w:t>
            </w:r>
          </w:p>
          <w:p w14:paraId="14A69A50"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Kūdras sadalīšanās pakāpe: </w:t>
            </w:r>
            <w:r w:rsidRPr="00B64300">
              <w:rPr>
                <w:rFonts w:ascii="Times New Roman" w:hAnsi="Times New Roman" w:cs="Times New Roman"/>
              </w:rPr>
              <w:t>labi sadalījusies zemā purva tipa kūdra</w:t>
            </w:r>
          </w:p>
          <w:p w14:paraId="567AA59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Vidējais gruntsūdens līmenis zem kūdras virsmas: </w:t>
            </w:r>
            <w:r w:rsidRPr="00B64300">
              <w:rPr>
                <w:rFonts w:ascii="Times New Roman" w:hAnsi="Times New Roman" w:cs="Times New Roman"/>
              </w:rPr>
              <w:t>pēc iespējas augstāks</w:t>
            </w:r>
          </w:p>
          <w:p w14:paraId="3A30348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dējais dienu skaits gadā, kad teritorija ir applūdusi: </w:t>
            </w:r>
            <w:r w:rsidRPr="00B64300">
              <w:rPr>
                <w:rFonts w:ascii="Times New Roman" w:hAnsi="Times New Roman" w:cs="Times New Roman"/>
              </w:rPr>
              <w:t>pastāvīgi</w:t>
            </w:r>
          </w:p>
          <w:p w14:paraId="665B02BE"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Purva nogulumi:</w:t>
            </w:r>
            <w:r w:rsidRPr="00B64300">
              <w:rPr>
                <w:rFonts w:ascii="Times New Roman" w:hAnsi="Times New Roman" w:cs="Times New Roman"/>
              </w:rPr>
              <w:t xml:space="preserve"> ierobežojošs faktors</w:t>
            </w:r>
          </w:p>
          <w:p w14:paraId="4C85109C"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Celmainība: </w:t>
            </w:r>
            <w:r w:rsidRPr="00B64300">
              <w:rPr>
                <w:rFonts w:ascii="Times New Roman" w:hAnsi="Times New Roman" w:cs="Times New Roman"/>
              </w:rPr>
              <w:t>nav būtiski</w:t>
            </w:r>
          </w:p>
          <w:p w14:paraId="27DB057E"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Ūdenskrātuvju (dīķu vai dīķu sistēmu) izveide ir piemērotākais rekultivācijas veids tādām kūdras ieguves vietām, kur purvs veidojies, aizaugot ūdenstilpēm vai kur kūdras ieguves laikā nosusināšanā izmantota ūdens atsūknēšana (Šnore 2013). Tas nozīmē, ka, pārtraucot ūdens atsūknēšanu, bijusī ieguves vietas aizpildīsies ar ūdeni. Rekultivācijas veids piemērots teritorijām, kur kūdras slānis izstrādāts līdz purva pamatnes nogulumiem – tad ūdenim būs raksturīga augstāka mineralizācijas pakāpe, tas būs ar neitrālu vai bāzisku pH vērtību, kas nodrošinās labākus apstākļus ūdensaugu un zivju attīstībai.</w:t>
            </w:r>
          </w:p>
          <w:p w14:paraId="186E7DEE"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Lai izveidotu ūdenskrātuvi, jārēķinās ar rekultivējamās platības virsmu veidojošās kūdras tipu, kas</w:t>
            </w:r>
            <w:r w:rsidRPr="00B64300">
              <w:rPr>
                <w:rFonts w:ascii="Times New Roman" w:hAnsi="Times New Roman" w:cs="Times New Roman"/>
                <w:b/>
                <w:szCs w:val="24"/>
              </w:rPr>
              <w:t xml:space="preserve"> </w:t>
            </w:r>
            <w:r w:rsidRPr="00B64300">
              <w:rPr>
                <w:rFonts w:ascii="Times New Roman" w:hAnsi="Times New Roman" w:cs="Times New Roman"/>
                <w:szCs w:val="24"/>
              </w:rPr>
              <w:t>ir daļēji</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ierobežojošs faktors. Ja palikušais kūdras slānis ir augstā purva tipa kūdra, tas liecina par to, ka purvs ir veidojies, pārpurvojoties minerālajiem nogulumiem un tādēļ nebūs pietiekama gruntsūdens pieplūde, kas nepieciešama ūdenskrātuvei. Ar nokrišņu ūdeņu apjomu nebūs pietiekami, lai uzplūdinātu ūdenskrātuvi. Ja kūdrājs pirms applūdināšanas ir ar apaugumu, tad palikušais kūdras slānis ir daļēji ierobežojošs faktors, jo tas veicinās ūdenskrātuves straujāku aizaugšanu, kas savukārt ierobežos tās izmantošanu, piemēram, zivsaimniecībā. Toties, ja ūdenskrātuve tiek plānota vienīgi kā ūdensputnu dzīvotne, tad ūdenskrātuves daļēja aizaugšana ir pat vēlama.</w:t>
            </w:r>
          </w:p>
          <w:p w14:paraId="61E1CE0E" w14:textId="5AA239B8"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Lai izveidotu ūdenskrātuvi, svarīgs ir </w:t>
            </w:r>
            <w:proofErr w:type="gramStart"/>
            <w:r w:rsidRPr="00B64300">
              <w:rPr>
                <w:rFonts w:ascii="Times New Roman" w:hAnsi="Times New Roman" w:cs="Times New Roman"/>
              </w:rPr>
              <w:t>rekultivējamās teritorijas purva pamatni veidojošo noguluma</w:t>
            </w:r>
            <w:proofErr w:type="gramEnd"/>
            <w:r w:rsidRPr="00B64300">
              <w:rPr>
                <w:rFonts w:ascii="Times New Roman" w:hAnsi="Times New Roman" w:cs="Times New Roman"/>
              </w:rPr>
              <w:t xml:space="preserve"> sastāvs. Ja purva pamatni veido labi vai vidēji caurlaidīgi nogulumi (smilts, mālsmilts), uz tiem izveidot ūdenskrātuvi būs sarežģīti</w:t>
            </w:r>
            <w:proofErr w:type="gramStart"/>
            <w:r w:rsidRPr="00B64300">
              <w:rPr>
                <w:rFonts w:ascii="Times New Roman" w:hAnsi="Times New Roman" w:cs="Times New Roman"/>
              </w:rPr>
              <w:t xml:space="preserve"> vai pat neiespējami</w:t>
            </w:r>
            <w:proofErr w:type="gramEnd"/>
            <w:r w:rsidRPr="00B64300">
              <w:rPr>
                <w:rFonts w:ascii="Times New Roman" w:hAnsi="Times New Roman" w:cs="Times New Roman"/>
              </w:rPr>
              <w:t>. Iespējams, rekultivācijas veidu varēs īstenot, ja virs labi vai vidēji caurlaidīgās purva pamatnes tiks atstāts noteikta biezuma kūdras slānis, kurš neļaus ūdenim aizplūst. Ieteicamā kūdras sadalīšanās pakāpe 45–50</w:t>
            </w:r>
            <w:r w:rsidR="009B5BE4">
              <w:rPr>
                <w:rFonts w:ascii="Times New Roman" w:hAnsi="Times New Roman" w:cs="Times New Roman"/>
              </w:rPr>
              <w:t> </w:t>
            </w:r>
            <w:r w:rsidRPr="00B64300">
              <w:rPr>
                <w:rFonts w:ascii="Times New Roman" w:hAnsi="Times New Roman" w:cs="Times New Roman"/>
              </w:rPr>
              <w:t>% vai lielāka. Ja purva pamatni veido mazcaurlaidīgi nogulumi (smalks aleirīts, smilšmāls) vai necaurlaidīgi nogulumi (piemēram, māls), tad ūdenskrātuvi ir iespējams izveidot, jo tajā uzkrāsies ūdens.</w:t>
            </w:r>
          </w:p>
          <w:p w14:paraId="2EAACA93"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lastRenderedPageBreak/>
              <w:t>Tāpat būtisks priekšnosacījums ūdenskrātuves izveidei ir rekultivējamās teritorijas hidroloģiskie un hidroģeoloģiskie apstākļi (ūdens pieplūdes veids). Jānovērtē, kā teritorija iegūs ūdeni: no nokrišņiem, no virsūdeņiem (ūdenstecēm, grāvjiem) vai pazemes ūdeņiem un kāda ir šo pieplūdes avotu proporcija (Korhonen 2008).</w:t>
            </w:r>
          </w:p>
          <w:p w14:paraId="692A3AEC"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Izvēlētā rekultivācijas veida īstenošanai hidroloģiskie apstākļi ir piemēroti:</w:t>
            </w:r>
          </w:p>
          <w:p w14:paraId="1423618E" w14:textId="77777777" w:rsidR="00B64300" w:rsidRPr="00B64300" w:rsidRDefault="00B64300" w:rsidP="00B64300">
            <w:pPr>
              <w:numPr>
                <w:ilvl w:val="0"/>
                <w:numId w:val="38"/>
              </w:numPr>
              <w:rPr>
                <w:rFonts w:ascii="Times New Roman" w:hAnsi="Times New Roman" w:cs="Times New Roman"/>
              </w:rPr>
            </w:pPr>
            <w:r w:rsidRPr="00B64300">
              <w:rPr>
                <w:rFonts w:ascii="Times New Roman" w:hAnsi="Times New Roman" w:cs="Times New Roman"/>
                <w:szCs w:val="24"/>
              </w:rPr>
              <w:t>ja ir pietiekami laba gruntsūdens pieplūde starppauguru ieplakās un gruntsūdens līmenis ir augsts – šādi apstākļi nodrošinās stabilu ūdens līmeni ūdenskrātuvē;</w:t>
            </w:r>
          </w:p>
          <w:p w14:paraId="2C6234B1" w14:textId="77777777" w:rsidR="00B64300" w:rsidRPr="00B64300" w:rsidRDefault="00B64300" w:rsidP="00B64300">
            <w:pPr>
              <w:numPr>
                <w:ilvl w:val="0"/>
                <w:numId w:val="38"/>
              </w:numPr>
              <w:rPr>
                <w:rFonts w:ascii="Times New Roman" w:hAnsi="Times New Roman" w:cs="Times New Roman"/>
              </w:rPr>
            </w:pPr>
            <w:r w:rsidRPr="00B64300">
              <w:rPr>
                <w:rFonts w:ascii="Times New Roman" w:hAnsi="Times New Roman" w:cs="Times New Roman"/>
              </w:rPr>
              <w:t>ja plānotā rekultivācijas vieta robežojas ar ūdensteci, kuras gada vidējais ūdens līmenis pārsniedz rekultivējamās teritorijas virsmas augstuma atzīmi.</w:t>
            </w:r>
          </w:p>
          <w:p w14:paraId="4E8C354E"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Hidroloģiskie apstākļi nav piemēroti ūdenskrātuves izveidei, ja teritorijas galvenais barošanās veids ir nokrišņi. Nokrišņi nenodrošina ūdenskrātuves izveidei nepieciešamo ūdens līmeni visu gadu.</w:t>
            </w:r>
          </w:p>
          <w:p w14:paraId="50AABACA" w14:textId="10D23BDF" w:rsidR="00B64300" w:rsidRPr="00482B0A" w:rsidRDefault="00B64300" w:rsidP="00B64300">
            <w:pPr>
              <w:ind w:firstLine="0"/>
              <w:rPr>
                <w:rFonts w:ascii="Times New Roman" w:hAnsi="Times New Roman" w:cs="Times New Roman"/>
                <w:szCs w:val="24"/>
              </w:rPr>
            </w:pPr>
            <w:r w:rsidRPr="00B64300">
              <w:rPr>
                <w:rFonts w:ascii="Times New Roman" w:hAnsi="Times New Roman" w:cs="Times New Roman"/>
              </w:rPr>
              <w:t>Rekultivējamajā vietā vēlams veikt hidrotehniskos aprēķinus vai hidroģeoloģisko modelēšanu par pienākošā ūdens daudzumu un tā iztvaikošanas daudzumu. Hidrotehniskie aprēķini</w:t>
            </w:r>
            <w:proofErr w:type="gramStart"/>
            <w:r w:rsidRPr="00B64300">
              <w:rPr>
                <w:rFonts w:ascii="Times New Roman" w:hAnsi="Times New Roman" w:cs="Times New Roman"/>
              </w:rPr>
              <w:t xml:space="preserve"> vai modelēšana ir jāveic, lai konstatētu, cik lielā rekultivējamās teritorijas daļā iespējams ieviest plānoto rekultivācijas veidu, cik dziļa būs plānotā ūdenskrātuve un vai ūdens pārklās plānotās ūdenstilpes teritoriju visu gadu</w:t>
            </w:r>
            <w:proofErr w:type="gramEnd"/>
            <w:r w:rsidRPr="00B64300">
              <w:rPr>
                <w:rFonts w:ascii="Times New Roman" w:hAnsi="Times New Roman" w:cs="Times New Roman"/>
              </w:rPr>
              <w:t>.</w:t>
            </w:r>
          </w:p>
        </w:tc>
      </w:tr>
      <w:tr w:rsidR="00B64300" w:rsidRPr="00B64300" w14:paraId="5F824E59" w14:textId="77777777" w:rsidTr="00482B0A">
        <w:tc>
          <w:tcPr>
            <w:tcW w:w="2235" w:type="dxa"/>
          </w:tcPr>
          <w:p w14:paraId="065EB8E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Veicamo darbu plānošana</w:t>
            </w:r>
          </w:p>
          <w:p w14:paraId="7AE824BF" w14:textId="77777777" w:rsidR="00B64300" w:rsidRPr="00B64300" w:rsidRDefault="00B64300" w:rsidP="00B64300">
            <w:pPr>
              <w:ind w:firstLine="0"/>
              <w:rPr>
                <w:rFonts w:ascii="Times New Roman" w:hAnsi="Times New Roman" w:cs="Times New Roman"/>
                <w:b/>
                <w:sz w:val="24"/>
                <w:szCs w:val="24"/>
              </w:rPr>
            </w:pPr>
          </w:p>
        </w:tc>
        <w:tc>
          <w:tcPr>
            <w:tcW w:w="6974" w:type="dxa"/>
          </w:tcPr>
          <w:p w14:paraId="36D6A162"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Plānojot kūdras ieguves vietā ūdenstilpes izveidošanu, jāņem vērā virkne nosacījumu:</w:t>
            </w:r>
          </w:p>
          <w:p w14:paraId="62F9F8F4" w14:textId="77777777" w:rsidR="00B64300" w:rsidRPr="00B64300" w:rsidRDefault="00B64300" w:rsidP="00B64300">
            <w:pPr>
              <w:pStyle w:val="ListParagraph"/>
              <w:numPr>
                <w:ilvl w:val="0"/>
                <w:numId w:val="39"/>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2AD08601"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szCs w:val="24"/>
              </w:rPr>
              <w:t>ja rekultivējamajā teritorijā joprojām notiek kūdras ieguve, jāpārliecinās, vai izvēlētais rekultivācijas veids atbilst derīgo izrakteņu ieguves projektam;</w:t>
            </w:r>
          </w:p>
          <w:p w14:paraId="1CB19448"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szCs w:val="24"/>
              </w:rPr>
              <w:t>ja rekultivācijas pasākumu ir paredzēts īstenot kūdras ieguves vietā, kur kūdras ieguve ir sen pārtraukta, jāpārliecinās, vai atbilstoši ietekmes uz vidi novērtējumu reglamentējošiem normatīvajiem aktiem nav nepieciešams veikt ietekmes uz vidi sākotnējo izvērtējumu vai ietekmes uz vidi novērtējumu;</w:t>
            </w:r>
          </w:p>
          <w:p w14:paraId="63923F4F" w14:textId="77777777" w:rsidR="00B64300" w:rsidRPr="00B64300" w:rsidRDefault="00B64300" w:rsidP="00B64300">
            <w:pPr>
              <w:numPr>
                <w:ilvl w:val="0"/>
                <w:numId w:val="39"/>
              </w:numPr>
              <w:rPr>
                <w:rFonts w:ascii="Times New Roman" w:hAnsi="Times New Roman" w:cs="Times New Roman"/>
                <w:szCs w:val="24"/>
              </w:rPr>
            </w:pPr>
            <w:r w:rsidRPr="00B64300">
              <w:rPr>
                <w:rFonts w:ascii="Times New Roman" w:hAnsi="Times New Roman" w:cs="Times New Roman"/>
              </w:rPr>
              <w:t>jāizvērtē agrāk veiktās ģeoloģiskās izpētes informācija, ģeoloģiskie un hidroģeoloģiskie apstākļi;</w:t>
            </w:r>
          </w:p>
          <w:p w14:paraId="7C939987" w14:textId="77777777" w:rsidR="00B64300" w:rsidRPr="00B64300" w:rsidRDefault="00B64300" w:rsidP="00B64300">
            <w:pPr>
              <w:numPr>
                <w:ilvl w:val="0"/>
                <w:numId w:val="39"/>
              </w:numPr>
              <w:rPr>
                <w:rFonts w:ascii="Times New Roman" w:hAnsi="Times New Roman" w:cs="Times New Roman"/>
                <w:szCs w:val="24"/>
              </w:rPr>
            </w:pPr>
            <w:r w:rsidRPr="00B64300">
              <w:rPr>
                <w:rFonts w:ascii="Times New Roman" w:hAnsi="Times New Roman" w:cs="Times New Roman"/>
              </w:rPr>
              <w:t>jāizvērtē plānotā rekultivācijas veida īstenošanas ietekme uz robežojošo zemju izmantošanas veidu;</w:t>
            </w:r>
          </w:p>
          <w:p w14:paraId="4575DC75"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rPr>
              <w:t xml:space="preserve">jāņem vērā, </w:t>
            </w:r>
            <w:proofErr w:type="gramStart"/>
            <w:r w:rsidRPr="00B64300">
              <w:rPr>
                <w:rFonts w:ascii="Times New Roman" w:hAnsi="Times New Roman" w:cs="Times New Roman"/>
              </w:rPr>
              <w:t>ka dīķis vai dīķu sistēma ir mākslīgi veidota ūdenstilpe, kas atbilstoši normatīvajam regulējuma tiek klasificēta</w:t>
            </w:r>
            <w:proofErr w:type="gramEnd"/>
            <w:r w:rsidRPr="00B64300">
              <w:rPr>
                <w:rFonts w:ascii="Times New Roman" w:hAnsi="Times New Roman" w:cs="Times New Roman"/>
              </w:rPr>
              <w:t xml:space="preserve"> kā hidrotehniska būve, jāievēro normatīvie akti par meliorācijas sistēmu un hidrotehnisko būvju būvniecību;</w:t>
            </w:r>
          </w:p>
          <w:p w14:paraId="55975DA1" w14:textId="77777777" w:rsidR="00B64300" w:rsidRPr="00B64300" w:rsidRDefault="00B64300" w:rsidP="00B64300">
            <w:pPr>
              <w:numPr>
                <w:ilvl w:val="0"/>
                <w:numId w:val="41"/>
              </w:numPr>
              <w:rPr>
                <w:rFonts w:ascii="Times New Roman" w:hAnsi="Times New Roman" w:cs="Times New Roman"/>
                <w:i/>
                <w:szCs w:val="24"/>
              </w:rPr>
            </w:pPr>
            <w:r w:rsidRPr="00B64300">
              <w:rPr>
                <w:rFonts w:ascii="Times New Roman" w:hAnsi="Times New Roman" w:cs="Times New Roman"/>
                <w:szCs w:val="24"/>
              </w:rPr>
              <w:t xml:space="preserve">saskaņā ar meliorācijas sistēmu un hidrotehnisko būvju būvniecību reglamentējošajiem normatīvajiem aktiem ir jāizstrādā būvprojekts un jānodrošina tā saskaņošana; </w:t>
            </w:r>
          </w:p>
          <w:p w14:paraId="2AEFBD42" w14:textId="77777777" w:rsidR="00B64300" w:rsidRPr="00B64300" w:rsidRDefault="00B64300" w:rsidP="00B64300">
            <w:pPr>
              <w:numPr>
                <w:ilvl w:val="0"/>
                <w:numId w:val="41"/>
              </w:numPr>
              <w:rPr>
                <w:rFonts w:ascii="Times New Roman" w:hAnsi="Times New Roman" w:cs="Times New Roman"/>
                <w:szCs w:val="24"/>
              </w:rPr>
            </w:pPr>
            <w:r w:rsidRPr="00B64300">
              <w:rPr>
                <w:rFonts w:ascii="Times New Roman" w:hAnsi="Times New Roman" w:cs="Times New Roman"/>
              </w:rPr>
              <w:t>jāveic būvniecības projektā ietverto risinājumu īstenošana – ūdenskrātuves un hidrotehnisko būvju būvniecība;</w:t>
            </w:r>
          </w:p>
          <w:p w14:paraId="4A3C69AA" w14:textId="77777777" w:rsidR="00B64300" w:rsidRPr="00B64300" w:rsidRDefault="00B64300" w:rsidP="00B64300">
            <w:pPr>
              <w:numPr>
                <w:ilvl w:val="0"/>
                <w:numId w:val="40"/>
              </w:numPr>
              <w:rPr>
                <w:rFonts w:ascii="Times New Roman" w:hAnsi="Times New Roman" w:cs="Times New Roman"/>
                <w:szCs w:val="24"/>
              </w:rPr>
            </w:pPr>
            <w:r w:rsidRPr="00B64300">
              <w:rPr>
                <w:rFonts w:ascii="Times New Roman" w:hAnsi="Times New Roman" w:cs="Times New Roman"/>
              </w:rPr>
              <w:t xml:space="preserve">pirms appludināšanas ir pilnībā jāveic teritorijas attīrīšanas no apauguma, celmiem un un esošo iekārtu, sistēmu demontāža; </w:t>
            </w:r>
          </w:p>
          <w:p w14:paraId="0AAE6CB0" w14:textId="77777777" w:rsidR="00B64300" w:rsidRPr="00B64300" w:rsidRDefault="00B64300" w:rsidP="00B64300">
            <w:pPr>
              <w:numPr>
                <w:ilvl w:val="0"/>
                <w:numId w:val="40"/>
              </w:numPr>
              <w:rPr>
                <w:rFonts w:ascii="Times New Roman" w:hAnsi="Times New Roman" w:cs="Times New Roman"/>
                <w:szCs w:val="24"/>
              </w:rPr>
            </w:pPr>
            <w:r w:rsidRPr="00B64300">
              <w:rPr>
                <w:rFonts w:ascii="Times New Roman" w:hAnsi="Times New Roman" w:cs="Times New Roman"/>
              </w:rPr>
              <w:t>atbilstoši projektam jāveic nosusināšanas sistēmas elementu un hidrotehnisko būvju pārbūve vai likvidācija;</w:t>
            </w:r>
          </w:p>
          <w:p w14:paraId="01456D64" w14:textId="6E26BEAC" w:rsidR="00B64300" w:rsidRPr="00482B0A" w:rsidRDefault="00B64300" w:rsidP="00482B0A">
            <w:pPr>
              <w:numPr>
                <w:ilvl w:val="0"/>
                <w:numId w:val="40"/>
              </w:numPr>
              <w:rPr>
                <w:rFonts w:ascii="Times New Roman" w:hAnsi="Times New Roman" w:cs="Times New Roman"/>
                <w:szCs w:val="24"/>
              </w:rPr>
            </w:pPr>
            <w:r w:rsidRPr="00B64300">
              <w:rPr>
                <w:rFonts w:ascii="Times New Roman" w:hAnsi="Times New Roman" w:cs="Times New Roman"/>
              </w:rPr>
              <w:t>Jāizvērtē krastu noturība, j</w:t>
            </w:r>
            <w:r w:rsidR="009B5BE4">
              <w:rPr>
                <w:rFonts w:ascii="Times New Roman" w:hAnsi="Times New Roman" w:cs="Times New Roman"/>
              </w:rPr>
              <w:t>a nepieciešams jāveic to nostipr</w:t>
            </w:r>
            <w:r w:rsidRPr="00B64300">
              <w:rPr>
                <w:rFonts w:ascii="Times New Roman" w:hAnsi="Times New Roman" w:cs="Times New Roman"/>
              </w:rPr>
              <w:t>ināšana.</w:t>
            </w:r>
          </w:p>
        </w:tc>
      </w:tr>
      <w:tr w:rsidR="00B64300" w:rsidRPr="00B64300" w14:paraId="383A6F5E" w14:textId="77777777" w:rsidTr="00482B0A">
        <w:tc>
          <w:tcPr>
            <w:tcW w:w="2235" w:type="dxa"/>
          </w:tcPr>
          <w:p w14:paraId="25048EF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Ūdenskrātuvju izveide</w:t>
            </w:r>
          </w:p>
          <w:p w14:paraId="3AEC73FD" w14:textId="77777777" w:rsidR="00B64300" w:rsidRPr="00B64300" w:rsidRDefault="00B64300" w:rsidP="00B64300">
            <w:pPr>
              <w:ind w:firstLine="0"/>
              <w:jc w:val="left"/>
              <w:rPr>
                <w:rFonts w:ascii="Times New Roman" w:hAnsi="Times New Roman" w:cs="Times New Roman"/>
                <w:sz w:val="24"/>
                <w:szCs w:val="24"/>
              </w:rPr>
            </w:pPr>
          </w:p>
        </w:tc>
        <w:tc>
          <w:tcPr>
            <w:tcW w:w="6974" w:type="dxa"/>
          </w:tcPr>
          <w:p w14:paraId="1C2A92D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izlemts, ka ūdenskrātuves veidošana ir piemērotākais rekultivācijas veids, pirms applūdināšanas ir lietderīgi izvākt visu kūdras slāni, jo pēc applūdināšanas tas var uzpeldēt (Šnore 2013).</w:t>
            </w:r>
          </w:p>
          <w:p w14:paraId="28502B7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 xml:space="preserve">Kūdrājiem, kuri pirms applūdināšanas ir bez apauguma (uz tiem vēl nav izveidojusies veģetācija), virsējais kūdras slānis ir jānorok, atstājot to pēc </w:t>
            </w:r>
            <w:r w:rsidRPr="00B64300">
              <w:rPr>
                <w:rFonts w:ascii="Times New Roman" w:hAnsi="Times New Roman" w:cs="Times New Roman"/>
              </w:rPr>
              <w:lastRenderedPageBreak/>
              <w:t xml:space="preserve">iespējas mazāku (atstājot ne vairāk par 0,1–0,15 m), jo atlikušais kūdras slānis var uzpeldēt. Ūdenskrātuvju izveidošana </w:t>
            </w:r>
            <w:proofErr w:type="gramStart"/>
            <w:r w:rsidRPr="00B64300">
              <w:rPr>
                <w:rFonts w:ascii="Times New Roman" w:hAnsi="Times New Roman" w:cs="Times New Roman"/>
              </w:rPr>
              <w:t>ir piemērots</w:t>
            </w:r>
            <w:proofErr w:type="gramEnd"/>
            <w:r w:rsidRPr="00B64300">
              <w:rPr>
                <w:rFonts w:ascii="Times New Roman" w:hAnsi="Times New Roman" w:cs="Times New Roman"/>
              </w:rPr>
              <w:t xml:space="preserve"> rekultivācijas veids teritorijās, kur kūdras slānis izstrādāts līdz purva pamatnes nogulumiem – tad ūdeņiem būs raksturīga augsta mineralizācijas pakāpe, augsts pH u. c. hidroķīmiski rādītāji, kas nav parasti raksturīgi purvu ūdeņiem (Kļaviņš u. c. 2011). Tādas gan būs tikai relatīvi sen pamestas kūdras ieguves vietas, jo pēdējos gadu desmitos atstāts vismaz 0,3 m neizstrādātas kūdras slānis, vidēji pat vairāk (0,5‒0,6 m) (Šnore 2013).</w:t>
            </w:r>
          </w:p>
          <w:p w14:paraId="269FE9D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irms appludināšanas ir pilnībā jāveic kūdras ieguves vietas tehnoloģisko ceļu demontāža, caurteku un citu kūdras ieguves vietas nosusināšanas sistēmas elementu demontāža. Kūdras ieguves vietās, kur ūdens novadīšana no teritorijas notikusi pa novadgrāvjiem, iepriekš izveidotās nosusināšanas sistēmas elementi un hidrotehniskās būves jāpārbūvē vai jālikvidē.  Tas jādara atbilstoši projektā ietvertajiem tehniskajiem risinājumiem. Jāīsteno būvniecības projektā ietvertie risinājumi – jāveic ūdenskrātuves un hidrotehnisko būvju būvniecība.</w:t>
            </w:r>
          </w:p>
          <w:p w14:paraId="5FD9C73F"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Lai novērstu ūdenskrātuves krastu noskalošanos viļņu darbības un ledus ietekmē, tos veido slīpus (nogāzes slīpumus veido atbilstoši projektam), norokot ar ekskavatoru, pirms ūdenskrātuve aizpildās ar ūdeni. Krastu eroziju var ierobežot arī, ja pirms uzpludināšanas ūdenskrātuves gultnē un piekrastē ļauj attīstīties daudzgadīgai veģetācijai. Slīpi krasti nepieciešami arī drošības apsvērumu dēļ.</w:t>
            </w:r>
          </w:p>
          <w:p w14:paraId="40BDB14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Noregulējot ūdens līmeni ūdenskrātuvē, jāizvērtē iespējamā krastu pārbūve un noturība.  Jāsagatavo ūdenskrātuves gultne – no applūduma zonas jāizvāc apaugums, celmi. Ja nepieciešams, veic krastu nostiprināšanu un samazina seklūdens zonu (kur ūdens dziļums pie normālā uzstādinājuma līmeņa ir mazāks par 0,5 m).</w:t>
            </w:r>
          </w:p>
          <w:p w14:paraId="4847A2A6"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Tā kā purva nelīdzenās pamatnes dēļ nekad nav iespējams pilnībā izstrādāt visu kūdras slāni līdz purva pamatnes nogulumiem, kas ūdenstilpju veidošanai būtu optimāls risinājums, izstrādātās platības var uzart, sajaucot atlikušās kūdras slāni ar minerālgrunti un atstājot uz vairākiem gadiem, kā rezultātā var panākt kūdras mineralizāciju un apauguma veidošanos, līdz ar to kūdras uzpeldēšana notiks daudz mazākā mērā, nekā applūdinot uzreiz.</w:t>
            </w:r>
          </w:p>
          <w:p w14:paraId="7F37A5AC" w14:textId="26A262A5"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izstrādātajos kūdras ieguves laukos ir plānots ierīkot ūdenstilpes rekreācijas vajadzībām, īpaši zivju audzēšanai un makšķerēšanai, tad plānotajām ūdenskrātuvē</w:t>
            </w:r>
            <w:r w:rsidR="00D50F9C">
              <w:rPr>
                <w:rFonts w:ascii="Times New Roman" w:hAnsi="Times New Roman" w:cs="Times New Roman"/>
                <w:szCs w:val="24"/>
              </w:rPr>
              <w:t>m jābūt pietiekami dziļām – 1,5-</w:t>
            </w:r>
            <w:r w:rsidRPr="00B64300">
              <w:rPr>
                <w:rFonts w:ascii="Times New Roman" w:hAnsi="Times New Roman" w:cs="Times New Roman"/>
                <w:szCs w:val="24"/>
              </w:rPr>
              <w:t>2,0 m ar atsevišķām dziļākām vietām. Šajā gadījumā tiek ieteicams veikt kūdras ieguvi līdz purva pamatnei, lai ūdenskrātuves pamatnē būtu minerālie nogulumi, kas varētu bagātināt ūdeņus ar galvenajiem neorganiskajiem joniem (kalciju, hidrogēnkarbonātiem u. c.), tādējādi radot labākus apstākļus ūdensaugu un arī zivju populācijas attīstībai, kā arī novērst atlikušā kūdras slāņa uzpeldēšanu. Ūdensaugi nodrošina gan barības bāzi, gan arī dzīves vidi aļģēm, bezmugurkaulniekiem, zivīm un ūdensputniem (Caffrey 1998). Atstājamā kūdras slāņa biezumu nosaka, veicot hidrotehniskos aprēķinus.</w:t>
            </w:r>
          </w:p>
          <w:p w14:paraId="14DBC2DB"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Ja rekultivējamā teritorija tiks izmantota galvenokārt kā dzīvotne ūdensputniem, ūdenskrātuvei nav jābūt dziļai, kā arī ūdens kvalitātei nav īpašu prasību. Atklāta ūdens un virsūdens augāja (visbiežāk niedrāju) mozaīka var veidoties kā ūdensputniem piemērotas platības. Ideāli, ja tiek saglabātas vai speciāli izveidotas salas, kas noder putnu ligzdošanai (Šnore 2013). Bioloģiskās daudzveidības veicināšanai vēlams veidot dažādus dziļumus un izrobotu krasta līniju, kas palielina ekoloģisko nišu un līdz ar to arī sugu daudzveidību.</w:t>
            </w:r>
          </w:p>
          <w:p w14:paraId="4DCEF957"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Ja ūdenskrātuves izveidošanas mērķis ir dabas daudzveidības veicināšana vai palikušā kūdras slāņa pilnīga izstrāde ir ekonomiski neizdevīga vai neiespējama, teritorijas applūdināšanu var veikt uz palikušā kūdras slāņa. Tad ūdenskrātuves pamatni veidos ar organiskajām vielām bagāti nogulumi, kas veicinās ūdenskrātuves aizaugšanu, un tālākā nākotnē veidosies purvs. Ja zem </w:t>
            </w:r>
            <w:r w:rsidRPr="00B64300">
              <w:rPr>
                <w:rFonts w:ascii="Times New Roman" w:hAnsi="Times New Roman" w:cs="Times New Roman"/>
                <w:szCs w:val="24"/>
              </w:rPr>
              <w:lastRenderedPageBreak/>
              <w:t>kūdras ir sapropelis, tad kūdru iegūst līdz sapropeļa nogulumiem un neveic irdināšanu vai aparšanu.</w:t>
            </w:r>
          </w:p>
          <w:p w14:paraId="7774003F" w14:textId="5691A6FE"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hidrotehniskie aprēķini liecina, ka rekultivējamā kūdras ieguves vieta netiks applūdināta pilnībā un paliks neapūdeņotas platības, ir jāplāno citi piemērotāki rekultivācijas veidi vai to kombinācijas.</w:t>
            </w:r>
          </w:p>
        </w:tc>
      </w:tr>
      <w:tr w:rsidR="00B64300" w:rsidRPr="00B64300" w14:paraId="09F58874" w14:textId="77777777" w:rsidTr="00482B0A">
        <w:tc>
          <w:tcPr>
            <w:tcW w:w="2235" w:type="dxa"/>
          </w:tcPr>
          <w:p w14:paraId="34CF340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Klimata pārmaiņu mazināšana</w:t>
            </w:r>
          </w:p>
          <w:p w14:paraId="0C0ACF73" w14:textId="77777777" w:rsidR="00B64300" w:rsidRPr="00B64300" w:rsidRDefault="00B64300" w:rsidP="00B64300">
            <w:pPr>
              <w:ind w:firstLine="0"/>
              <w:rPr>
                <w:rFonts w:ascii="Times New Roman" w:hAnsi="Times New Roman" w:cs="Times New Roman"/>
                <w:b/>
                <w:bCs/>
              </w:rPr>
            </w:pPr>
          </w:p>
        </w:tc>
        <w:tc>
          <w:tcPr>
            <w:tcW w:w="6974" w:type="dxa"/>
          </w:tcPr>
          <w:p w14:paraId="497789FD" w14:textId="0E40C1A5" w:rsidR="00B64300" w:rsidRPr="00915890" w:rsidRDefault="00B64300" w:rsidP="00915890">
            <w:pPr>
              <w:ind w:firstLine="0"/>
              <w:rPr>
                <w:rFonts w:ascii="Times New Roman" w:hAnsi="Times New Roman" w:cs="Times New Roman"/>
              </w:rPr>
            </w:pPr>
            <w:r w:rsidRPr="00B64300">
              <w:rPr>
                <w:rFonts w:ascii="Times New Roman" w:hAnsi="Times New Roman" w:cs="Times New Roman"/>
                <w:szCs w:val="24"/>
              </w:rPr>
              <w:t xml:space="preserve">Ierīkojot ūdenskrātuves, jāizvērtē šī rekultivācijas veida </w:t>
            </w:r>
            <w:r w:rsidRPr="009B5BE4">
              <w:rPr>
                <w:rFonts w:ascii="Times New Roman" w:hAnsi="Times New Roman" w:cs="Times New Roman"/>
              </w:rPr>
              <w:t>paredzamā ietekme uz klimata pārmaiņu mazināsanu. LIFE REstore projektā</w:t>
            </w:r>
            <w:r w:rsidR="00952A72" w:rsidRPr="009B5BE4">
              <w:rPr>
                <w:rFonts w:ascii="Times New Roman" w:hAnsi="Times New Roman" w:cs="Times New Roman"/>
              </w:rPr>
              <w:t xml:space="preserve"> </w:t>
            </w:r>
            <w:r w:rsidR="00952A72" w:rsidRPr="009B5BE4">
              <w:rPr>
                <w:rFonts w:ascii="Times New Roman" w:eastAsia="Times New Roman" w:hAnsi="Times New Roman" w:cs="Times New Roman"/>
                <w:color w:val="000000"/>
                <w:lang w:eastAsia="lv-LV"/>
              </w:rPr>
              <w:t>“Degradēto purvu atbildīga apsaimniekošana un ilgtspējīga izmantošana Latvijā”</w:t>
            </w:r>
            <w:r w:rsidRPr="009B5BE4">
              <w:rPr>
                <w:rFonts w:ascii="Times New Roman" w:hAnsi="Times New Roman" w:cs="Times New Roman"/>
              </w:rPr>
              <w:t xml:space="preserve"> </w:t>
            </w:r>
            <w:r w:rsidRPr="00B64300">
              <w:rPr>
                <w:rFonts w:ascii="Times New Roman" w:hAnsi="Times New Roman" w:cs="Times New Roman"/>
                <w:szCs w:val="24"/>
              </w:rPr>
              <w:t>attiecīgā rekultivācijas veida ieviešanas ietekmes uz SEG emisijām aprēķinā pieņemts, ka ūdenskrātuve izveidojusies platībā, kur saglabājies pietiekami biezs pārejas vai zemā tipa purva kūdras slānis un SEG emisijas atbilst vidējiem rādītājiem renaturalizētā platībā. Salīdzināšanai izmantota esošā stāvokļa saglabāšanās kūdras ieguves laukā. Ietekme uz SEG emisijām novērtēta 30 gadu periodam pēc rekultivācijas. Pēc ūdenskrātuves izveidošanas SEG emisijas pieaugs par 7,4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salīdzinot ar sākotnējo stāvokli. Kopējās SEG emisijas šajā rekultivācijas veidā aprēķinu periodā atbilst 13,6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w:t>
            </w:r>
            <w:r w:rsidRPr="00FA2868">
              <w:rPr>
                <w:rFonts w:ascii="Times New Roman" w:hAnsi="Times New Roman" w:cs="Times New Roman"/>
              </w:rPr>
              <w:t>LIFE REstore projekta</w:t>
            </w:r>
            <w:r w:rsidR="00952A72" w:rsidRPr="00FA2868">
              <w:rPr>
                <w:rFonts w:ascii="Times New Roman" w:hAnsi="Times New Roman" w:cs="Times New Roman"/>
              </w:rPr>
              <w:t xml:space="preserve"> </w:t>
            </w:r>
            <w:r w:rsidR="00952A72" w:rsidRPr="00FA2868">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szCs w:val="24"/>
              </w:rPr>
              <w:t xml:space="preserve"> dati).</w:t>
            </w:r>
          </w:p>
        </w:tc>
      </w:tr>
      <w:tr w:rsidR="00B64300" w:rsidRPr="00B64300" w14:paraId="1F3C676A" w14:textId="77777777" w:rsidTr="00482B0A">
        <w:tc>
          <w:tcPr>
            <w:tcW w:w="2235" w:type="dxa"/>
          </w:tcPr>
          <w:p w14:paraId="2B807FF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t>Pazīmes, kas liecina par sekmīgu vai nesekmīgu rekultivāciju</w:t>
            </w:r>
          </w:p>
        </w:tc>
        <w:tc>
          <w:tcPr>
            <w:tcW w:w="6974" w:type="dxa"/>
          </w:tcPr>
          <w:p w14:paraId="7BB9040F"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03DDA68B" w14:textId="63BB675D"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Ūdenskrātuves izveide ir sekmīga ja:</w:t>
            </w:r>
            <w:r w:rsidRPr="00B64300">
              <w:rPr>
                <w:rFonts w:ascii="Times New Roman" w:hAnsi="Times New Roman" w:cs="Times New Roman"/>
                <w:b/>
              </w:rPr>
              <w:t xml:space="preserve"> </w:t>
            </w:r>
            <w:r w:rsidR="00FA2868">
              <w:rPr>
                <w:rFonts w:ascii="Times New Roman" w:hAnsi="Times New Roman" w:cs="Times New Roman"/>
              </w:rPr>
              <w:t>(1) </w:t>
            </w:r>
            <w:r w:rsidRPr="00B64300">
              <w:rPr>
                <w:rFonts w:ascii="Times New Roman" w:hAnsi="Times New Roman" w:cs="Times New Roman"/>
              </w:rPr>
              <w:t>visā teritorijā vai tās daļā īstenotas derīgo izrakteņu projektā vai rekultivācijas metā ietvertās prasības un tehniskie risinājumi, kas saistīti ar kūdras ie</w:t>
            </w:r>
            <w:r w:rsidR="00FA2868">
              <w:rPr>
                <w:rFonts w:ascii="Times New Roman" w:hAnsi="Times New Roman" w:cs="Times New Roman"/>
              </w:rPr>
              <w:t>guves vietas rekultivāciju; (2) </w:t>
            </w:r>
            <w:r w:rsidRPr="00B64300">
              <w:rPr>
                <w:rFonts w:ascii="Times New Roman" w:hAnsi="Times New Roman" w:cs="Times New Roman"/>
              </w:rPr>
              <w:t>rekultivējamā teritorija vai tās daļa plānotajā apjomā ir pilnībā klāta ar ūdeni visa gada garumā, sasniedzot projektēto līmeni.</w:t>
            </w:r>
          </w:p>
          <w:p w14:paraId="694AD5F8"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Ja rekultivācijas mērķis ir dabas daudzveidības vai rekreācijas iespēju nodrošināšana, tad par veiksmīgu rekultivāciju liecina tas, ka rekultivējamajā teritorijā vai tās daļā ligzdo dažādu ar ūdenstilpēm un to piekrastes biotopu mozaīku saistītas putnu sugas un izveidojas daudzveidīga ūdensaugu veģetācija.</w:t>
            </w:r>
          </w:p>
          <w:p w14:paraId="76FF8320" w14:textId="77777777" w:rsidR="00B64300" w:rsidRPr="00B64300" w:rsidRDefault="00B64300" w:rsidP="00B64300">
            <w:pPr>
              <w:rPr>
                <w:rFonts w:ascii="Times New Roman" w:hAnsi="Times New Roman" w:cs="Times New Roman"/>
              </w:rPr>
            </w:pPr>
          </w:p>
          <w:p w14:paraId="4356626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6408F189" w14:textId="77777777" w:rsidR="00B64300" w:rsidRPr="00B64300" w:rsidRDefault="00B64300" w:rsidP="00B64300">
            <w:pPr>
              <w:rPr>
                <w:rFonts w:ascii="Times New Roman" w:hAnsi="Times New Roman" w:cs="Times New Roman"/>
                <w:szCs w:val="24"/>
              </w:rPr>
            </w:pPr>
            <w:r w:rsidRPr="00B64300">
              <w:rPr>
                <w:rFonts w:ascii="Times New Roman" w:hAnsi="Times New Roman" w:cs="Times New Roman"/>
              </w:rPr>
              <w:t>Rekultivācija ir uzskatāma par neizdevušos ja:</w:t>
            </w:r>
          </w:p>
          <w:p w14:paraId="46270DDB"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rekultivējamā teritorija vai tās daļa netiek pārklāta ar ūdeni plānotajā dziļumā visu gadu;</w:t>
            </w:r>
          </w:p>
          <w:p w14:paraId="634B526A"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rekultivētās teritorijas īpašniekam vai tiesiskajam valdītājam ir jāveic papildus hidrotehniskie aprēķini un darbības, lai paaugstinātu ūdens līmeni;</w:t>
            </w:r>
          </w:p>
          <w:p w14:paraId="5BA58DC3"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ir jānovērš iepriekš neparedzētas iespējamās ūdens noteces vai pārteces;</w:t>
            </w:r>
          </w:p>
          <w:p w14:paraId="1D9CB0EE" w14:textId="5ED5C815" w:rsidR="00B64300" w:rsidRPr="00915890" w:rsidRDefault="00B64300" w:rsidP="00915890">
            <w:pPr>
              <w:numPr>
                <w:ilvl w:val="0"/>
                <w:numId w:val="42"/>
              </w:numPr>
              <w:rPr>
                <w:rFonts w:ascii="Times New Roman" w:hAnsi="Times New Roman" w:cs="Times New Roman"/>
                <w:szCs w:val="24"/>
              </w:rPr>
            </w:pPr>
            <w:r w:rsidRPr="00B64300">
              <w:rPr>
                <w:rFonts w:ascii="Times New Roman" w:hAnsi="Times New Roman" w:cs="Times New Roman"/>
              </w:rPr>
              <w:t>ūdens līmeni teritorijā neizdodas noturēt pastāvīgi, ir jāievieš cits rekultivācijas veids.</w:t>
            </w:r>
          </w:p>
        </w:tc>
      </w:tr>
      <w:tr w:rsidR="00B64300" w:rsidRPr="00B64300" w14:paraId="70952966" w14:textId="77777777" w:rsidTr="00482B0A">
        <w:tc>
          <w:tcPr>
            <w:tcW w:w="2235" w:type="dxa"/>
          </w:tcPr>
          <w:p w14:paraId="6B5815E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Ieguvumi</w:t>
            </w:r>
          </w:p>
          <w:p w14:paraId="2D4C9123" w14:textId="77777777" w:rsidR="00B64300" w:rsidRPr="00B64300" w:rsidRDefault="00B64300" w:rsidP="00B64300">
            <w:pPr>
              <w:ind w:firstLine="0"/>
              <w:rPr>
                <w:rFonts w:ascii="Times New Roman" w:hAnsi="Times New Roman" w:cs="Times New Roman"/>
                <w:b/>
                <w:bCs/>
              </w:rPr>
            </w:pPr>
          </w:p>
        </w:tc>
        <w:tc>
          <w:tcPr>
            <w:tcW w:w="6974" w:type="dxa"/>
          </w:tcPr>
          <w:p w14:paraId="6D68C64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Ieguvumi no saimnieciskā viedokļa – teritorija pēc kūdras ieguves tiek izmantota citam zemes izmantošanas veidam, turpinot tās racionālu saimniecisko izmantošanu, piemēram zivsaimniecībā,</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rekreācijā.</w:t>
            </w:r>
          </w:p>
          <w:p w14:paraId="10A3A247" w14:textId="36672718" w:rsidR="00B64300" w:rsidRPr="00482B0A" w:rsidRDefault="00B64300" w:rsidP="00B64300">
            <w:pPr>
              <w:ind w:firstLine="0"/>
              <w:rPr>
                <w:rFonts w:ascii="Times New Roman" w:hAnsi="Times New Roman" w:cs="Times New Roman"/>
              </w:rPr>
            </w:pPr>
            <w:r w:rsidRPr="00B64300">
              <w:rPr>
                <w:rFonts w:ascii="Times New Roman" w:hAnsi="Times New Roman" w:cs="Times New Roman"/>
              </w:rPr>
              <w:t>Iepriekš saimnieciski izmantotā teritorijā tiek atjaunota dabas daudzveidība. Ūdenskrātuve un augājs tās krastos vai uz salām nodrošina dzīvotnes putnu sugām, atpūtas vietu migrējošiem ūdensputniem, pieaug citu sugu daudzveidība. Teritorija var būt pievilcīga rekreācijai (makšķerēšanai, ūdensputnu medībām, dabas vērošanai). Atkarībā no ūdens dziļuma, ķīmiskā sastāva un citiem faktoriem, ūdenskrātuvei aizaugot, ilgākā laikā atjaunosies purva ekosistēma un tās funkcijas, tostarp oglekļa uzkrāšana.</w:t>
            </w:r>
          </w:p>
        </w:tc>
      </w:tr>
      <w:tr w:rsidR="00B64300" w:rsidRPr="00B64300" w14:paraId="0263EF24" w14:textId="77777777" w:rsidTr="00482B0A">
        <w:tc>
          <w:tcPr>
            <w:tcW w:w="2235" w:type="dxa"/>
          </w:tcPr>
          <w:p w14:paraId="2562235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Trūkumi</w:t>
            </w:r>
          </w:p>
          <w:p w14:paraId="40F1BE9B" w14:textId="77777777" w:rsidR="00B64300" w:rsidRPr="00B64300" w:rsidRDefault="00B64300" w:rsidP="00B64300">
            <w:pPr>
              <w:ind w:firstLine="0"/>
              <w:rPr>
                <w:rFonts w:ascii="Times New Roman" w:hAnsi="Times New Roman" w:cs="Times New Roman"/>
                <w:b/>
                <w:bCs/>
              </w:rPr>
            </w:pPr>
          </w:p>
        </w:tc>
        <w:tc>
          <w:tcPr>
            <w:tcW w:w="6974" w:type="dxa"/>
          </w:tcPr>
          <w:p w14:paraId="152A148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Zem ūdens atstātais kūdras slānis rada oglekļa dioksīda un metāna emisijas atmosfērā, tādēļ tā atstāšana nav vēlama.</w:t>
            </w:r>
          </w:p>
          <w:p w14:paraId="7AEA1CE8" w14:textId="333A6420" w:rsidR="00B64300" w:rsidRPr="00915890" w:rsidRDefault="00B64300" w:rsidP="00482B0A">
            <w:pPr>
              <w:ind w:firstLine="0"/>
              <w:rPr>
                <w:rFonts w:ascii="Times New Roman" w:hAnsi="Times New Roman" w:cs="Times New Roman"/>
              </w:rPr>
            </w:pPr>
            <w:r w:rsidRPr="00B64300">
              <w:rPr>
                <w:rFonts w:ascii="Times New Roman" w:hAnsi="Times New Roman" w:cs="Times New Roman"/>
              </w:rPr>
              <w:t>Brūnūdens ūdenskrātuve var būt mazāk pievilcīga rekreācijai</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 xml:space="preserve"> Tās augstais organisko vielu saturs un humusvielu klātbūtne ne tikai kavē barības bāzes </w:t>
            </w:r>
            <w:r w:rsidRPr="00B64300">
              <w:rPr>
                <w:rFonts w:ascii="Times New Roman" w:hAnsi="Times New Roman" w:cs="Times New Roman"/>
              </w:rPr>
              <w:lastRenderedPageBreak/>
              <w:t>attīstību, bet arī tieši ietekmē zivju un citu sugu daudzveidību un to kopējo daudzumu, līdz ar to arī makšķerēšanas iespējas.</w:t>
            </w:r>
          </w:p>
        </w:tc>
      </w:tr>
      <w:tr w:rsidR="00B64300" w:rsidRPr="00B64300" w14:paraId="469D2BCA" w14:textId="77777777" w:rsidTr="00482B0A">
        <w:tc>
          <w:tcPr>
            <w:tcW w:w="2235" w:type="dxa"/>
          </w:tcPr>
          <w:p w14:paraId="4ED9D91F"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Ekosistēmu pakalpojumi</w:t>
            </w:r>
          </w:p>
        </w:tc>
        <w:tc>
          <w:tcPr>
            <w:tcW w:w="6974" w:type="dxa"/>
          </w:tcPr>
          <w:p w14:paraId="2F1EAB44" w14:textId="3CEB8AD8"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Ūdens ekosistēmas sniedz svarīgus ekosistēmu pakalpojumus, ko cita veida eksositēmas nespēj nodrošināt, piemēram, zivju nodrošinājums pārtikas vajadzībām, ūdens apgāde, ūdens attīrīšana, klimata regulācija. Vienlaikus ūdens ekosistēmas nodrošina arī daudzveidīgus kultūras pakalpojumus.</w:t>
            </w:r>
          </w:p>
        </w:tc>
      </w:tr>
      <w:tr w:rsidR="00B64300" w:rsidRPr="00B64300" w14:paraId="2AD915A0" w14:textId="77777777" w:rsidTr="00482B0A">
        <w:tc>
          <w:tcPr>
            <w:tcW w:w="2235" w:type="dxa"/>
          </w:tcPr>
          <w:p w14:paraId="16A5C74A"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kultivācijas pabeigšana</w:t>
            </w:r>
          </w:p>
        </w:tc>
        <w:tc>
          <w:tcPr>
            <w:tcW w:w="6974" w:type="dxa"/>
          </w:tcPr>
          <w:p w14:paraId="70DB32BA" w14:textId="77777777"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48136366" w14:textId="05202301" w:rsidR="00B64300" w:rsidRPr="00482B0A" w:rsidRDefault="00B64300" w:rsidP="00482B0A">
            <w:pPr>
              <w:ind w:firstLine="0"/>
              <w:rPr>
                <w:rFonts w:ascii="Times New Roman" w:hAnsi="Times New Roman" w:cs="Times New Roman"/>
              </w:rPr>
            </w:pPr>
            <w:proofErr w:type="gramStart"/>
            <w:r w:rsidRPr="00482B0A">
              <w:rPr>
                <w:rFonts w:ascii="Times New Roman" w:hAnsi="Times New Roman" w:cs="Times New Roman"/>
              </w:rPr>
              <w:t>Izpildot šos nosacījumus</w:t>
            </w:r>
            <w:proofErr w:type="gramEnd"/>
            <w:r w:rsidRPr="00482B0A">
              <w:rPr>
                <w:rFonts w:ascii="Times New Roman" w:hAnsi="Times New Roman" w:cs="Times New Roman"/>
              </w:rPr>
              <w:t xml:space="preserve"> kūdras izstrādātājs ir veicis derīgā izrakteņa ieguves projektā paredzēto uzdevumu – sagatavojis teritoriju citam zemes izmantošanas veidam. Tālākās darbības un zemes apsaimniekošana (piemēram, augsnes sagatavošanas, piemērotas meliorācijas sistēmas izveide, ūdenskrātuvju apsaimniekošana) ir jāveic zemes īpašniekam. </w:t>
            </w:r>
          </w:p>
        </w:tc>
      </w:tr>
      <w:tr w:rsidR="00B64300" w:rsidRPr="00B64300" w14:paraId="01A3AA38" w14:textId="77777777" w:rsidTr="00482B0A">
        <w:tc>
          <w:tcPr>
            <w:tcW w:w="2235" w:type="dxa"/>
          </w:tcPr>
          <w:p w14:paraId="651F5F3C"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7F955EE7" w14:textId="77777777" w:rsidR="00B64300" w:rsidRPr="00B64300" w:rsidRDefault="00B64300" w:rsidP="00B64300">
            <w:pPr>
              <w:ind w:firstLine="0"/>
              <w:rPr>
                <w:rFonts w:ascii="Times New Roman" w:hAnsi="Times New Roman" w:cs="Times New Roman"/>
                <w:b/>
                <w:bCs/>
              </w:rPr>
            </w:pPr>
          </w:p>
        </w:tc>
        <w:tc>
          <w:tcPr>
            <w:tcW w:w="6974" w:type="dxa"/>
          </w:tcPr>
          <w:p w14:paraId="2066C984"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darbu izmaksas</w:t>
            </w:r>
          </w:p>
          <w:tbl>
            <w:tblPr>
              <w:tblW w:w="6754" w:type="dxa"/>
              <w:tblLayout w:type="fixed"/>
              <w:tblLook w:val="04A0" w:firstRow="1" w:lastRow="0" w:firstColumn="1" w:lastColumn="0" w:noHBand="0" w:noVBand="1"/>
            </w:tblPr>
            <w:tblGrid>
              <w:gridCol w:w="3879"/>
              <w:gridCol w:w="1418"/>
              <w:gridCol w:w="1457"/>
            </w:tblGrid>
            <w:tr w:rsidR="00B64300" w:rsidRPr="00B64300" w14:paraId="490BC7C7" w14:textId="77777777" w:rsidTr="004C2B0D">
              <w:trPr>
                <w:trHeight w:val="318"/>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24DA1B3"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17411437"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45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6B140B2" w14:textId="04F529AC" w:rsidR="00B64300"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191D924A" w14:textId="77777777" w:rsidTr="004C2B0D">
              <w:trPr>
                <w:trHeight w:val="303"/>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3FBF25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538CAD4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6E1379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0DF3B632" w14:textId="77777777" w:rsidTr="004C2B0D">
              <w:trPr>
                <w:trHeight w:val="303"/>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E81E7D8"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78A7FD7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FB3C0A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17AB7455"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59A14D9E"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Tehnoloģisko ceļu</w:t>
                  </w:r>
                  <w:proofErr w:type="gramStart"/>
                  <w:r w:rsidRPr="00B64300">
                    <w:rPr>
                      <w:rFonts w:ascii="Times New Roman" w:eastAsia="Times New Roman" w:hAnsi="Times New Roman" w:cs="Times New Roman"/>
                      <w:lang w:eastAsia="lv-LV"/>
                    </w:rPr>
                    <w:t xml:space="preserve">  </w:t>
                  </w:r>
                  <w:proofErr w:type="gramEnd"/>
                  <w:r w:rsidRPr="00B64300">
                    <w:rPr>
                      <w:rFonts w:ascii="Times New Roman" w:eastAsia="Times New Roman" w:hAnsi="Times New Roman" w:cs="Times New Roman"/>
                      <w:lang w:eastAsia="lv-LV"/>
                    </w:rPr>
                    <w:t>likvidēšana un bērtņu joslas līdzināšana</w:t>
                  </w:r>
                </w:p>
              </w:tc>
              <w:tc>
                <w:tcPr>
                  <w:tcW w:w="1418" w:type="dxa"/>
                  <w:tcBorders>
                    <w:top w:val="nil"/>
                    <w:left w:val="nil"/>
                    <w:bottom w:val="single" w:sz="4" w:space="0" w:color="auto"/>
                    <w:right w:val="single" w:sz="4" w:space="0" w:color="auto"/>
                  </w:tcBorders>
                </w:tcPr>
                <w:p w14:paraId="1C2B7BBF"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4B36FD97"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B64300" w:rsidRPr="00B64300" w14:paraId="27181516"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279A98A1"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70DE11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124CCB18"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51A59D3A"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61EDBDC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iorācijas būvju (sūkņstaciju un cauruļvadu) demontāža</w:t>
                  </w:r>
                </w:p>
              </w:tc>
              <w:tc>
                <w:tcPr>
                  <w:tcW w:w="1418" w:type="dxa"/>
                  <w:tcBorders>
                    <w:top w:val="nil"/>
                    <w:left w:val="nil"/>
                    <w:bottom w:val="single" w:sz="4" w:space="0" w:color="auto"/>
                    <w:right w:val="single" w:sz="4" w:space="0" w:color="auto"/>
                  </w:tcBorders>
                  <w:vAlign w:val="center"/>
                </w:tcPr>
                <w:p w14:paraId="7895DAB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27F3DE5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500</w:t>
                  </w:r>
                </w:p>
              </w:tc>
            </w:tr>
            <w:tr w:rsidR="00B64300" w:rsidRPr="00B64300" w14:paraId="4FE47C2F"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598D89F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25F1D48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4972B0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298D5FC0"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0B7CEAD9"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524A3D2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0518F5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bl>
          <w:p w14:paraId="2F9EFED9" w14:textId="77777777" w:rsidR="00B64300" w:rsidRPr="00B64300" w:rsidRDefault="00B64300" w:rsidP="00B64300">
            <w:pPr>
              <w:rPr>
                <w:rFonts w:ascii="Times New Roman" w:hAnsi="Times New Roman" w:cs="Times New Roman"/>
                <w:szCs w:val="24"/>
              </w:rPr>
            </w:pPr>
          </w:p>
        </w:tc>
      </w:tr>
      <w:tr w:rsidR="00B64300" w:rsidRPr="00B64300" w14:paraId="74D90D93" w14:textId="77777777" w:rsidTr="00482B0A">
        <w:tc>
          <w:tcPr>
            <w:tcW w:w="2235" w:type="dxa"/>
          </w:tcPr>
          <w:p w14:paraId="7EC5E295" w14:textId="77777777" w:rsidR="00B64300" w:rsidRPr="00B64300" w:rsidRDefault="00B64300" w:rsidP="00B64300">
            <w:pPr>
              <w:ind w:firstLine="0"/>
              <w:rPr>
                <w:rFonts w:ascii="Times New Roman" w:hAnsi="Times New Roman" w:cs="Times New Roman"/>
                <w:b/>
                <w:bCs/>
              </w:rPr>
            </w:pPr>
          </w:p>
        </w:tc>
        <w:tc>
          <w:tcPr>
            <w:tcW w:w="6974" w:type="dxa"/>
          </w:tcPr>
          <w:p w14:paraId="08926FD6" w14:textId="77777777" w:rsidR="00B64300" w:rsidRPr="00B64300" w:rsidRDefault="00B64300" w:rsidP="00B64300">
            <w:pPr>
              <w:rPr>
                <w:rFonts w:ascii="Times New Roman" w:hAnsi="Times New Roman" w:cs="Times New Roman"/>
                <w:szCs w:val="24"/>
              </w:rPr>
            </w:pPr>
          </w:p>
        </w:tc>
      </w:tr>
      <w:tr w:rsidR="00B64300" w:rsidRPr="00B64300" w14:paraId="7D776435" w14:textId="77777777" w:rsidTr="00482B0A">
        <w:trPr>
          <w:trHeight w:val="3345"/>
        </w:trPr>
        <w:tc>
          <w:tcPr>
            <w:tcW w:w="2235" w:type="dxa"/>
          </w:tcPr>
          <w:p w14:paraId="45EAC061"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Līdzšinējā pieredze Latvijā </w:t>
            </w:r>
          </w:p>
        </w:tc>
        <w:tc>
          <w:tcPr>
            <w:tcW w:w="6974" w:type="dxa"/>
          </w:tcPr>
          <w:p w14:paraId="59E32C5E"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Latvijā ir vairākas bijušās kūdras ieguves vietas vai atsevišķi kūdras ieguves lauki, kuri pēc kūdras ieguves ir appludināti vai applūduši. Biežāk tas ir veikts īpaši aizsargājamās dabas</w:t>
            </w:r>
            <w:proofErr w:type="gramStart"/>
            <w:r w:rsidRPr="00B64300">
              <w:rPr>
                <w:rFonts w:ascii="Times New Roman" w:hAnsi="Times New Roman" w:cs="Times New Roman"/>
              </w:rPr>
              <w:t xml:space="preserve">  </w:t>
            </w:r>
            <w:proofErr w:type="gramEnd"/>
            <w:r w:rsidRPr="00B64300">
              <w:rPr>
                <w:rFonts w:ascii="Times New Roman" w:hAnsi="Times New Roman" w:cs="Times New Roman"/>
              </w:rPr>
              <w:t>teritorijās vai teritorijās, kur kūdras ieguves nodrošināšanai ir izmantotas ūdens pārsūknēšanas stacijas (piemēram, Sedas purvs). Sedas purva ūdenskrātuves pamatā tiek izmantotas makšķerēšanai, teritorijā izveidots dabas liegums “Sedas purvs”, kura galvenais mērķis ir putnu aizsardzība. Vidējais dīķu dziļums ir no 0,7–1,4 m, daudzviet tie veido savdabīgu, ūdensputniem pievilcīgu mitrāju kompleksu (Anon. 2006.).</w:t>
            </w:r>
          </w:p>
          <w:p w14:paraId="14182606" w14:textId="170169F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Kā rekreācijas teritorijas makšķerēšanai un medībām tiek izmantotas plašās ūdenskrātuves, kas izveidojušās Kačoru un Strūžānu purvos. Vairāki nelieli purvi, kuros veikta kūdras ieguve un kūdras laukos izveidojušās ūdenskrātuves, tiek izmantotas makšķerēšanai, piemēram, Lādzēnu purvs Vecumnieku pagastā (Lādzēnu dīķi).</w:t>
            </w:r>
          </w:p>
        </w:tc>
      </w:tr>
      <w:tr w:rsidR="00B64300" w:rsidRPr="00B64300" w14:paraId="164F6A62" w14:textId="77777777" w:rsidTr="00482B0A">
        <w:tc>
          <w:tcPr>
            <w:tcW w:w="2235" w:type="dxa"/>
          </w:tcPr>
          <w:p w14:paraId="684C2FA6" w14:textId="77777777" w:rsidR="00B64300" w:rsidRPr="00B64300" w:rsidRDefault="00B64300" w:rsidP="00B64300">
            <w:pPr>
              <w:ind w:firstLine="0"/>
              <w:jc w:val="left"/>
              <w:rPr>
                <w:rFonts w:ascii="Times New Roman" w:hAnsi="Times New Roman" w:cs="Times New Roman"/>
                <w:b/>
                <w:sz w:val="24"/>
                <w:szCs w:val="24"/>
                <w:highlight w:val="yellow"/>
              </w:rPr>
            </w:pPr>
            <w:r w:rsidRPr="00B64300">
              <w:rPr>
                <w:rFonts w:ascii="Times New Roman" w:hAnsi="Times New Roman" w:cs="Times New Roman"/>
                <w:b/>
                <w:sz w:val="24"/>
                <w:szCs w:val="24"/>
              </w:rPr>
              <w:t>Literatūra</w:t>
            </w:r>
          </w:p>
        </w:tc>
        <w:tc>
          <w:tcPr>
            <w:tcW w:w="6974" w:type="dxa"/>
          </w:tcPr>
          <w:p w14:paraId="4DCCF0CF"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t>Anon. 2006. Dabas liegums „Sedas purvs”. Dabas aizsardzības plāns. SIA „Estonian, Latvian &amp; Lithuanian Environment”, Rīga.</w:t>
            </w:r>
          </w:p>
          <w:p w14:paraId="4A3F188E" w14:textId="77777777" w:rsidR="00B64300" w:rsidRPr="00B64300" w:rsidRDefault="00B64300" w:rsidP="004C2B0D">
            <w:pPr>
              <w:ind w:left="62" w:firstLine="0"/>
              <w:rPr>
                <w:rFonts w:ascii="Times New Roman" w:hAnsi="Times New Roman" w:cs="Times New Roman"/>
              </w:rPr>
            </w:pPr>
            <w:r w:rsidRPr="00B64300">
              <w:rPr>
                <w:rFonts w:ascii="Times New Roman" w:hAnsi="Times New Roman" w:cs="Times New Roman"/>
              </w:rPr>
              <w:t>Caffrey J. 1998. A new fishing resource for the Midlands. In: The future use of cutaway bogs. Lough Boora Parklands. Cutaway Bogs Conference. Brosna Press Ltd., Ferbane, Co. Offlay, Ireland, 28–33.</w:t>
            </w:r>
          </w:p>
          <w:p w14:paraId="719DD3E1"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lastRenderedPageBreak/>
              <w:t>Kļaviņš M., Kokorīte I., Spriņģe G., Skuja A., Parele E., Rodinovs V., Druvietis I., Strāķe S., Urtāns A. 2011. Water quality in cutaway peatland lakes in Seda Mire, Latvia. Proceedings of the Latvian Academy of Sciences, Section B, Vol. 65 (1/2): 32‒39.</w:t>
            </w:r>
          </w:p>
          <w:p w14:paraId="4ED645D7"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t>Korhonen R. 2008. Finland – Fenland: Research and Sustainable Utilisation of Mires and Peat. Finnish Peatland Soc., 288 pp.</w:t>
            </w:r>
          </w:p>
          <w:p w14:paraId="3CE773BA" w14:textId="4F0BE949" w:rsidR="00B64300" w:rsidRPr="00B64300" w:rsidRDefault="00B64300" w:rsidP="004C2B0D">
            <w:pPr>
              <w:ind w:left="62" w:firstLine="0"/>
              <w:rPr>
                <w:rFonts w:ascii="Times New Roman" w:hAnsi="Times New Roman" w:cs="Times New Roman"/>
              </w:rPr>
            </w:pPr>
            <w:r w:rsidRPr="00B64300">
              <w:rPr>
                <w:rFonts w:ascii="Times New Roman" w:hAnsi="Times New Roman" w:cs="Times New Roman"/>
              </w:rPr>
              <w:t>Šnore A. 2013. Kūdras ieguve. Nordik, Rīga, 432 lpp.</w:t>
            </w:r>
          </w:p>
        </w:tc>
      </w:tr>
    </w:tbl>
    <w:p w14:paraId="195FEAE6" w14:textId="481C2C33" w:rsidR="00B64300" w:rsidRPr="00B64300" w:rsidRDefault="00B64300" w:rsidP="00CA18CA">
      <w:pPr>
        <w:ind w:firstLine="0"/>
        <w:rPr>
          <w:rFonts w:ascii="Times New Roman" w:hAnsi="Times New Roman" w:cs="Times New Roman"/>
          <w:color w:val="auto"/>
        </w:rPr>
      </w:pPr>
    </w:p>
    <w:p w14:paraId="7BD87FE8"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11B104A5" w14:textId="2D22907D" w:rsidR="00B64300" w:rsidRPr="00B64300" w:rsidRDefault="00B64300" w:rsidP="002E5441">
      <w:pPr>
        <w:ind w:firstLine="0"/>
        <w:jc w:val="center"/>
        <w:rPr>
          <w:rFonts w:ascii="Times New Roman" w:hAnsi="Times New Roman" w:cs="Times New Roman"/>
          <w:b/>
          <w:bCs/>
          <w:color w:val="auto"/>
          <w:sz w:val="24"/>
          <w:szCs w:val="24"/>
        </w:rPr>
      </w:pPr>
      <w:r w:rsidRPr="00B64300">
        <w:rPr>
          <w:rFonts w:ascii="Times New Roman" w:hAnsi="Times New Roman" w:cs="Times New Roman"/>
          <w:b/>
          <w:bCs/>
          <w:color w:val="auto"/>
          <w:sz w:val="24"/>
          <w:szCs w:val="24"/>
        </w:rPr>
        <w:lastRenderedPageBreak/>
        <w:t>Daudzgadīgie kultivētie zālāji</w:t>
      </w:r>
    </w:p>
    <w:tbl>
      <w:tblPr>
        <w:tblStyle w:val="TableGrid"/>
        <w:tblW w:w="9209" w:type="dxa"/>
        <w:tblLayout w:type="fixed"/>
        <w:tblLook w:val="04A0" w:firstRow="1" w:lastRow="0" w:firstColumn="1" w:lastColumn="0" w:noHBand="0" w:noVBand="1"/>
      </w:tblPr>
      <w:tblGrid>
        <w:gridCol w:w="2518"/>
        <w:gridCol w:w="6691"/>
      </w:tblGrid>
      <w:tr w:rsidR="00B64300" w:rsidRPr="00B64300" w14:paraId="60E59A4D" w14:textId="77777777" w:rsidTr="00482B0A">
        <w:tc>
          <w:tcPr>
            <w:tcW w:w="2518" w:type="dxa"/>
          </w:tcPr>
          <w:p w14:paraId="4EAF9AC3"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691" w:type="dxa"/>
          </w:tcPr>
          <w:p w14:paraId="41D1034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Šis rekultivācijas veids paredz bijušo kūdras ieguves vietu pārveidošanu par lauksaimniecībā izmantojamām zemēm, ierīkojot daudzgadīgos (ilggadīgos) zālājus, kas pēc tam tiek regulāri pļauti vai noganīti. Zālājs ir platība, kur aug zāle (pļava, ganības). Izšķir dabiskos un kultivētos zālājus. </w:t>
            </w:r>
          </w:p>
          <w:p w14:paraId="0A76BB5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Kultivēti zālāji ir cilvēka veidoti un uzturēti zālāji, kurā vides apstākļus kontrolē ar agrotehniskiem pasākumiem (mēslošanu, kultivēšanu u. tml.) (Anševica u. c. 2016). Kultivēti zālāji ietver gan daudzgadīgos zālājus, gan zālājus aramzemēs. Kultivēto zālāju zelmeņus veido galvenokārt daudzgadīgās stiebrzāles (graudzāles), tauriņzieži, platlapji un grīšļi (turpmāk saukti par zālaugiem). Daudzgadīgos kultivētos zālājus izmanto gan lopbarības, gan enerģētiskās biomasas ieguvei.</w:t>
            </w:r>
          </w:p>
          <w:p w14:paraId="07FDD392" w14:textId="77777777" w:rsidR="00B64300" w:rsidRPr="00B64300" w:rsidRDefault="00B64300" w:rsidP="00B64300">
            <w:pPr>
              <w:ind w:firstLine="0"/>
              <w:rPr>
                <w:rFonts w:ascii="Times New Roman" w:hAnsi="Times New Roman" w:cs="Times New Roman"/>
              </w:rPr>
            </w:pPr>
          </w:p>
          <w:p w14:paraId="2FAA4F26" w14:textId="08930A11"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Nekustamā īpašuma lietošanas mērķis - </w:t>
            </w:r>
            <w:r w:rsidRPr="00B64300">
              <w:rPr>
                <w:rFonts w:ascii="Times New Roman" w:hAnsi="Times New Roman" w:cs="Times New Roman"/>
              </w:rPr>
              <w:t>Zeme, uz kuras galvenā saimnieciskā darbība ir lauksaimniecība (</w:t>
            </w:r>
            <w:r w:rsidR="00B86785" w:rsidRPr="00310B80">
              <w:rPr>
                <w:rFonts w:ascii="Times New Roman" w:hAnsi="Times New Roman" w:cs="Times New Roman"/>
                <w:bCs/>
                <w:color w:val="auto"/>
                <w:shd w:val="clear" w:color="auto" w:fill="FFFFFF"/>
              </w:rPr>
              <w:t>M</w:t>
            </w:r>
            <w:r w:rsidR="00FA2868">
              <w:rPr>
                <w:rFonts w:ascii="Times New Roman" w:hAnsi="Times New Roman" w:cs="Times New Roman"/>
                <w:bCs/>
                <w:color w:val="auto"/>
                <w:shd w:val="clear" w:color="auto" w:fill="FFFFFF"/>
              </w:rPr>
              <w:t>inistru kabineta 2006. gada 20.</w:t>
            </w:r>
            <w:r w:rsidR="00FA2868">
              <w:t> </w:t>
            </w:r>
            <w:r w:rsidR="00B86785" w:rsidRPr="00310B80">
              <w:rPr>
                <w:rFonts w:ascii="Times New Roman" w:hAnsi="Times New Roman" w:cs="Times New Roman"/>
                <w:bCs/>
                <w:color w:val="auto"/>
                <w:shd w:val="clear" w:color="auto" w:fill="FFFFFF"/>
              </w:rPr>
              <w:t>jūnija noteikumi Nr. 496 “</w:t>
            </w:r>
            <w:r w:rsidR="00B86785" w:rsidRPr="00310B80">
              <w:rPr>
                <w:rFonts w:ascii="Times New Roman" w:hAnsi="Times New Roman" w:cs="Times New Roman"/>
              </w:rPr>
              <w:t xml:space="preserve">Nekustamā īpašuma lietošanas mērķu klasifikācija un nekustamā īpašuma lietošanas mērķu noteikšanas un maiņas </w:t>
            </w:r>
            <w:r w:rsidR="00B86785" w:rsidRPr="00B86785">
              <w:rPr>
                <w:rFonts w:ascii="Times New Roman" w:hAnsi="Times New Roman" w:cs="Times New Roman"/>
                <w:color w:val="auto"/>
              </w:rPr>
              <w:t>kārtība</w:t>
            </w:r>
            <w:r w:rsidRPr="00B86785">
              <w:rPr>
                <w:rFonts w:ascii="Times New Roman" w:hAnsi="Times New Roman" w:cs="Times New Roman"/>
                <w:bCs/>
                <w:color w:val="auto"/>
                <w:shd w:val="clear" w:color="auto" w:fill="FFFFFF"/>
              </w:rPr>
              <w:t>, Nekustamā īpašuma lietošanas mērķa kods</w:t>
            </w:r>
            <w:r w:rsidR="00D50F9C">
              <w:rPr>
                <w:rFonts w:ascii="Times New Roman" w:hAnsi="Times New Roman" w:cs="Times New Roman"/>
                <w:color w:val="auto"/>
              </w:rPr>
              <w:t xml:space="preserve"> – </w:t>
            </w:r>
            <w:r w:rsidRPr="00B86785">
              <w:rPr>
                <w:rFonts w:ascii="Times New Roman" w:hAnsi="Times New Roman" w:cs="Times New Roman"/>
                <w:color w:val="auto"/>
              </w:rPr>
              <w:t>101</w:t>
            </w:r>
            <w:r w:rsidRPr="00B64300">
              <w:rPr>
                <w:rFonts w:ascii="Times New Roman" w:hAnsi="Times New Roman" w:cs="Times New Roman"/>
              </w:rPr>
              <w:t>)</w:t>
            </w:r>
            <w:r w:rsidRPr="008337E0">
              <w:rPr>
                <w:rFonts w:ascii="Times New Roman" w:hAnsi="Times New Roman" w:cs="Times New Roman"/>
              </w:rPr>
              <w:t>.</w:t>
            </w:r>
            <w:r w:rsidRPr="00B64300">
              <w:rPr>
                <w:rFonts w:ascii="Times New Roman" w:hAnsi="Times New Roman" w:cs="Times New Roman"/>
                <w:b/>
              </w:rPr>
              <w:t xml:space="preserve"> </w:t>
            </w:r>
          </w:p>
          <w:p w14:paraId="47FA1ADE" w14:textId="7AA9476B"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pļavas un</w:t>
            </w:r>
            <w:r w:rsidRPr="00B64300">
              <w:rPr>
                <w:rFonts w:ascii="Times New Roman" w:hAnsi="Times New Roman" w:cs="Times New Roman"/>
                <w:b/>
              </w:rPr>
              <w:t xml:space="preserve"> </w:t>
            </w:r>
            <w:r w:rsidRPr="00B64300">
              <w:rPr>
                <w:rFonts w:ascii="Times New Roman" w:hAnsi="Times New Roman" w:cs="Times New Roman"/>
              </w:rPr>
              <w:t>ganības.</w:t>
            </w:r>
          </w:p>
        </w:tc>
      </w:tr>
      <w:tr w:rsidR="00B64300" w:rsidRPr="00B64300" w14:paraId="5849AF64" w14:textId="77777777" w:rsidTr="00482B0A">
        <w:tc>
          <w:tcPr>
            <w:tcW w:w="2518" w:type="dxa"/>
          </w:tcPr>
          <w:p w14:paraId="635D6C23"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Apstākļi, kādos daudzgadīgo zālāju ierīkošana ir iespējama</w:t>
            </w:r>
          </w:p>
          <w:p w14:paraId="120A77B3" w14:textId="77777777" w:rsidR="00B64300" w:rsidRPr="00B64300" w:rsidRDefault="00B64300" w:rsidP="00B64300">
            <w:pPr>
              <w:ind w:firstLine="0"/>
              <w:rPr>
                <w:rFonts w:ascii="Times New Roman" w:hAnsi="Times New Roman" w:cs="Times New Roman"/>
                <w:b/>
              </w:rPr>
            </w:pPr>
          </w:p>
        </w:tc>
        <w:tc>
          <w:tcPr>
            <w:tcW w:w="6691" w:type="dxa"/>
          </w:tcPr>
          <w:p w14:paraId="369EC09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pārejas un zemā purva tipa kūdra</w:t>
            </w:r>
            <w:r w:rsidRPr="00B64300">
              <w:rPr>
                <w:rFonts w:ascii="Times New Roman" w:hAnsi="Times New Roman" w:cs="Times New Roman"/>
                <w:b/>
              </w:rPr>
              <w:t xml:space="preserve"> (</w:t>
            </w:r>
            <w:r w:rsidRPr="00B64300">
              <w:rPr>
                <w:rFonts w:ascii="Times New Roman" w:hAnsi="Times New Roman" w:cs="Times New Roman"/>
              </w:rPr>
              <w:t>pārejas purva tipa kūdras atlikušais biezums ˂0,25m)</w:t>
            </w:r>
          </w:p>
          <w:p w14:paraId="034FC51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Palikušā kūdras slāņa biezums:</w:t>
            </w:r>
            <w:proofErr w:type="gramStart"/>
            <w:r w:rsidRPr="00B64300">
              <w:rPr>
                <w:rFonts w:ascii="Times New Roman" w:hAnsi="Times New Roman" w:cs="Times New Roman"/>
              </w:rPr>
              <w:t xml:space="preserve"> </w:t>
            </w:r>
            <w:r w:rsidRPr="00B64300">
              <w:rPr>
                <w:rFonts w:ascii="Times New Roman" w:hAnsi="Times New Roman" w:cs="Times New Roman"/>
                <w:b/>
              </w:rPr>
              <w:t xml:space="preserve"> </w:t>
            </w:r>
            <w:proofErr w:type="gramEnd"/>
            <w:r w:rsidRPr="00B64300">
              <w:rPr>
                <w:rFonts w:ascii="Times New Roman" w:hAnsi="Times New Roman" w:cs="Times New Roman"/>
              </w:rPr>
              <w:t>&lt; 0,5 m</w:t>
            </w:r>
            <w:r w:rsidRPr="00B64300">
              <w:rPr>
                <w:rFonts w:ascii="Times New Roman" w:hAnsi="Times New Roman" w:cs="Times New Roman"/>
                <w:b/>
              </w:rPr>
              <w:t xml:space="preserve">  </w:t>
            </w:r>
          </w:p>
          <w:p w14:paraId="2648C179" w14:textId="6137266E"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Augšējā izmantojamā kūdras slāņa pH:</w:t>
            </w:r>
            <w:r w:rsidR="00D50F9C">
              <w:rPr>
                <w:rFonts w:ascii="Times New Roman" w:hAnsi="Times New Roman" w:cs="Times New Roman"/>
              </w:rPr>
              <w:t xml:space="preserve"> 5-</w:t>
            </w:r>
            <w:r w:rsidRPr="00B64300">
              <w:rPr>
                <w:rFonts w:ascii="Times New Roman" w:hAnsi="Times New Roman" w:cs="Times New Roman"/>
              </w:rPr>
              <w:t>8</w:t>
            </w:r>
          </w:p>
          <w:p w14:paraId="503308B0"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Kūdras sadalīšanās pakāpe:</w:t>
            </w:r>
            <w:proofErr w:type="gramStart"/>
            <w:r w:rsidRPr="00B64300">
              <w:rPr>
                <w:rFonts w:ascii="Times New Roman" w:hAnsi="Times New Roman" w:cs="Times New Roman"/>
              </w:rPr>
              <w:t xml:space="preserve"> </w:t>
            </w:r>
            <w:r w:rsidRPr="00B64300">
              <w:rPr>
                <w:rFonts w:ascii="Times New Roman" w:hAnsi="Times New Roman" w:cs="Times New Roman"/>
                <w:b/>
              </w:rPr>
              <w:t xml:space="preserve"> </w:t>
            </w:r>
            <w:proofErr w:type="gramEnd"/>
            <w:r w:rsidRPr="00B64300">
              <w:rPr>
                <w:rFonts w:ascii="Times New Roman" w:hAnsi="Times New Roman" w:cs="Times New Roman"/>
              </w:rPr>
              <w:t>Vidēji un labi sadalījusies kūdra</w:t>
            </w:r>
            <w:r w:rsidRPr="00B64300">
              <w:rPr>
                <w:rFonts w:ascii="Times New Roman" w:hAnsi="Times New Roman" w:cs="Times New Roman"/>
                <w:b/>
              </w:rPr>
              <w:t xml:space="preserve"> </w:t>
            </w:r>
          </w:p>
          <w:p w14:paraId="50E12E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daudzgadīgie zālaugi sienam 0,70-0,75m, daudzgadīgie zālaugi ganīšanai 0,80-0,90m</w:t>
            </w:r>
          </w:p>
          <w:p w14:paraId="69C52AD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dienu skaits gadā, kad teritorija ir applūdusi:</w:t>
            </w:r>
            <w:r w:rsidRPr="00B64300">
              <w:rPr>
                <w:rFonts w:ascii="Times New Roman" w:hAnsi="Times New Roman" w:cs="Times New Roman"/>
              </w:rPr>
              <w:t xml:space="preserve"> teritorija var sezonāli īslaicīgi applūst, tā nedrīkst būt pastāvīgi applūdusi.</w:t>
            </w:r>
          </w:p>
          <w:p w14:paraId="4C09B86C" w14:textId="02BD673F"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Celmainība</w:t>
            </w:r>
            <w:r w:rsidRPr="00B64300">
              <w:rPr>
                <w:rFonts w:ascii="Times New Roman" w:hAnsi="Times New Roman" w:cs="Times New Roman"/>
              </w:rPr>
              <w:t>: ˂ 3,0</w:t>
            </w:r>
            <w:r w:rsidR="00FA2868">
              <w:rPr>
                <w:rFonts w:ascii="Times New Roman" w:hAnsi="Times New Roman" w:cs="Times New Roman"/>
              </w:rPr>
              <w:t> </w:t>
            </w:r>
            <w:r w:rsidRPr="00B64300">
              <w:rPr>
                <w:rFonts w:ascii="Times New Roman" w:hAnsi="Times New Roman" w:cs="Times New Roman"/>
              </w:rPr>
              <w:t>%</w:t>
            </w:r>
          </w:p>
          <w:p w14:paraId="2BF4EF29" w14:textId="77777777" w:rsidR="00B64300" w:rsidRPr="00B64300" w:rsidRDefault="00B64300" w:rsidP="00B64300">
            <w:pPr>
              <w:ind w:firstLine="0"/>
              <w:rPr>
                <w:rFonts w:ascii="Times New Roman" w:hAnsi="Times New Roman" w:cs="Times New Roman"/>
              </w:rPr>
            </w:pPr>
          </w:p>
          <w:p w14:paraId="6E87CF42"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Lauksaimnieciskai izmantošanai vispiemērotākie ir zemā tipa purvi, jo to augsnes ir bagātas ar minerālvielām, iespējams, arī ar karbonātiem un slāpekli, tās ir mazāk skābas (pH</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5,5–7,4) nekā pārejas un augstā purva tipa kūdra (Krūmiņš u. c. 2013). Ja kūdras ieguve ir pārtraukta, neiegūstot visu kūdras derīgo slāni, un virs zemā purva tipa kūdras ir arī pārejas purva tipa purva kūdra, tad tās ieteicamais atlikušais biezums vēlams mazāks par 0,25 m, kas agrotehnisko darbu rezultātā sajauktos ar zemā purva tipa purva kūdru, veidojot labvēlīgākus augšanas apstākļus izvēlētajiem zālaugiem.</w:t>
            </w:r>
          </w:p>
          <w:p w14:paraId="6B270F3C" w14:textId="2781F168"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Daudzgadīgos zālājus var izveidot arī uz pārejas purva kūdras augsnēm, bet tās ir nedaudz skābākas par zemā </w:t>
            </w:r>
            <w:r w:rsidR="00D50F9C">
              <w:rPr>
                <w:rFonts w:ascii="Times New Roman" w:hAnsi="Times New Roman" w:cs="Times New Roman"/>
                <w:szCs w:val="24"/>
              </w:rPr>
              <w:t>purva tipa kūdras augsnēm (pH 4-</w:t>
            </w:r>
            <w:r w:rsidRPr="00B64300">
              <w:rPr>
                <w:rFonts w:ascii="Times New Roman" w:hAnsi="Times New Roman" w:cs="Times New Roman"/>
                <w:szCs w:val="24"/>
              </w:rPr>
              <w:t>5) (Лиш</w:t>
            </w:r>
            <w:r w:rsidR="00D50F9C">
              <w:rPr>
                <w:rFonts w:ascii="Times New Roman" w:hAnsi="Times New Roman" w:cs="Times New Roman"/>
                <w:szCs w:val="24"/>
              </w:rPr>
              <w:t>тван 1996). Ja kūdras pH ir 4,0-</w:t>
            </w:r>
            <w:r w:rsidRPr="00B64300">
              <w:rPr>
                <w:rFonts w:ascii="Times New Roman" w:hAnsi="Times New Roman" w:cs="Times New Roman"/>
                <w:szCs w:val="24"/>
              </w:rPr>
              <w:t>4,3, atkarībā no zālaugu sugas vai šķirnes prasībām, visticamāk, tās ir jākaļķo (Anševica u. c. 2016).</w:t>
            </w:r>
          </w:p>
          <w:p w14:paraId="54805F2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Daudzgadīg</w:t>
            </w:r>
            <w:r w:rsidRPr="00B64300">
              <w:rPr>
                <w:rFonts w:ascii="Times New Roman" w:hAnsi="Times New Roman" w:cs="Times New Roman"/>
                <w:color w:val="000000"/>
                <w:szCs w:val="24"/>
              </w:rPr>
              <w:t>ie</w:t>
            </w:r>
            <w:r w:rsidRPr="00B64300">
              <w:rPr>
                <w:rFonts w:ascii="Times New Roman" w:hAnsi="Times New Roman" w:cs="Times New Roman"/>
                <w:color w:val="000000"/>
                <w:spacing w:val="53"/>
                <w:szCs w:val="24"/>
              </w:rPr>
              <w:t xml:space="preserve"> </w:t>
            </w:r>
            <w:r w:rsidRPr="00B64300">
              <w:rPr>
                <w:rFonts w:ascii="Times New Roman" w:hAnsi="Times New Roman" w:cs="Times New Roman"/>
                <w:color w:val="000000"/>
                <w:szCs w:val="24"/>
              </w:rPr>
              <w:t>zālaug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ir</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augstražīgi,</w:t>
            </w:r>
            <w:r w:rsidRPr="00B64300">
              <w:rPr>
                <w:rFonts w:ascii="Times New Roman" w:hAnsi="Times New Roman" w:cs="Times New Roman"/>
                <w:color w:val="000000"/>
                <w:spacing w:val="53"/>
                <w:szCs w:val="24"/>
              </w:rPr>
              <w:t xml:space="preserve"> </w:t>
            </w:r>
            <w:r w:rsidRPr="00B64300">
              <w:rPr>
                <w:rFonts w:ascii="Times New Roman" w:hAnsi="Times New Roman" w:cs="Times New Roman"/>
                <w:color w:val="000000"/>
                <w:szCs w:val="24"/>
              </w:rPr>
              <w:t>nosacīt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mazprasīg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augsnes</w:t>
            </w:r>
            <w:r w:rsidRPr="00B64300">
              <w:rPr>
                <w:rFonts w:ascii="Times New Roman" w:hAnsi="Times New Roman" w:cs="Times New Roman"/>
                <w:color w:val="000000"/>
                <w:spacing w:val="55"/>
                <w:szCs w:val="24"/>
              </w:rPr>
              <w:t xml:space="preserve"> </w:t>
            </w:r>
            <w:r w:rsidRPr="00B64300">
              <w:rPr>
                <w:rFonts w:ascii="Times New Roman" w:hAnsi="Times New Roman" w:cs="Times New Roman"/>
                <w:color w:val="000000"/>
                <w:szCs w:val="24"/>
              </w:rPr>
              <w:t>apstākļu</w:t>
            </w:r>
            <w:r w:rsidRPr="00B64300">
              <w:rPr>
                <w:rFonts w:ascii="Times New Roman" w:hAnsi="Times New Roman" w:cs="Times New Roman"/>
                <w:color w:val="000000"/>
                <w:spacing w:val="31"/>
                <w:szCs w:val="24"/>
              </w:rPr>
              <w:t xml:space="preserve"> </w:t>
            </w:r>
            <w:r w:rsidRPr="00B64300">
              <w:rPr>
                <w:rFonts w:ascii="Times New Roman" w:hAnsi="Times New Roman" w:cs="Times New Roman"/>
                <w:color w:val="000000"/>
                <w:szCs w:val="24"/>
              </w:rPr>
              <w:t>ziņā.</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Daudzas</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zālaugu</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sugas</w:t>
            </w:r>
            <w:r w:rsidRPr="00B64300">
              <w:rPr>
                <w:rFonts w:ascii="Times New Roman" w:hAnsi="Times New Roman" w:cs="Times New Roman"/>
                <w:color w:val="000000"/>
                <w:spacing w:val="8"/>
                <w:szCs w:val="24"/>
              </w:rPr>
              <w:t xml:space="preserve"> (piemēram, parastais miežubrālis </w:t>
            </w:r>
            <w:r w:rsidRPr="00B64300">
              <w:rPr>
                <w:rFonts w:ascii="Times New Roman" w:hAnsi="Times New Roman" w:cs="Times New Roman"/>
                <w:i/>
                <w:color w:val="000000"/>
                <w:spacing w:val="8"/>
                <w:szCs w:val="24"/>
              </w:rPr>
              <w:t>Phala</w:t>
            </w:r>
            <w:r w:rsidRPr="00B64300">
              <w:rPr>
                <w:rFonts w:ascii="Times New Roman" w:hAnsi="Times New Roman" w:cs="Times New Roman"/>
                <w:i/>
                <w:color w:val="000000"/>
                <w:spacing w:val="-1"/>
                <w:szCs w:val="24"/>
              </w:rPr>
              <w:t>ris</w:t>
            </w:r>
            <w:r w:rsidRPr="00B64300">
              <w:rPr>
                <w:rFonts w:ascii="Times New Roman" w:hAnsi="Times New Roman" w:cs="Times New Roman"/>
                <w:i/>
                <w:color w:val="000000"/>
                <w:spacing w:val="15"/>
                <w:szCs w:val="24"/>
              </w:rPr>
              <w:t xml:space="preserve"> </w:t>
            </w:r>
            <w:r w:rsidRPr="00B64300">
              <w:rPr>
                <w:rFonts w:ascii="Times New Roman" w:hAnsi="Times New Roman" w:cs="Times New Roman"/>
                <w:i/>
                <w:color w:val="000000"/>
                <w:spacing w:val="-1"/>
                <w:szCs w:val="24"/>
              </w:rPr>
              <w:t>arundinacea</w:t>
            </w:r>
            <w:r w:rsidRPr="00B64300">
              <w:rPr>
                <w:rFonts w:ascii="Times New Roman" w:hAnsi="Times New Roman" w:cs="Times New Roman"/>
                <w:color w:val="000000"/>
                <w:spacing w:val="-1"/>
                <w:szCs w:val="24"/>
              </w:rPr>
              <w:t>, timotiņš</w:t>
            </w:r>
            <w:r w:rsidRPr="00B64300">
              <w:rPr>
                <w:rFonts w:ascii="Times New Roman" w:hAnsi="Times New Roman" w:cs="Times New Roman"/>
              </w:rPr>
              <w:t xml:space="preserve"> </w:t>
            </w:r>
            <w:r w:rsidRPr="00B64300">
              <w:rPr>
                <w:rFonts w:ascii="Times New Roman" w:hAnsi="Times New Roman" w:cs="Times New Roman"/>
                <w:i/>
                <w:color w:val="000000"/>
                <w:spacing w:val="-1"/>
                <w:szCs w:val="24"/>
              </w:rPr>
              <w:t>Phleum Pratense</w:t>
            </w:r>
            <w:r w:rsidRPr="00B64300">
              <w:rPr>
                <w:rFonts w:ascii="Times New Roman" w:hAnsi="Times New Roman" w:cs="Times New Roman"/>
                <w:color w:val="000000"/>
                <w:spacing w:val="-1"/>
                <w:szCs w:val="24"/>
              </w:rPr>
              <w:t>, niedru auzene</w:t>
            </w:r>
            <w:r w:rsidRPr="00B64300">
              <w:rPr>
                <w:rFonts w:ascii="Times New Roman" w:hAnsi="Times New Roman" w:cs="Times New Roman"/>
                <w:color w:val="222222"/>
                <w:shd w:val="clear" w:color="auto" w:fill="FFFFFF"/>
              </w:rPr>
              <w:t xml:space="preserve"> </w:t>
            </w:r>
            <w:r w:rsidRPr="00B64300">
              <w:rPr>
                <w:rFonts w:ascii="Times New Roman" w:hAnsi="Times New Roman" w:cs="Times New Roman"/>
                <w:i/>
                <w:color w:val="222222"/>
                <w:szCs w:val="24"/>
                <w:shd w:val="clear" w:color="auto" w:fill="FFFFFF"/>
              </w:rPr>
              <w:t>Festuca arundinacea</w:t>
            </w:r>
            <w:r w:rsidRPr="00B64300">
              <w:rPr>
                <w:rFonts w:ascii="Times New Roman" w:hAnsi="Times New Roman" w:cs="Times New Roman"/>
                <w:color w:val="000000"/>
                <w:spacing w:val="-1"/>
                <w:szCs w:val="24"/>
              </w:rPr>
              <w:t>)</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ir</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piemērotas</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audzēšanai</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kūdrainās,</w:t>
            </w:r>
            <w:r w:rsidRPr="00B64300">
              <w:rPr>
                <w:rFonts w:ascii="Times New Roman" w:hAnsi="Times New Roman" w:cs="Times New Roman"/>
                <w:color w:val="000000"/>
                <w:spacing w:val="10"/>
                <w:szCs w:val="24"/>
              </w:rPr>
              <w:t xml:space="preserve"> </w:t>
            </w:r>
            <w:r w:rsidRPr="00B64300">
              <w:rPr>
                <w:rFonts w:ascii="Times New Roman" w:hAnsi="Times New Roman" w:cs="Times New Roman"/>
                <w:color w:val="000000"/>
                <w:szCs w:val="24"/>
              </w:rPr>
              <w:t>mitrās,</w:t>
            </w:r>
            <w:r w:rsidRPr="00B64300">
              <w:rPr>
                <w:rFonts w:ascii="Times New Roman" w:hAnsi="Times New Roman" w:cs="Times New Roman"/>
                <w:color w:val="000000"/>
                <w:spacing w:val="25"/>
                <w:szCs w:val="24"/>
              </w:rPr>
              <w:t xml:space="preserve"> </w:t>
            </w:r>
            <w:r w:rsidRPr="00B64300">
              <w:rPr>
                <w:rFonts w:ascii="Times New Roman" w:hAnsi="Times New Roman" w:cs="Times New Roman"/>
                <w:color w:val="000000"/>
                <w:szCs w:val="24"/>
              </w:rPr>
              <w:t>applūstošās</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vietās.</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Zālaugu</w:t>
            </w:r>
            <w:r w:rsidRPr="00B64300">
              <w:rPr>
                <w:rFonts w:ascii="Times New Roman" w:hAnsi="Times New Roman" w:cs="Times New Roman"/>
                <w:color w:val="000000"/>
                <w:spacing w:val="-7"/>
                <w:szCs w:val="24"/>
              </w:rPr>
              <w:t xml:space="preserve"> </w:t>
            </w:r>
            <w:r w:rsidRPr="00B64300">
              <w:rPr>
                <w:rFonts w:ascii="Times New Roman" w:hAnsi="Times New Roman" w:cs="Times New Roman"/>
                <w:color w:val="000000"/>
                <w:szCs w:val="24"/>
              </w:rPr>
              <w:t>spēcīgā</w:t>
            </w:r>
            <w:r w:rsidRPr="00B64300">
              <w:rPr>
                <w:rFonts w:ascii="Times New Roman" w:hAnsi="Times New Roman" w:cs="Times New Roman"/>
                <w:color w:val="000000"/>
                <w:spacing w:val="-7"/>
                <w:szCs w:val="24"/>
              </w:rPr>
              <w:t xml:space="preserve"> </w:t>
            </w:r>
            <w:r w:rsidRPr="00B64300">
              <w:rPr>
                <w:rFonts w:ascii="Times New Roman" w:hAnsi="Times New Roman" w:cs="Times New Roman"/>
                <w:color w:val="000000"/>
                <w:szCs w:val="24"/>
              </w:rPr>
              <w:t>sakņu</w:t>
            </w:r>
            <w:r w:rsidRPr="00B64300">
              <w:rPr>
                <w:rFonts w:ascii="Times New Roman" w:hAnsi="Times New Roman" w:cs="Times New Roman"/>
                <w:color w:val="000000"/>
                <w:spacing w:val="26"/>
                <w:szCs w:val="24"/>
              </w:rPr>
              <w:t xml:space="preserve"> </w:t>
            </w:r>
            <w:r w:rsidRPr="00B64300">
              <w:rPr>
                <w:rFonts w:ascii="Times New Roman" w:hAnsi="Times New Roman" w:cs="Times New Roman"/>
                <w:color w:val="000000"/>
                <w:szCs w:val="24"/>
              </w:rPr>
              <w:t>sistēma</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labvē</w:t>
            </w:r>
            <w:r w:rsidRPr="00B64300">
              <w:rPr>
                <w:rFonts w:ascii="Times New Roman" w:hAnsi="Times New Roman" w:cs="Times New Roman"/>
                <w:szCs w:val="24"/>
              </w:rPr>
              <w:t>līgi</w:t>
            </w:r>
            <w:r w:rsidRPr="00B64300">
              <w:rPr>
                <w:rFonts w:ascii="Times New Roman" w:hAnsi="Times New Roman" w:cs="Times New Roman"/>
                <w:spacing w:val="-4"/>
                <w:szCs w:val="24"/>
              </w:rPr>
              <w:t xml:space="preserve"> </w:t>
            </w:r>
            <w:r w:rsidRPr="00B64300">
              <w:rPr>
                <w:rFonts w:ascii="Times New Roman" w:hAnsi="Times New Roman" w:cs="Times New Roman"/>
                <w:szCs w:val="24"/>
              </w:rPr>
              <w:t>ietekmē</w:t>
            </w:r>
            <w:r w:rsidRPr="00B64300">
              <w:rPr>
                <w:rFonts w:ascii="Times New Roman" w:hAnsi="Times New Roman" w:cs="Times New Roman"/>
                <w:spacing w:val="-4"/>
                <w:szCs w:val="24"/>
              </w:rPr>
              <w:t xml:space="preserve"> </w:t>
            </w:r>
            <w:r w:rsidRPr="00B64300">
              <w:rPr>
                <w:rFonts w:ascii="Times New Roman" w:hAnsi="Times New Roman" w:cs="Times New Roman"/>
                <w:szCs w:val="24"/>
              </w:rPr>
              <w:t>augsnes kvalitāti,</w:t>
            </w:r>
            <w:r w:rsidRPr="00B64300">
              <w:rPr>
                <w:rFonts w:ascii="Times New Roman" w:hAnsi="Times New Roman" w:cs="Times New Roman"/>
                <w:spacing w:val="-4"/>
                <w:szCs w:val="24"/>
              </w:rPr>
              <w:t xml:space="preserve"> </w:t>
            </w:r>
            <w:r w:rsidRPr="00B64300">
              <w:rPr>
                <w:rFonts w:ascii="Times New Roman" w:hAnsi="Times New Roman" w:cs="Times New Roman"/>
                <w:szCs w:val="24"/>
              </w:rPr>
              <w:t>veicina</w:t>
            </w:r>
            <w:r w:rsidRPr="00B64300">
              <w:rPr>
                <w:rFonts w:ascii="Times New Roman" w:hAnsi="Times New Roman" w:cs="Times New Roman"/>
                <w:spacing w:val="-4"/>
                <w:szCs w:val="24"/>
              </w:rPr>
              <w:t xml:space="preserve"> </w:t>
            </w:r>
            <w:r w:rsidRPr="00B64300">
              <w:rPr>
                <w:rFonts w:ascii="Times New Roman" w:hAnsi="Times New Roman" w:cs="Times New Roman"/>
                <w:szCs w:val="24"/>
              </w:rPr>
              <w:t>noturīgas</w:t>
            </w:r>
            <w:r w:rsidRPr="00B64300">
              <w:rPr>
                <w:rFonts w:ascii="Times New Roman" w:hAnsi="Times New Roman" w:cs="Times New Roman"/>
                <w:spacing w:val="-4"/>
                <w:szCs w:val="24"/>
              </w:rPr>
              <w:t xml:space="preserve"> </w:t>
            </w:r>
            <w:r w:rsidRPr="00B64300">
              <w:rPr>
                <w:rFonts w:ascii="Times New Roman" w:hAnsi="Times New Roman" w:cs="Times New Roman"/>
                <w:szCs w:val="24"/>
              </w:rPr>
              <w:t>velēnas</w:t>
            </w:r>
            <w:r w:rsidRPr="00B64300">
              <w:rPr>
                <w:rFonts w:ascii="Times New Roman" w:hAnsi="Times New Roman" w:cs="Times New Roman"/>
                <w:spacing w:val="-4"/>
                <w:szCs w:val="24"/>
              </w:rPr>
              <w:t xml:space="preserve"> izveidošanos </w:t>
            </w:r>
            <w:r w:rsidRPr="00B64300">
              <w:rPr>
                <w:rFonts w:ascii="Times New Roman" w:hAnsi="Times New Roman" w:cs="Times New Roman"/>
                <w:szCs w:val="24"/>
              </w:rPr>
              <w:t>un</w:t>
            </w:r>
            <w:r w:rsidRPr="00B64300">
              <w:rPr>
                <w:rFonts w:ascii="Times New Roman" w:hAnsi="Times New Roman" w:cs="Times New Roman"/>
                <w:spacing w:val="-4"/>
                <w:szCs w:val="24"/>
              </w:rPr>
              <w:t xml:space="preserve"> pie</w:t>
            </w:r>
            <w:r w:rsidRPr="00B64300">
              <w:rPr>
                <w:rFonts w:ascii="Times New Roman" w:hAnsi="Times New Roman" w:cs="Times New Roman"/>
                <w:szCs w:val="24"/>
              </w:rPr>
              <w:t>saista</w:t>
            </w:r>
            <w:r w:rsidRPr="00B64300">
              <w:rPr>
                <w:rFonts w:ascii="Times New Roman" w:hAnsi="Times New Roman" w:cs="Times New Roman"/>
                <w:spacing w:val="-3"/>
                <w:szCs w:val="24"/>
              </w:rPr>
              <w:t xml:space="preserve"> </w:t>
            </w:r>
            <w:r w:rsidRPr="00B64300">
              <w:rPr>
                <w:rFonts w:ascii="Times New Roman" w:hAnsi="Times New Roman" w:cs="Times New Roman"/>
                <w:szCs w:val="24"/>
              </w:rPr>
              <w:t>oglekli,</w:t>
            </w:r>
            <w:r w:rsidRPr="00B64300">
              <w:rPr>
                <w:rFonts w:ascii="Times New Roman" w:hAnsi="Times New Roman" w:cs="Times New Roman"/>
                <w:spacing w:val="40"/>
                <w:szCs w:val="24"/>
              </w:rPr>
              <w:t xml:space="preserve"> </w:t>
            </w:r>
            <w:r w:rsidRPr="00B64300">
              <w:rPr>
                <w:rFonts w:ascii="Times New Roman" w:hAnsi="Times New Roman" w:cs="Times New Roman"/>
                <w:szCs w:val="24"/>
              </w:rPr>
              <w:t>nodrošinot</w:t>
            </w:r>
            <w:r w:rsidRPr="00B64300">
              <w:rPr>
                <w:rFonts w:ascii="Times New Roman" w:hAnsi="Times New Roman" w:cs="Times New Roman"/>
                <w:spacing w:val="12"/>
                <w:szCs w:val="24"/>
              </w:rPr>
              <w:t xml:space="preserve"> </w:t>
            </w:r>
            <w:r w:rsidRPr="00B64300">
              <w:rPr>
                <w:rFonts w:ascii="Times New Roman" w:hAnsi="Times New Roman" w:cs="Times New Roman"/>
                <w:szCs w:val="24"/>
              </w:rPr>
              <w:t>organisko</w:t>
            </w:r>
            <w:r w:rsidRPr="00B64300">
              <w:rPr>
                <w:rFonts w:ascii="Times New Roman" w:hAnsi="Times New Roman" w:cs="Times New Roman"/>
                <w:spacing w:val="10"/>
                <w:szCs w:val="24"/>
              </w:rPr>
              <w:t xml:space="preserve"> </w:t>
            </w:r>
            <w:r w:rsidRPr="00B64300">
              <w:rPr>
                <w:rFonts w:ascii="Times New Roman" w:hAnsi="Times New Roman" w:cs="Times New Roman"/>
                <w:szCs w:val="24"/>
              </w:rPr>
              <w:t>vielu</w:t>
            </w:r>
            <w:r w:rsidRPr="00B64300">
              <w:rPr>
                <w:rFonts w:ascii="Times New Roman" w:hAnsi="Times New Roman" w:cs="Times New Roman"/>
                <w:spacing w:val="10"/>
                <w:szCs w:val="24"/>
              </w:rPr>
              <w:t xml:space="preserve"> </w:t>
            </w:r>
            <w:r w:rsidRPr="00B64300">
              <w:rPr>
                <w:rFonts w:ascii="Times New Roman" w:hAnsi="Times New Roman" w:cs="Times New Roman"/>
                <w:szCs w:val="24"/>
              </w:rPr>
              <w:t>saglabāšanos</w:t>
            </w:r>
            <w:r w:rsidRPr="00B64300">
              <w:rPr>
                <w:rFonts w:ascii="Times New Roman" w:hAnsi="Times New Roman" w:cs="Times New Roman"/>
                <w:spacing w:val="10"/>
                <w:szCs w:val="24"/>
              </w:rPr>
              <w:t xml:space="preserve"> </w:t>
            </w:r>
            <w:r w:rsidRPr="00B64300">
              <w:rPr>
                <w:rFonts w:ascii="Times New Roman" w:hAnsi="Times New Roman" w:cs="Times New Roman"/>
                <w:szCs w:val="24"/>
              </w:rPr>
              <w:t>un</w:t>
            </w:r>
            <w:r w:rsidRPr="00B64300">
              <w:rPr>
                <w:rFonts w:ascii="Times New Roman" w:hAnsi="Times New Roman" w:cs="Times New Roman"/>
                <w:spacing w:val="10"/>
                <w:szCs w:val="24"/>
              </w:rPr>
              <w:t xml:space="preserve"> </w:t>
            </w:r>
            <w:r w:rsidRPr="00B64300">
              <w:rPr>
                <w:rFonts w:ascii="Times New Roman" w:hAnsi="Times New Roman" w:cs="Times New Roman"/>
                <w:szCs w:val="24"/>
              </w:rPr>
              <w:t>palielināšanos,</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9"/>
                <w:szCs w:val="24"/>
              </w:rPr>
              <w:t xml:space="preserve"> </w:t>
            </w:r>
            <w:r w:rsidRPr="00B64300">
              <w:rPr>
                <w:rFonts w:ascii="Times New Roman" w:hAnsi="Times New Roman" w:cs="Times New Roman"/>
                <w:szCs w:val="24"/>
              </w:rPr>
              <w:t>arī</w:t>
            </w:r>
            <w:r w:rsidRPr="00B64300">
              <w:rPr>
                <w:rFonts w:ascii="Times New Roman" w:hAnsi="Times New Roman" w:cs="Times New Roman"/>
                <w:spacing w:val="8"/>
                <w:szCs w:val="24"/>
              </w:rPr>
              <w:t xml:space="preserve"> </w:t>
            </w:r>
            <w:r w:rsidRPr="00B64300">
              <w:rPr>
                <w:rFonts w:ascii="Times New Roman" w:hAnsi="Times New Roman" w:cs="Times New Roman"/>
                <w:szCs w:val="24"/>
              </w:rPr>
              <w:t>mazinot</w:t>
            </w:r>
            <w:r w:rsidRPr="00B64300">
              <w:rPr>
                <w:rFonts w:ascii="Times New Roman" w:hAnsi="Times New Roman" w:cs="Times New Roman"/>
                <w:spacing w:val="37"/>
                <w:szCs w:val="24"/>
              </w:rPr>
              <w:t xml:space="preserve"> </w:t>
            </w:r>
            <w:r w:rsidRPr="00B64300">
              <w:rPr>
                <w:rFonts w:ascii="Times New Roman" w:hAnsi="Times New Roman" w:cs="Times New Roman"/>
                <w:szCs w:val="24"/>
              </w:rPr>
              <w:t>augsnes eroziju.</w:t>
            </w:r>
          </w:p>
          <w:p w14:paraId="5BCFBD86" w14:textId="77777777" w:rsidR="00B64300" w:rsidRPr="00B64300" w:rsidRDefault="00B64300" w:rsidP="00D50F9C">
            <w:pPr>
              <w:ind w:firstLine="0"/>
              <w:rPr>
                <w:rFonts w:ascii="Times New Roman" w:hAnsi="Times New Roman" w:cs="Times New Roman"/>
              </w:rPr>
            </w:pPr>
            <w:r w:rsidRPr="00B64300">
              <w:rPr>
                <w:rFonts w:ascii="Times New Roman" w:hAnsi="Times New Roman" w:cs="Times New Roman"/>
                <w:szCs w:val="24"/>
              </w:rPr>
              <w:t>Zālaugi</w:t>
            </w:r>
            <w:r w:rsidRPr="00B64300">
              <w:rPr>
                <w:rFonts w:ascii="Times New Roman" w:hAnsi="Times New Roman" w:cs="Times New Roman"/>
                <w:spacing w:val="23"/>
                <w:szCs w:val="24"/>
              </w:rPr>
              <w:t xml:space="preserve"> </w:t>
            </w:r>
            <w:r w:rsidRPr="00B64300">
              <w:rPr>
                <w:rFonts w:ascii="Times New Roman" w:hAnsi="Times New Roman" w:cs="Times New Roman"/>
                <w:szCs w:val="24"/>
              </w:rPr>
              <w:t>ir</w:t>
            </w:r>
            <w:r w:rsidRPr="00B64300">
              <w:rPr>
                <w:rFonts w:ascii="Times New Roman" w:hAnsi="Times New Roman" w:cs="Times New Roman"/>
                <w:spacing w:val="22"/>
                <w:szCs w:val="24"/>
              </w:rPr>
              <w:t xml:space="preserve"> </w:t>
            </w:r>
            <w:r w:rsidRPr="00B64300">
              <w:rPr>
                <w:rFonts w:ascii="Times New Roman" w:hAnsi="Times New Roman" w:cs="Times New Roman"/>
                <w:szCs w:val="24"/>
              </w:rPr>
              <w:t>energoefektīvi</w:t>
            </w:r>
            <w:r w:rsidRPr="00B64300">
              <w:rPr>
                <w:rFonts w:ascii="Times New Roman" w:hAnsi="Times New Roman" w:cs="Times New Roman"/>
                <w:spacing w:val="23"/>
                <w:szCs w:val="24"/>
              </w:rPr>
              <w:t xml:space="preserve"> </w:t>
            </w:r>
            <w:r w:rsidRPr="00B64300">
              <w:rPr>
                <w:rFonts w:ascii="Times New Roman" w:hAnsi="Times New Roman" w:cs="Times New Roman"/>
                <w:szCs w:val="24"/>
              </w:rPr>
              <w:t>augi. To</w:t>
            </w:r>
            <w:r w:rsidRPr="00B64300">
              <w:rPr>
                <w:rFonts w:ascii="Times New Roman" w:hAnsi="Times New Roman" w:cs="Times New Roman"/>
                <w:spacing w:val="23"/>
                <w:szCs w:val="24"/>
              </w:rPr>
              <w:t xml:space="preserve"> </w:t>
            </w:r>
            <w:r w:rsidRPr="00B64300">
              <w:rPr>
                <w:rFonts w:ascii="Times New Roman" w:hAnsi="Times New Roman" w:cs="Times New Roman"/>
                <w:szCs w:val="24"/>
              </w:rPr>
              <w:t>sējumu</w:t>
            </w:r>
            <w:r w:rsidRPr="00B64300">
              <w:rPr>
                <w:rFonts w:ascii="Times New Roman" w:hAnsi="Times New Roman" w:cs="Times New Roman"/>
                <w:spacing w:val="23"/>
                <w:szCs w:val="24"/>
              </w:rPr>
              <w:t xml:space="preserve"> </w:t>
            </w:r>
            <w:r w:rsidRPr="00B64300">
              <w:rPr>
                <w:rFonts w:ascii="Times New Roman" w:hAnsi="Times New Roman" w:cs="Times New Roman"/>
                <w:szCs w:val="24"/>
              </w:rPr>
              <w:t>ierīkošanai</w:t>
            </w:r>
            <w:r w:rsidRPr="00B64300">
              <w:rPr>
                <w:rFonts w:ascii="Times New Roman" w:hAnsi="Times New Roman" w:cs="Times New Roman"/>
                <w:spacing w:val="40"/>
                <w:szCs w:val="24"/>
              </w:rPr>
              <w:t xml:space="preserve"> </w:t>
            </w:r>
            <w:r w:rsidRPr="00B64300">
              <w:rPr>
                <w:rFonts w:ascii="Times New Roman" w:hAnsi="Times New Roman" w:cs="Times New Roman"/>
                <w:szCs w:val="24"/>
              </w:rPr>
              <w:t>nepieciešami</w:t>
            </w:r>
            <w:r w:rsidRPr="00B64300">
              <w:rPr>
                <w:rFonts w:ascii="Times New Roman" w:hAnsi="Times New Roman" w:cs="Times New Roman"/>
                <w:spacing w:val="12"/>
                <w:szCs w:val="24"/>
              </w:rPr>
              <w:t xml:space="preserve"> </w:t>
            </w:r>
            <w:r w:rsidRPr="00B64300">
              <w:rPr>
                <w:rFonts w:ascii="Times New Roman" w:hAnsi="Times New Roman" w:cs="Times New Roman"/>
                <w:szCs w:val="24"/>
              </w:rPr>
              <w:t>salīdzinoši</w:t>
            </w:r>
            <w:r w:rsidRPr="00B64300">
              <w:rPr>
                <w:rFonts w:ascii="Times New Roman" w:hAnsi="Times New Roman" w:cs="Times New Roman"/>
                <w:spacing w:val="12"/>
                <w:szCs w:val="24"/>
              </w:rPr>
              <w:t xml:space="preserve"> </w:t>
            </w:r>
            <w:r w:rsidRPr="00B64300">
              <w:rPr>
                <w:rFonts w:ascii="Times New Roman" w:hAnsi="Times New Roman" w:cs="Times New Roman"/>
                <w:szCs w:val="24"/>
              </w:rPr>
              <w:t>nelieli</w:t>
            </w:r>
            <w:r w:rsidRPr="00B64300">
              <w:rPr>
                <w:rFonts w:ascii="Times New Roman" w:hAnsi="Times New Roman" w:cs="Times New Roman"/>
                <w:spacing w:val="14"/>
                <w:szCs w:val="24"/>
              </w:rPr>
              <w:t xml:space="preserve"> </w:t>
            </w:r>
            <w:r w:rsidRPr="00B64300">
              <w:rPr>
                <w:rFonts w:ascii="Times New Roman" w:hAnsi="Times New Roman" w:cs="Times New Roman"/>
                <w:szCs w:val="24"/>
              </w:rPr>
              <w:t>līdzekļi,</w:t>
            </w:r>
            <w:r w:rsidRPr="00B64300">
              <w:rPr>
                <w:rFonts w:ascii="Times New Roman" w:hAnsi="Times New Roman" w:cs="Times New Roman"/>
                <w:spacing w:val="12"/>
                <w:szCs w:val="24"/>
              </w:rPr>
              <w:t xml:space="preserve"> nav nepieciešama specializēta tehnika, apsaimniekošanai izmantojama “</w:t>
            </w:r>
            <w:r w:rsidRPr="00B64300">
              <w:rPr>
                <w:rFonts w:ascii="Times New Roman" w:hAnsi="Times New Roman" w:cs="Times New Roman"/>
                <w:szCs w:val="24"/>
              </w:rPr>
              <w:t>tradicionālā”</w:t>
            </w:r>
            <w:r w:rsidRPr="00B64300">
              <w:rPr>
                <w:rFonts w:ascii="Times New Roman" w:hAnsi="Times New Roman" w:cs="Times New Roman"/>
                <w:spacing w:val="14"/>
                <w:szCs w:val="24"/>
              </w:rPr>
              <w:t xml:space="preserve"> </w:t>
            </w:r>
            <w:r w:rsidRPr="00B64300">
              <w:rPr>
                <w:rFonts w:ascii="Times New Roman" w:hAnsi="Times New Roman" w:cs="Times New Roman"/>
                <w:szCs w:val="24"/>
              </w:rPr>
              <w:t>lauksaimniecības</w:t>
            </w:r>
            <w:r w:rsidRPr="00B64300">
              <w:rPr>
                <w:rFonts w:ascii="Times New Roman" w:hAnsi="Times New Roman" w:cs="Times New Roman"/>
                <w:spacing w:val="30"/>
                <w:szCs w:val="24"/>
              </w:rPr>
              <w:t xml:space="preserve"> </w:t>
            </w:r>
            <w:r w:rsidRPr="00B64300">
              <w:rPr>
                <w:rFonts w:ascii="Times New Roman" w:hAnsi="Times New Roman" w:cs="Times New Roman"/>
                <w:szCs w:val="24"/>
              </w:rPr>
              <w:t>tehnika.</w:t>
            </w:r>
          </w:p>
          <w:p w14:paraId="4BA6B3C4" w14:textId="0F6CDDE7" w:rsidR="00B64300" w:rsidRPr="00B64300" w:rsidRDefault="00B64300" w:rsidP="00482B0A">
            <w:pPr>
              <w:ind w:firstLine="0"/>
              <w:rPr>
                <w:rFonts w:ascii="Times New Roman" w:hAnsi="Times New Roman" w:cs="Times New Roman"/>
              </w:rPr>
            </w:pPr>
            <w:r w:rsidRPr="00B64300">
              <w:rPr>
                <w:rFonts w:ascii="Times New Roman" w:hAnsi="Times New Roman" w:cs="Times New Roman"/>
                <w:spacing w:val="-1"/>
                <w:szCs w:val="24"/>
              </w:rPr>
              <w:lastRenderedPageBreak/>
              <w:t>Daudz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zālaugu</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sug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tajā</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skait</w:t>
            </w:r>
            <w:r w:rsidRPr="00B64300">
              <w:rPr>
                <w:rFonts w:ascii="Times New Roman" w:hAnsi="Times New Roman" w:cs="Times New Roman"/>
                <w:szCs w:val="24"/>
              </w:rPr>
              <w:t>ā parastais miežubrālis</w:t>
            </w:r>
            <w:r w:rsidRPr="00B64300">
              <w:rPr>
                <w:rFonts w:ascii="Times New Roman" w:hAnsi="Times New Roman" w:cs="Times New Roman"/>
                <w:spacing w:val="-1"/>
                <w:szCs w:val="24"/>
              </w:rPr>
              <w:t>,</w:t>
            </w:r>
            <w:r w:rsidRPr="00B64300">
              <w:rPr>
                <w:rFonts w:ascii="Times New Roman" w:hAnsi="Times New Roman" w:cs="Times New Roman"/>
                <w:spacing w:val="29"/>
                <w:szCs w:val="24"/>
              </w:rPr>
              <w:t xml:space="preserve"> </w:t>
            </w:r>
            <w:r w:rsidRPr="00B64300">
              <w:rPr>
                <w:rFonts w:ascii="Times New Roman" w:hAnsi="Times New Roman" w:cs="Times New Roman"/>
                <w:spacing w:val="-1"/>
                <w:szCs w:val="24"/>
              </w:rPr>
              <w:t>biomas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ražīb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17"/>
                <w:szCs w:val="24"/>
              </w:rPr>
              <w:t xml:space="preserve"> </w:t>
            </w:r>
            <w:r w:rsidRPr="00B64300">
              <w:rPr>
                <w:rFonts w:ascii="Times New Roman" w:hAnsi="Times New Roman" w:cs="Times New Roman"/>
                <w:spacing w:val="-1"/>
                <w:szCs w:val="24"/>
              </w:rPr>
              <w:t>kvalitāte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ziņā</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var</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konkurēt</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ar</w:t>
            </w:r>
            <w:r w:rsidRPr="00B64300">
              <w:rPr>
                <w:rFonts w:ascii="Times New Roman" w:hAnsi="Times New Roman" w:cs="Times New Roman"/>
                <w:spacing w:val="16"/>
                <w:szCs w:val="24"/>
              </w:rPr>
              <w:t xml:space="preserve"> </w:t>
            </w:r>
            <w:proofErr w:type="gramStart"/>
            <w:r w:rsidRPr="00B64300">
              <w:rPr>
                <w:rFonts w:ascii="Times New Roman" w:hAnsi="Times New Roman" w:cs="Times New Roman"/>
                <w:spacing w:val="-1"/>
                <w:szCs w:val="24"/>
              </w:rPr>
              <w:t>citiem</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enerģētiskajiem</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augiem</w:t>
            </w:r>
            <w:proofErr w:type="gramEnd"/>
            <w:r w:rsidRPr="00B64300">
              <w:rPr>
                <w:rFonts w:ascii="Times New Roman" w:hAnsi="Times New Roman" w:cs="Times New Roman"/>
                <w:spacing w:val="-1"/>
                <w:szCs w:val="24"/>
              </w:rPr>
              <w:t>, piemēram, rapšiem.</w:t>
            </w:r>
            <w:r w:rsidRPr="00B64300">
              <w:rPr>
                <w:rFonts w:ascii="Times New Roman" w:hAnsi="Times New Roman" w:cs="Times New Roman"/>
                <w:spacing w:val="24"/>
                <w:szCs w:val="24"/>
              </w:rPr>
              <w:t xml:space="preserve"> </w:t>
            </w:r>
            <w:r w:rsidRPr="00B64300">
              <w:rPr>
                <w:rFonts w:ascii="Times New Roman" w:hAnsi="Times New Roman" w:cs="Times New Roman"/>
                <w:spacing w:val="-1"/>
                <w:szCs w:val="24"/>
              </w:rPr>
              <w:t>Miežubrāļa</w:t>
            </w:r>
            <w:r w:rsidRPr="00B64300">
              <w:rPr>
                <w:rFonts w:ascii="Times New Roman" w:hAnsi="Times New Roman" w:cs="Times New Roman"/>
                <w:spacing w:val="16"/>
                <w:szCs w:val="24"/>
              </w:rPr>
              <w:t xml:space="preserve"> sējumu </w:t>
            </w:r>
            <w:r w:rsidRPr="00B64300">
              <w:rPr>
                <w:rFonts w:ascii="Times New Roman" w:hAnsi="Times New Roman" w:cs="Times New Roman"/>
                <w:spacing w:val="-1"/>
                <w:szCs w:val="24"/>
              </w:rPr>
              <w:t>izmantošan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ilgum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ir</w:t>
            </w:r>
            <w:r w:rsidRPr="00B64300">
              <w:rPr>
                <w:rFonts w:ascii="Times New Roman" w:hAnsi="Times New Roman" w:cs="Times New Roman"/>
                <w:spacing w:val="16"/>
                <w:szCs w:val="24"/>
              </w:rPr>
              <w:t xml:space="preserve"> </w:t>
            </w:r>
            <w:r w:rsidRPr="00B64300">
              <w:rPr>
                <w:rFonts w:ascii="Times New Roman" w:hAnsi="Times New Roman" w:cs="Times New Roman"/>
                <w:szCs w:val="24"/>
              </w:rPr>
              <w:t>8–</w:t>
            </w:r>
            <w:r w:rsidR="00FA2868">
              <w:rPr>
                <w:rFonts w:ascii="Times New Roman" w:hAnsi="Times New Roman" w:cs="Times New Roman"/>
                <w:spacing w:val="-1"/>
                <w:szCs w:val="24"/>
              </w:rPr>
              <w:t>10 </w:t>
            </w:r>
            <w:r w:rsidRPr="00B64300">
              <w:rPr>
                <w:rFonts w:ascii="Times New Roman" w:hAnsi="Times New Roman" w:cs="Times New Roman"/>
                <w:spacing w:val="-1"/>
                <w:szCs w:val="24"/>
              </w:rPr>
              <w:t>gadi</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17"/>
                <w:szCs w:val="24"/>
              </w:rPr>
              <w:t xml:space="preserve"> </w:t>
            </w:r>
            <w:r w:rsidRPr="00B64300">
              <w:rPr>
                <w:rFonts w:ascii="Times New Roman" w:hAnsi="Times New Roman" w:cs="Times New Roman"/>
                <w:spacing w:val="-1"/>
                <w:szCs w:val="24"/>
              </w:rPr>
              <w:t>ilgāk.</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Maksimālo</w:t>
            </w:r>
            <w:r w:rsidRPr="00B64300">
              <w:rPr>
                <w:rFonts w:ascii="Times New Roman" w:hAnsi="Times New Roman" w:cs="Times New Roman"/>
                <w:spacing w:val="15"/>
                <w:szCs w:val="24"/>
              </w:rPr>
              <w:t xml:space="preserve"> </w:t>
            </w:r>
            <w:r w:rsidRPr="00B64300">
              <w:rPr>
                <w:rFonts w:ascii="Times New Roman" w:hAnsi="Times New Roman" w:cs="Times New Roman"/>
                <w:spacing w:val="-1"/>
                <w:szCs w:val="24"/>
              </w:rPr>
              <w:t>ražu (</w:t>
            </w:r>
            <w:r w:rsidRPr="00B64300">
              <w:rPr>
                <w:rFonts w:ascii="Times New Roman" w:hAnsi="Times New Roman" w:cs="Times New Roman"/>
                <w:szCs w:val="24"/>
              </w:rPr>
              <w:t>8–</w:t>
            </w:r>
            <w:r w:rsidRPr="00B64300">
              <w:rPr>
                <w:rFonts w:ascii="Times New Roman" w:hAnsi="Times New Roman" w:cs="Times New Roman"/>
                <w:spacing w:val="-1"/>
                <w:position w:val="1"/>
                <w:szCs w:val="24"/>
              </w:rPr>
              <w:t>10 </w:t>
            </w:r>
            <w:r w:rsidRPr="00B64300">
              <w:rPr>
                <w:rFonts w:ascii="Times New Roman" w:hAnsi="Times New Roman" w:cs="Times New Roman"/>
                <w:position w:val="1"/>
                <w:szCs w:val="24"/>
              </w:rPr>
              <w:t xml:space="preserve">t </w:t>
            </w:r>
            <w:r w:rsidRPr="00B64300">
              <w:rPr>
                <w:rFonts w:ascii="Times New Roman" w:hAnsi="Times New Roman" w:cs="Times New Roman"/>
                <w:szCs w:val="24"/>
              </w:rPr>
              <w:t>sausnas</w:t>
            </w:r>
            <w:r w:rsidRPr="00B64300">
              <w:rPr>
                <w:rFonts w:ascii="Times New Roman" w:hAnsi="Times New Roman" w:cs="Times New Roman"/>
                <w:spacing w:val="23"/>
                <w:szCs w:val="24"/>
              </w:rPr>
              <w:t xml:space="preserve"> </w:t>
            </w:r>
            <w:r w:rsidRPr="00B64300">
              <w:rPr>
                <w:rFonts w:ascii="Times New Roman" w:hAnsi="Times New Roman" w:cs="Times New Roman"/>
                <w:spacing w:val="-1"/>
                <w:position w:val="1"/>
                <w:szCs w:val="24"/>
              </w:rPr>
              <w:t>ha</w:t>
            </w:r>
            <w:r w:rsidRPr="00B64300">
              <w:rPr>
                <w:rFonts w:ascii="Times New Roman" w:hAnsi="Times New Roman" w:cs="Times New Roman"/>
                <w:spacing w:val="-1"/>
                <w:szCs w:val="24"/>
                <w:vertAlign w:val="superscript"/>
              </w:rPr>
              <w:t>-1</w:t>
            </w:r>
            <w:r w:rsidRPr="00B64300">
              <w:rPr>
                <w:rFonts w:ascii="Times New Roman" w:hAnsi="Times New Roman" w:cs="Times New Roman"/>
                <w:spacing w:val="-1"/>
                <w:szCs w:val="24"/>
              </w:rPr>
              <w:t>) šī</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stiebrzāle</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sasniedz</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otrajā</w:t>
            </w:r>
            <w:r w:rsidRPr="00B64300">
              <w:rPr>
                <w:rFonts w:ascii="Times New Roman" w:hAnsi="Times New Roman" w:cs="Times New Roman"/>
                <w:spacing w:val="59"/>
                <w:position w:val="1"/>
                <w:szCs w:val="24"/>
              </w:rPr>
              <w:t xml:space="preserve"> </w:t>
            </w:r>
            <w:r w:rsidRPr="00B64300">
              <w:rPr>
                <w:rFonts w:ascii="Times New Roman" w:hAnsi="Times New Roman" w:cs="Times New Roman"/>
                <w:spacing w:val="-1"/>
                <w:position w:val="1"/>
                <w:szCs w:val="24"/>
              </w:rPr>
              <w:t>un</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trešajā</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gadā</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pēc</w:t>
            </w:r>
            <w:r w:rsidRPr="00B64300">
              <w:rPr>
                <w:rFonts w:ascii="Times New Roman" w:hAnsi="Times New Roman" w:cs="Times New Roman"/>
                <w:spacing w:val="62"/>
                <w:position w:val="1"/>
                <w:szCs w:val="24"/>
              </w:rPr>
              <w:t xml:space="preserve"> </w:t>
            </w:r>
            <w:r w:rsidRPr="00B64300">
              <w:rPr>
                <w:rFonts w:ascii="Times New Roman" w:hAnsi="Times New Roman" w:cs="Times New Roman"/>
                <w:spacing w:val="-1"/>
                <w:position w:val="1"/>
                <w:szCs w:val="24"/>
              </w:rPr>
              <w:t>sējas.</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Miežubrāļa</w:t>
            </w:r>
            <w:r w:rsidRPr="00B64300">
              <w:rPr>
                <w:rFonts w:ascii="Times New Roman" w:hAnsi="Times New Roman" w:cs="Times New Roman"/>
                <w:spacing w:val="37"/>
                <w:position w:val="1"/>
                <w:szCs w:val="24"/>
              </w:rPr>
              <w:t xml:space="preserve"> </w:t>
            </w:r>
            <w:r w:rsidRPr="00B64300">
              <w:rPr>
                <w:rFonts w:ascii="Times New Roman" w:hAnsi="Times New Roman" w:cs="Times New Roman"/>
                <w:spacing w:val="-1"/>
                <w:szCs w:val="24"/>
              </w:rPr>
              <w:t>biomasu</w:t>
            </w:r>
            <w:r w:rsidRPr="00B64300">
              <w:rPr>
                <w:rFonts w:ascii="Times New Roman" w:hAnsi="Times New Roman" w:cs="Times New Roman"/>
                <w:spacing w:val="34"/>
                <w:szCs w:val="24"/>
              </w:rPr>
              <w:t xml:space="preserve"> </w:t>
            </w:r>
            <w:r w:rsidRPr="00B64300">
              <w:rPr>
                <w:rFonts w:ascii="Times New Roman" w:hAnsi="Times New Roman" w:cs="Times New Roman"/>
                <w:spacing w:val="-1"/>
                <w:szCs w:val="24"/>
              </w:rPr>
              <w:t>var</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izmantot</w:t>
            </w:r>
            <w:r w:rsidRPr="00B64300">
              <w:rPr>
                <w:rFonts w:ascii="Times New Roman" w:hAnsi="Times New Roman" w:cs="Times New Roman"/>
                <w:spacing w:val="35"/>
                <w:szCs w:val="24"/>
              </w:rPr>
              <w:t xml:space="preserve"> </w:t>
            </w:r>
            <w:r w:rsidRPr="00B64300">
              <w:rPr>
                <w:rFonts w:ascii="Times New Roman" w:hAnsi="Times New Roman" w:cs="Times New Roman"/>
                <w:szCs w:val="24"/>
              </w:rPr>
              <w:t>kā</w:t>
            </w:r>
            <w:r w:rsidRPr="00B64300">
              <w:rPr>
                <w:rFonts w:ascii="Times New Roman" w:hAnsi="Times New Roman" w:cs="Times New Roman"/>
                <w:spacing w:val="34"/>
                <w:szCs w:val="24"/>
              </w:rPr>
              <w:t xml:space="preserve"> </w:t>
            </w:r>
            <w:r w:rsidRPr="00B64300">
              <w:rPr>
                <w:rFonts w:ascii="Times New Roman" w:hAnsi="Times New Roman" w:cs="Times New Roman"/>
                <w:spacing w:val="-1"/>
                <w:szCs w:val="24"/>
              </w:rPr>
              <w:t>izejmateriālu</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biokurināmajam</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augstas</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kvalitātes</w:t>
            </w:r>
            <w:r w:rsidRPr="00B64300">
              <w:rPr>
                <w:rFonts w:ascii="Times New Roman" w:hAnsi="Times New Roman" w:cs="Times New Roman"/>
                <w:spacing w:val="28"/>
                <w:szCs w:val="24"/>
              </w:rPr>
              <w:t xml:space="preserve"> </w:t>
            </w:r>
            <w:r w:rsidRPr="00B64300">
              <w:rPr>
                <w:rFonts w:ascii="Times New Roman" w:hAnsi="Times New Roman" w:cs="Times New Roman"/>
                <w:spacing w:val="-1"/>
                <w:szCs w:val="24"/>
              </w:rPr>
              <w:t>ķīmiskās</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celulozes</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ražošanai,</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12"/>
                <w:szCs w:val="24"/>
              </w:rPr>
              <w:t xml:space="preserve"> </w:t>
            </w:r>
            <w:r w:rsidRPr="00B64300">
              <w:rPr>
                <w:rFonts w:ascii="Times New Roman" w:hAnsi="Times New Roman" w:cs="Times New Roman"/>
                <w:szCs w:val="24"/>
              </w:rPr>
              <w:t>arī</w:t>
            </w:r>
            <w:r w:rsidRPr="00B64300">
              <w:rPr>
                <w:rFonts w:ascii="Times New Roman" w:hAnsi="Times New Roman" w:cs="Times New Roman"/>
                <w:spacing w:val="11"/>
                <w:szCs w:val="24"/>
              </w:rPr>
              <w:t xml:space="preserve"> </w:t>
            </w:r>
            <w:r w:rsidRPr="00B64300">
              <w:rPr>
                <w:rFonts w:ascii="Times New Roman" w:hAnsi="Times New Roman" w:cs="Times New Roman"/>
                <w:spacing w:val="-1"/>
                <w:szCs w:val="24"/>
              </w:rPr>
              <w:t>aizvietot</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bērzu</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izejmateriālu</w:t>
            </w:r>
            <w:r w:rsidRPr="00B64300">
              <w:rPr>
                <w:rFonts w:ascii="Times New Roman" w:hAnsi="Times New Roman" w:cs="Times New Roman"/>
                <w:spacing w:val="14"/>
                <w:szCs w:val="24"/>
              </w:rPr>
              <w:t xml:space="preserve"> </w:t>
            </w:r>
            <w:r w:rsidRPr="00B64300">
              <w:rPr>
                <w:rFonts w:ascii="Times New Roman" w:hAnsi="Times New Roman" w:cs="Times New Roman"/>
                <w:spacing w:val="-1"/>
                <w:szCs w:val="24"/>
              </w:rPr>
              <w:t>celulozes</w:t>
            </w:r>
            <w:r w:rsidRPr="00B64300">
              <w:rPr>
                <w:rFonts w:ascii="Times New Roman" w:hAnsi="Times New Roman" w:cs="Times New Roman"/>
                <w:spacing w:val="32"/>
                <w:szCs w:val="24"/>
              </w:rPr>
              <w:t xml:space="preserve"> </w:t>
            </w:r>
            <w:r w:rsidRPr="00B64300">
              <w:rPr>
                <w:rFonts w:ascii="Times New Roman" w:hAnsi="Times New Roman" w:cs="Times New Roman"/>
                <w:spacing w:val="-1"/>
                <w:szCs w:val="24"/>
              </w:rPr>
              <w:t>rūpniecībā.</w:t>
            </w:r>
          </w:p>
          <w:p w14:paraId="70CF35A3" w14:textId="44EE07AD"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Būtiskākais nosacījums šī rekultivācijas veida īstenošanai ir rekultivējamās teritorijas hidroloģisko apstākļu pareiza novērtēšana. Jānovērtē ūdens pieplūde teritorijai, purva pamatni veidojošo nogulumu sastāvs, kūdras ieguves vietas meliorācijas tīkla (novadgrāvji, promtekas) un uz tā izveidotās hidrotehniskās būves (caurtekas) tehniskais stāvoklis, kūdras ieguves vietas iekšējās nosusināšanas sistēmas stāvoklis un piemērotība plānotajai zemes izmantošanai.</w:t>
            </w:r>
          </w:p>
        </w:tc>
      </w:tr>
      <w:tr w:rsidR="00B64300" w:rsidRPr="00B64300" w14:paraId="2D13AD92" w14:textId="77777777" w:rsidTr="00482B0A">
        <w:tc>
          <w:tcPr>
            <w:tcW w:w="2518" w:type="dxa"/>
          </w:tcPr>
          <w:p w14:paraId="1DDA6ED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lastRenderedPageBreak/>
              <w:t>Veicamo darbu plānošana un sagatavošana</w:t>
            </w:r>
          </w:p>
          <w:p w14:paraId="5FDBDE76"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 </w:t>
            </w:r>
          </w:p>
          <w:p w14:paraId="10F24E54" w14:textId="77777777" w:rsidR="00B64300" w:rsidRPr="00B64300" w:rsidRDefault="00B64300" w:rsidP="00B64300">
            <w:pPr>
              <w:ind w:firstLine="0"/>
              <w:rPr>
                <w:rFonts w:ascii="Times New Roman" w:hAnsi="Times New Roman" w:cs="Times New Roman"/>
                <w:b/>
              </w:rPr>
            </w:pPr>
          </w:p>
        </w:tc>
        <w:tc>
          <w:tcPr>
            <w:tcW w:w="6691" w:type="dxa"/>
          </w:tcPr>
          <w:p w14:paraId="3AB3B0D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lānojot daudzgadīgo kultivēto zālāju ierīkošanu bijušajās kūdras ieguves vietās:</w:t>
            </w:r>
          </w:p>
          <w:p w14:paraId="1A9467D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vērtē izvēlētā rekultivācijas veida atbilstība vietējās pašvaldības teritorijas plānošanas dokumentiem;</w:t>
            </w:r>
          </w:p>
          <w:p w14:paraId="4A60C2B4"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vērtē izvēlētā rekultivācijas veida atbilstība derīgo izrakteņu ieguves projekta dokumentācijai, ja kūdras ieguves vietā joprojām tiek īstenota derīgo izrakteņu ieguve;</w:t>
            </w:r>
          </w:p>
          <w:p w14:paraId="7D1A492E"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veic rekultivācijas meta izstrāde un saskaņošana normatīvo aktu noteiktajā kārtībā;</w:t>
            </w:r>
          </w:p>
          <w:p w14:paraId="74766916"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 xml:space="preserve">jāizstrādā lauku nosusināšanas un apūdeņošanas sistēmu, kā arī </w:t>
            </w:r>
            <w:proofErr w:type="gramStart"/>
            <w:r w:rsidRPr="00B64300">
              <w:rPr>
                <w:rFonts w:ascii="Times New Roman" w:hAnsi="Times New Roman" w:cs="Times New Roman"/>
                <w:szCs w:val="24"/>
              </w:rPr>
              <w:t>citu hidromelioratīvo būvju</w:t>
            </w:r>
            <w:proofErr w:type="gramEnd"/>
            <w:r w:rsidRPr="00B64300">
              <w:rPr>
                <w:rFonts w:ascii="Times New Roman" w:hAnsi="Times New Roman" w:cs="Times New Roman"/>
                <w:szCs w:val="24"/>
              </w:rPr>
              <w:t xml:space="preserve"> projekti un tie jāsaskaņo normatīvo aktu noteiktajā kārtībā;</w:t>
            </w:r>
          </w:p>
          <w:p w14:paraId="7DAA691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izstrādājot jaunu derīgo izrakteņu ieguves projektu vai plānojot grozījumus esošajā, jāplāno vajadzīgā kūdras slāņa biezuma saglabāšana;</w:t>
            </w:r>
          </w:p>
          <w:p w14:paraId="0D8EEAE2"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atbilstoši ietekmes uz vidi novērtējumu reglamentējošiem normatīvajiem aktiem jāveic ietekmes uz vidi novērtējums vai ietekmes uz vidi sākotnējais izvērtējums, ja</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paredzēts īstenot sen pamestas kūdras ieguves vietas rekultivāciju;</w:t>
            </w:r>
          </w:p>
          <w:p w14:paraId="3ED58AE3"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a nepieciešams, jāveic grāvju sistēmas rekonstrukcija vai pārbūve, lai nodrošinātu zālaugu audzēšanai un lauku apstrādāšanai optimālo ūdens un gaisa režīmu augsnē;</w:t>
            </w:r>
          </w:p>
          <w:p w14:paraId="213DF571"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no ilgstoši atstātām un aizaugušām kūdras ieguves vietām ir jānovāc izveidojies apaugums;</w:t>
            </w:r>
          </w:p>
          <w:p w14:paraId="60FDB4C2" w14:textId="77777777"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jāattīra lauki no celmu un koku sakņu paliekām;</w:t>
            </w:r>
          </w:p>
          <w:p w14:paraId="000C65F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veic virsmas planēšana;</w:t>
            </w:r>
          </w:p>
          <w:p w14:paraId="75B7F3DF" w14:textId="4B9241AB"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 xml:space="preserve">ja nepieciešams, jāaizber rekultivācijas metā vai derīgo izrakteņu ieguves projektā norādītie kartu grāvji. </w:t>
            </w:r>
          </w:p>
        </w:tc>
      </w:tr>
      <w:tr w:rsidR="00B64300" w:rsidRPr="00B64300" w14:paraId="5C4E41B9" w14:textId="77777777" w:rsidTr="00482B0A">
        <w:tc>
          <w:tcPr>
            <w:tcW w:w="2518" w:type="dxa"/>
          </w:tcPr>
          <w:p w14:paraId="66F681BE"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Meliorācijas sistēmas sagatavošana un uzturēšana</w:t>
            </w:r>
          </w:p>
          <w:p w14:paraId="19DC4FB6" w14:textId="77777777" w:rsidR="00B64300" w:rsidRPr="00B64300" w:rsidRDefault="00B64300" w:rsidP="00B64300">
            <w:pPr>
              <w:ind w:firstLine="0"/>
              <w:jc w:val="left"/>
              <w:rPr>
                <w:rFonts w:ascii="Times New Roman" w:hAnsi="Times New Roman" w:cs="Times New Roman"/>
              </w:rPr>
            </w:pPr>
          </w:p>
        </w:tc>
        <w:tc>
          <w:tcPr>
            <w:tcW w:w="6691" w:type="dxa"/>
          </w:tcPr>
          <w:p w14:paraId="33EAABFF" w14:textId="02A9C410"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lānojot daudzgadīgo zālāju platību izveidi izstrādātā kūdras ieguves vietā, meliorācijas sistēmas izvietojumam ir jābūt tādam, kas garantētu audzējamiem zālaugiem veģetācijas periodā optimālus gaisa un mitruma apstākļus dažādās to attīstības stadijās. Rekultivējamajā teritorijā jānodrošina </w:t>
            </w:r>
            <w:proofErr w:type="gramStart"/>
            <w:r w:rsidRPr="00B64300">
              <w:rPr>
                <w:rFonts w:ascii="Times New Roman" w:hAnsi="Times New Roman" w:cs="Times New Roman"/>
                <w:szCs w:val="24"/>
              </w:rPr>
              <w:t>vidējo gruntsūdens līme</w:t>
            </w:r>
            <w:r w:rsidR="00D50F9C">
              <w:rPr>
                <w:rFonts w:ascii="Times New Roman" w:hAnsi="Times New Roman" w:cs="Times New Roman"/>
                <w:szCs w:val="24"/>
              </w:rPr>
              <w:t>ni</w:t>
            </w:r>
            <w:proofErr w:type="gramEnd"/>
            <w:r w:rsidR="00D50F9C">
              <w:rPr>
                <w:rFonts w:ascii="Times New Roman" w:hAnsi="Times New Roman" w:cs="Times New Roman"/>
                <w:szCs w:val="24"/>
              </w:rPr>
              <w:t>, kas ir zemāks par 0,7-</w:t>
            </w:r>
            <w:r w:rsidR="00FA2868">
              <w:rPr>
                <w:rFonts w:ascii="Times New Roman" w:hAnsi="Times New Roman" w:cs="Times New Roman"/>
                <w:szCs w:val="24"/>
              </w:rPr>
              <w:t>1,0 m zem zemes virsmas. (Aire u.</w:t>
            </w:r>
            <w:r w:rsidR="00D50F9C">
              <w:rPr>
                <w:rFonts w:ascii="Times New Roman" w:hAnsi="Times New Roman" w:cs="Times New Roman"/>
                <w:szCs w:val="24"/>
              </w:rPr>
              <w:t> </w:t>
            </w:r>
            <w:r w:rsidRPr="00B64300">
              <w:rPr>
                <w:rFonts w:ascii="Times New Roman" w:hAnsi="Times New Roman" w:cs="Times New Roman"/>
                <w:szCs w:val="24"/>
              </w:rPr>
              <w:t>c. 1970). Nepieciešamos apstākļus panāk, izbūvējot optimālu esošo vai pārbūvējamo susinātājgrāvju dziļumu un savstarpējo atstatumu. Plānojot susinātājgrāvju izvietojumu, jāņem vērā palikušā kūdras slāņa biezums un zem kūdras esošo nogulumu sastāvs. Tādējādi būs iespējams noteikt optimālo grāvju vai drenu dziļumu un attālumu (Eriņš 1966).</w:t>
            </w:r>
          </w:p>
          <w:p w14:paraId="4CD515E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apildus jānovērtē kūdras ieguves vietas meliorācijas tīkla (novadgrāvji, promtekas) un uz tā izveidotās hidrotehniskās būves (caurteku) tehniskais </w:t>
            </w:r>
            <w:r w:rsidRPr="00B64300">
              <w:rPr>
                <w:rFonts w:ascii="Times New Roman" w:hAnsi="Times New Roman" w:cs="Times New Roman"/>
                <w:szCs w:val="24"/>
              </w:rPr>
              <w:lastRenderedPageBreak/>
              <w:t>stāvoklis, jo kūdras ieguves vietas nosusināšanas sistēma ir cieši saistīta ar novadošo tīklu. Minētais novērtējums ļaus iegūt papildu informāciju lēmuma pieņemšanai, par iespēju novadīt lieko ūdeni no rekultivējamās teritorijas novadošajā tīklā (novadgrāvji, promtekas), kā arī, vai plānoto ūdens līmeņa sasniegšanu neierobežos novadošajā tīklā izvietotās hidrotehniskās būves.</w:t>
            </w:r>
          </w:p>
          <w:p w14:paraId="25B6F91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ārveidojot kūdras ieguves vietu zālaugu audzēšanas platībās, atbilstoši zemes izmantošanas mērķim jāplāno lauku nosusināšana ar drenu sistēmu vai vaļēju grāvju tīkla izveidi. </w:t>
            </w:r>
            <w:proofErr w:type="gramStart"/>
            <w:r w:rsidRPr="00B64300">
              <w:rPr>
                <w:rFonts w:ascii="Times New Roman" w:hAnsi="Times New Roman" w:cs="Times New Roman"/>
                <w:szCs w:val="24"/>
              </w:rPr>
              <w:t>Plānojot teritorijas nosusināšanu ar vaļēju grāvju tīklu, no teritorijas</w:t>
            </w:r>
            <w:proofErr w:type="gramEnd"/>
            <w:r w:rsidRPr="00B64300">
              <w:rPr>
                <w:rFonts w:ascii="Times New Roman" w:hAnsi="Times New Roman" w:cs="Times New Roman"/>
                <w:szCs w:val="24"/>
              </w:rPr>
              <w:t xml:space="preserve"> tiks ātrāk novadīti virszemes ūdeņi, pārķerti gruntsūdeņi, būs zemākas ierīkošanas un uzturēšanas izmaksas. Teritorijas nosusināšanai, izbūvējot segto drenu sistēmu, ir iespējams panākt vienmērīgāku mitrumu, nodrošinot lauksaimniecības mašīnu pārvietošanos</w:t>
            </w:r>
            <w:proofErr w:type="gramStart"/>
            <w:r w:rsidRPr="00B64300">
              <w:rPr>
                <w:rFonts w:ascii="Times New Roman" w:hAnsi="Times New Roman" w:cs="Times New Roman"/>
                <w:szCs w:val="24"/>
              </w:rPr>
              <w:t>,.</w:t>
            </w:r>
            <w:proofErr w:type="gramEnd"/>
            <w:r w:rsidRPr="00B64300">
              <w:rPr>
                <w:rFonts w:ascii="Times New Roman" w:hAnsi="Times New Roman" w:cs="Times New Roman"/>
                <w:szCs w:val="24"/>
              </w:rPr>
              <w:t xml:space="preserve"> Turklāt drenu sistēma neaizņem izmantojamās zemes platības, kā arī ar segto drenāžu nosusinātajās platībās augu saknes sasniedz dziļākus slāņus un efektīvāk izmanto tur esošās barības vielas, veidojas lielākas vienlaidus platības, kas atvieglo pļaušanu, platību noganīšanu, ganāmpulka pārvietošanos u. c.</w:t>
            </w:r>
            <w:r w:rsidRPr="00B64300">
              <w:rPr>
                <w:rFonts w:ascii="Times New Roman" w:hAnsi="Times New Roman" w:cs="Times New Roman"/>
                <w:color w:val="808080"/>
                <w:szCs w:val="24"/>
              </w:rPr>
              <w:t xml:space="preserve"> </w:t>
            </w:r>
            <w:r w:rsidRPr="00B64300">
              <w:rPr>
                <w:rFonts w:ascii="Times New Roman" w:hAnsi="Times New Roman" w:cs="Times New Roman"/>
                <w:szCs w:val="24"/>
              </w:rPr>
              <w:t>(Šnore</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2013).</w:t>
            </w:r>
          </w:p>
          <w:p w14:paraId="687B468B" w14:textId="01E971A3" w:rsidR="00B64300" w:rsidRPr="00B64300" w:rsidRDefault="00B64300" w:rsidP="00482B0A">
            <w:pPr>
              <w:ind w:firstLine="0"/>
              <w:rPr>
                <w:rFonts w:ascii="Times New Roman" w:hAnsi="Times New Roman" w:cs="Times New Roman"/>
              </w:rPr>
            </w:pPr>
            <w:proofErr w:type="gramStart"/>
            <w:r w:rsidRPr="00B64300">
              <w:rPr>
                <w:rFonts w:ascii="Times New Roman" w:hAnsi="Times New Roman" w:cs="Times New Roman"/>
                <w:szCs w:val="24"/>
              </w:rPr>
              <w:t>Rekultivējamās teritorijas hidroloģisko apstākļu un nosusināšanas iespēju novērtēšanai,</w:t>
            </w:r>
            <w:proofErr w:type="gramEnd"/>
            <w:r w:rsidRPr="00B64300">
              <w:rPr>
                <w:rFonts w:ascii="Times New Roman" w:hAnsi="Times New Roman" w:cs="Times New Roman"/>
                <w:szCs w:val="24"/>
              </w:rPr>
              <w:t xml:space="preserve"> ieteicams saņemt atbilstošajā jomā sertificētu personu konsultācijas un slēdzienus.</w:t>
            </w:r>
          </w:p>
        </w:tc>
      </w:tr>
      <w:tr w:rsidR="00B64300" w:rsidRPr="00B64300" w14:paraId="2AA5B409" w14:textId="77777777" w:rsidTr="00482B0A">
        <w:tc>
          <w:tcPr>
            <w:tcW w:w="2518" w:type="dxa"/>
          </w:tcPr>
          <w:p w14:paraId="413C4061" w14:textId="77777777" w:rsidR="00B64300" w:rsidRPr="00B64300" w:rsidRDefault="00B64300" w:rsidP="00B64300">
            <w:pPr>
              <w:ind w:firstLine="0"/>
              <w:rPr>
                <w:rFonts w:ascii="Times New Roman" w:hAnsi="Times New Roman" w:cs="Times New Roman"/>
                <w:b/>
                <w:szCs w:val="24"/>
              </w:rPr>
            </w:pPr>
            <w:r w:rsidRPr="00B64300">
              <w:rPr>
                <w:rFonts w:ascii="Times New Roman" w:hAnsi="Times New Roman" w:cs="Times New Roman"/>
                <w:b/>
                <w:bCs/>
                <w:szCs w:val="24"/>
              </w:rPr>
              <w:lastRenderedPageBreak/>
              <w:t>Virsmas sagatavošana un augsnes ielabošana</w:t>
            </w:r>
          </w:p>
          <w:p w14:paraId="3F7EB1D7" w14:textId="77777777" w:rsidR="00B64300" w:rsidRPr="00B64300" w:rsidRDefault="00B64300" w:rsidP="00B64300">
            <w:pPr>
              <w:ind w:firstLine="0"/>
              <w:rPr>
                <w:rFonts w:ascii="Times New Roman" w:hAnsi="Times New Roman" w:cs="Times New Roman"/>
                <w:b/>
                <w:bCs/>
                <w:szCs w:val="24"/>
              </w:rPr>
            </w:pPr>
          </w:p>
        </w:tc>
        <w:tc>
          <w:tcPr>
            <w:tcW w:w="6691" w:type="dxa"/>
          </w:tcPr>
          <w:p w14:paraId="7A794E7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daudzgadīgo kultivēto zālāju ierīkošana tiek plānota kā zemes izmantošanas veids pēc kūdras ieguves teritorijās, kur tā vēl nav uzsākta vai joprojām tiek veikta, vismaz 2–3 sezonas pirms stādījumu ierīkošanas uzsākšanas</w:t>
            </w:r>
            <w:proofErr w:type="gramStart"/>
            <w:r w:rsidRPr="00B64300">
              <w:rPr>
                <w:rFonts w:ascii="Times New Roman" w:hAnsi="Times New Roman" w:cs="Times New Roman"/>
                <w:szCs w:val="24"/>
              </w:rPr>
              <w:t xml:space="preserve"> kā noslēdzošo posmu kūdras ieguvei vēlams</w:t>
            </w:r>
            <w:proofErr w:type="gramEnd"/>
            <w:r w:rsidRPr="00B64300">
              <w:rPr>
                <w:rFonts w:ascii="Times New Roman" w:hAnsi="Times New Roman" w:cs="Times New Roman"/>
                <w:szCs w:val="24"/>
              </w:rPr>
              <w:t xml:space="preserve"> ir paredzēt frēzkūdras ieguves tehnoloģiju. Pielietojot frēzkūdras ieguves metodi, iespējams iegūt līdzenu lauku. Lauks nebūs speciāli jālīdzina, jāfrēzē un jāveic citas darbības, samazināsies daudzgadīgo zālāju ierīkošanas izmaksas.</w:t>
            </w:r>
          </w:p>
          <w:p w14:paraId="1AC3D80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lānojot daudzgadīgo kultivēto zālāju ierīkošanu vietās, kur kūdras ieguve pārtraukta senāk, jānosaka kūdras slāņa celmainība. Parasti kūdras iegulā ir zināms daudzums koksnes atlieku, kuras izvietojums kūdras iegulā visizteiktāk ir sastopams robežhorizontā, kas raksturo pāreju no viena kūdras tipa uz otru. Kūdras ieguves vietās, kurās ir augsta</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celmainība, būs būtiski apgrūtināta teritorijas izmantošana intensīvā lauksaimniecībā. Būs jāveic lauku atcelmošana, celmu un sakņu novākšana, kā arī jārēķinās ar apgrūtinātu lauku agrotehnisko apstrādi.</w:t>
            </w:r>
          </w:p>
          <w:p w14:paraId="6643C315" w14:textId="5E292D33"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Veicot kūdras augsnes a</w:t>
            </w:r>
            <w:r w:rsidR="00D50F9C">
              <w:rPr>
                <w:rFonts w:ascii="Times New Roman" w:hAnsi="Times New Roman" w:cs="Times New Roman"/>
                <w:szCs w:val="24"/>
              </w:rPr>
              <w:t>paršanu, ieteicamais dziļums 30-</w:t>
            </w:r>
            <w:r w:rsidRPr="00B64300">
              <w:rPr>
                <w:rFonts w:ascii="Times New Roman" w:hAnsi="Times New Roman" w:cs="Times New Roman"/>
                <w:szCs w:val="24"/>
              </w:rPr>
              <w:t>35 centimetri. Arot virsmu, jāievēro, lai augsne tiktu pilnībā apvērsta un virspusē nepaliktu augu atliekas. Arumam jābūt iespējami līdzenam. Aršanas dziļumam jābūt vienmērīgam, pieļaujot dziļuma svārstības a</w:t>
            </w:r>
            <w:r w:rsidR="00D50F9C">
              <w:rPr>
                <w:rFonts w:ascii="Times New Roman" w:hAnsi="Times New Roman" w:cs="Times New Roman"/>
                <w:szCs w:val="24"/>
              </w:rPr>
              <w:t>tsevišķās vietās ne vairāk kā 2-</w:t>
            </w:r>
            <w:r w:rsidRPr="00B64300">
              <w:rPr>
                <w:rFonts w:ascii="Times New Roman" w:hAnsi="Times New Roman" w:cs="Times New Roman"/>
                <w:szCs w:val="24"/>
              </w:rPr>
              <w:t>3 centimetriem. Aršanas laikā virspusē uzvērstie celmi, siekstas un koku saknes jāsavāc un jānoved. Pirmreizējo arumu apstrādā ar disku kultivatoriem, kas aparto aramsloksni sagraiza, sajauc un irdina. Veic visa lauka vienmērīgu kultivēšanu ar kultivatoru. Veic pirmreizēji sastrādātās augsnes sablīvēšanu un mikroieplaku izlīdzināšanu.</w:t>
            </w:r>
          </w:p>
          <w:p w14:paraId="2431EEDF" w14:textId="0697A033"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Nepieciešamības gadījumā veic lauka augsnes ielabošanas un mēslošanas pasākumu kopumu (piemēram, augsnes kaļķošanu, vircas, digestāta iestrādi augsnē), kas nodrošinās izvēlētajiem augiem nepieciešamos augšanas apstākļus. Ja rekultivējamās teritorijas palikušās kūdras slāni arī veido pārejas tipa kūdra, jāparedz augsnes kaļķošana, jo pārejas tipa kūdras augsnes ir skābas (pH ˂ 5).</w:t>
            </w:r>
          </w:p>
        </w:tc>
      </w:tr>
      <w:tr w:rsidR="00B64300" w:rsidRPr="00B64300" w14:paraId="27D6FDE5" w14:textId="77777777" w:rsidTr="00482B0A">
        <w:tc>
          <w:tcPr>
            <w:tcW w:w="2518" w:type="dxa"/>
          </w:tcPr>
          <w:p w14:paraId="31F87AA3"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Zālaugu sēšana</w:t>
            </w:r>
          </w:p>
          <w:p w14:paraId="24858FFD" w14:textId="77777777" w:rsidR="00B64300" w:rsidRPr="00B64300" w:rsidRDefault="00B64300" w:rsidP="00B64300">
            <w:pPr>
              <w:ind w:firstLine="0"/>
              <w:rPr>
                <w:rFonts w:ascii="Times New Roman" w:hAnsi="Times New Roman" w:cs="Times New Roman"/>
                <w:b/>
                <w:bCs/>
                <w:szCs w:val="24"/>
              </w:rPr>
            </w:pPr>
          </w:p>
        </w:tc>
        <w:tc>
          <w:tcPr>
            <w:tcW w:w="6691" w:type="dxa"/>
          </w:tcPr>
          <w:p w14:paraId="32F1AF68"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Rekultivējamo platību sagatavo zālaugu sēšanai atbilstoši augsnes granulometriskajam sastāvam, tās struktūrai, mitruma režīmam, iepriekšējam augsnes apstrādes veidam, kā arī sējas veidam un tehnikai:</w:t>
            </w:r>
          </w:p>
          <w:p w14:paraId="7CE30218" w14:textId="175955A3"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lastRenderedPageBreak/>
              <w:t xml:space="preserve">rupjās stiebrzāļu sēklas </w:t>
            </w:r>
            <w:r w:rsidRPr="00B64300">
              <w:rPr>
                <w:rFonts w:ascii="Times New Roman" w:hAnsi="Times New Roman" w:cs="Times New Roman"/>
                <w:szCs w:val="24"/>
                <w:shd w:val="clear" w:color="auto" w:fill="FFFFFF"/>
              </w:rPr>
              <w:t xml:space="preserve">(piemēram, ganību airene </w:t>
            </w:r>
            <w:r w:rsidRPr="00B64300">
              <w:rPr>
                <w:rFonts w:ascii="Times New Roman" w:hAnsi="Times New Roman" w:cs="Times New Roman"/>
                <w:i/>
                <w:iCs/>
                <w:szCs w:val="24"/>
                <w:shd w:val="clear" w:color="auto" w:fill="FFFFFF"/>
              </w:rPr>
              <w:t>Lolium perenne</w:t>
            </w:r>
            <w:r w:rsidRPr="00B64300">
              <w:rPr>
                <w:rFonts w:ascii="Times New Roman" w:hAnsi="Times New Roman" w:cs="Times New Roman"/>
                <w:szCs w:val="24"/>
                <w:shd w:val="clear" w:color="auto" w:fill="FFFFFF"/>
              </w:rPr>
              <w:t xml:space="preserve">, bezakotu lāčauza </w:t>
            </w:r>
            <w:r w:rsidRPr="00B64300">
              <w:rPr>
                <w:rFonts w:ascii="Times New Roman" w:hAnsi="Times New Roman" w:cs="Times New Roman"/>
                <w:i/>
                <w:iCs/>
                <w:szCs w:val="24"/>
                <w:shd w:val="clear" w:color="auto" w:fill="FFFFFF"/>
              </w:rPr>
              <w:t>Bromus inermis</w:t>
            </w:r>
            <w:r w:rsidRPr="00B64300">
              <w:rPr>
                <w:rFonts w:ascii="Times New Roman" w:hAnsi="Times New Roman" w:cs="Times New Roman"/>
                <w:szCs w:val="24"/>
                <w:shd w:val="clear" w:color="auto" w:fill="FFFFFF"/>
              </w:rPr>
              <w:t xml:space="preserve">, pļavas auzene </w:t>
            </w:r>
            <w:r w:rsidRPr="00B64300">
              <w:rPr>
                <w:rFonts w:ascii="Times New Roman" w:hAnsi="Times New Roman" w:cs="Times New Roman"/>
                <w:i/>
                <w:iCs/>
                <w:szCs w:val="24"/>
                <w:shd w:val="clear" w:color="auto" w:fill="FFFFFF"/>
              </w:rPr>
              <w:t>Festuca pratensis</w:t>
            </w:r>
            <w:r w:rsidRPr="00B64300">
              <w:rPr>
                <w:rFonts w:ascii="Times New Roman" w:hAnsi="Times New Roman" w:cs="Times New Roman"/>
                <w:szCs w:val="24"/>
                <w:shd w:val="clear" w:color="auto" w:fill="FFFFFF"/>
              </w:rPr>
              <w:t xml:space="preserve"> un niedru auzene </w:t>
            </w:r>
            <w:r w:rsidRPr="00B64300">
              <w:rPr>
                <w:rFonts w:ascii="Times New Roman" w:hAnsi="Times New Roman" w:cs="Times New Roman"/>
                <w:i/>
                <w:iCs/>
                <w:szCs w:val="24"/>
                <w:shd w:val="clear" w:color="auto" w:fill="FFFFFF"/>
              </w:rPr>
              <w:t>F. arundinacea</w:t>
            </w:r>
            <w:r w:rsidRPr="00B64300">
              <w:rPr>
                <w:rFonts w:ascii="Times New Roman" w:hAnsi="Times New Roman" w:cs="Times New Roman"/>
                <w:szCs w:val="24"/>
                <w:shd w:val="clear" w:color="auto" w:fill="FFFFFF"/>
              </w:rPr>
              <w:t>)</w:t>
            </w:r>
            <w:r w:rsidRPr="00B64300">
              <w:rPr>
                <w:rFonts w:ascii="Times New Roman" w:hAnsi="Times New Roman" w:cs="Times New Roman"/>
                <w:szCs w:val="24"/>
              </w:rPr>
              <w:t xml:space="preserve"> viegl</w:t>
            </w:r>
            <w:r w:rsidR="00D50F9C">
              <w:rPr>
                <w:rFonts w:ascii="Times New Roman" w:hAnsi="Times New Roman" w:cs="Times New Roman"/>
                <w:szCs w:val="24"/>
              </w:rPr>
              <w:t>ās un irdenās augsnēs sēj 0,025-</w:t>
            </w:r>
            <w:r w:rsidRPr="00B64300">
              <w:rPr>
                <w:rFonts w:ascii="Times New Roman" w:hAnsi="Times New Roman" w:cs="Times New Roman"/>
                <w:szCs w:val="24"/>
              </w:rPr>
              <w:t>0,035 m dziļi, smagās augsnēs 0,015–0,025 m dziļi;</w:t>
            </w:r>
          </w:p>
          <w:p w14:paraId="2BD44057"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sīkās sēklas</w:t>
            </w:r>
            <w:proofErr w:type="gramStart"/>
            <w:r w:rsidRPr="00B64300">
              <w:rPr>
                <w:rFonts w:ascii="Times New Roman" w:hAnsi="Times New Roman" w:cs="Times New Roman"/>
                <w:szCs w:val="24"/>
              </w:rPr>
              <w:t xml:space="preserve">  </w:t>
            </w:r>
            <w:proofErr w:type="gramEnd"/>
            <w:r w:rsidRPr="00B64300">
              <w:rPr>
                <w:rFonts w:ascii="Times New Roman" w:hAnsi="Times New Roman" w:cs="Times New Roman"/>
                <w:szCs w:val="24"/>
              </w:rPr>
              <w:t xml:space="preserve">(piemēram, baltais āboliņš </w:t>
            </w:r>
            <w:r w:rsidRPr="00B64300">
              <w:rPr>
                <w:rFonts w:ascii="Times New Roman" w:hAnsi="Times New Roman" w:cs="Times New Roman"/>
                <w:i/>
                <w:iCs/>
                <w:szCs w:val="24"/>
              </w:rPr>
              <w:t>Trifolium repens</w:t>
            </w:r>
            <w:r w:rsidRPr="00B64300">
              <w:rPr>
                <w:rFonts w:ascii="Times New Roman" w:hAnsi="Times New Roman" w:cs="Times New Roman"/>
                <w:szCs w:val="24"/>
              </w:rPr>
              <w:t xml:space="preserve">, ragainais vanagnadziņš </w:t>
            </w:r>
            <w:r w:rsidRPr="00B64300">
              <w:rPr>
                <w:rFonts w:ascii="Times New Roman" w:hAnsi="Times New Roman" w:cs="Times New Roman"/>
                <w:i/>
                <w:iCs/>
                <w:szCs w:val="24"/>
              </w:rPr>
              <w:t>Lotus corniculatus</w:t>
            </w:r>
            <w:r w:rsidRPr="00B64300">
              <w:rPr>
                <w:rFonts w:ascii="Times New Roman" w:hAnsi="Times New Roman" w:cs="Times New Roman"/>
                <w:szCs w:val="24"/>
              </w:rPr>
              <w:t xml:space="preserve">, sējas lucerna </w:t>
            </w:r>
            <w:r w:rsidRPr="00B64300">
              <w:rPr>
                <w:rFonts w:ascii="Times New Roman" w:hAnsi="Times New Roman" w:cs="Times New Roman"/>
                <w:i/>
                <w:iCs/>
                <w:szCs w:val="24"/>
              </w:rPr>
              <w:t>Medicago sativa</w:t>
            </w:r>
            <w:r w:rsidRPr="00B64300">
              <w:rPr>
                <w:rFonts w:ascii="Times New Roman" w:hAnsi="Times New Roman" w:cs="Times New Roman"/>
                <w:szCs w:val="24"/>
              </w:rPr>
              <w:t xml:space="preserve">, baltā smilga </w:t>
            </w:r>
            <w:r w:rsidRPr="00B64300">
              <w:rPr>
                <w:rFonts w:ascii="Times New Roman" w:hAnsi="Times New Roman" w:cs="Times New Roman"/>
                <w:i/>
                <w:iCs/>
                <w:szCs w:val="24"/>
              </w:rPr>
              <w:t>Agrostis gigantea</w:t>
            </w:r>
            <w:r w:rsidRPr="00B64300">
              <w:rPr>
                <w:rFonts w:ascii="Times New Roman" w:hAnsi="Times New Roman" w:cs="Times New Roman"/>
                <w:szCs w:val="24"/>
              </w:rPr>
              <w:t xml:space="preserve">, sarkanā auzene </w:t>
            </w:r>
            <w:r w:rsidRPr="00B64300">
              <w:rPr>
                <w:rFonts w:ascii="Times New Roman" w:hAnsi="Times New Roman" w:cs="Times New Roman"/>
                <w:i/>
                <w:iCs/>
                <w:szCs w:val="24"/>
              </w:rPr>
              <w:t>Festuca rubra</w:t>
            </w:r>
            <w:r w:rsidRPr="00B64300">
              <w:rPr>
                <w:rFonts w:ascii="Times New Roman" w:hAnsi="Times New Roman" w:cs="Times New Roman"/>
                <w:szCs w:val="24"/>
              </w:rPr>
              <w:t>) vieglās augsnēs jāsēj 0,01–0,015 m, bet smagās – līdz 0,005 m dziļi;</w:t>
            </w:r>
          </w:p>
          <w:p w14:paraId="08B5198F" w14:textId="1942632F"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sēklu maisījumus, kuros ir ab</w:t>
            </w:r>
            <w:r w:rsidR="00D50F9C">
              <w:rPr>
                <w:rFonts w:ascii="Times New Roman" w:hAnsi="Times New Roman" w:cs="Times New Roman"/>
                <w:szCs w:val="24"/>
              </w:rPr>
              <w:t>u sēklu grupas sugas, sēj 0,015-</w:t>
            </w:r>
            <w:r w:rsidRPr="00B64300">
              <w:rPr>
                <w:rFonts w:ascii="Times New Roman" w:hAnsi="Times New Roman" w:cs="Times New Roman"/>
                <w:szCs w:val="24"/>
              </w:rPr>
              <w:t xml:space="preserve">0,025 m dziļi. </w:t>
            </w:r>
          </w:p>
          <w:p w14:paraId="26A22F29" w14:textId="6404A05C" w:rsidR="00B64300" w:rsidRPr="00B64300" w:rsidRDefault="00D50F9C" w:rsidP="00482B0A">
            <w:pPr>
              <w:ind w:firstLine="0"/>
              <w:rPr>
                <w:rFonts w:ascii="Times New Roman" w:hAnsi="Times New Roman" w:cs="Times New Roman"/>
              </w:rPr>
            </w:pPr>
            <w:r>
              <w:rPr>
                <w:rFonts w:ascii="Times New Roman" w:hAnsi="Times New Roman" w:cs="Times New Roman"/>
                <w:szCs w:val="24"/>
              </w:rPr>
              <w:t>Jāņem vērā, ka no 0,04-</w:t>
            </w:r>
            <w:r w:rsidR="00B64300" w:rsidRPr="00B64300">
              <w:rPr>
                <w:rFonts w:ascii="Times New Roman" w:hAnsi="Times New Roman" w:cs="Times New Roman"/>
                <w:szCs w:val="24"/>
              </w:rPr>
              <w:t>0,05 m dziļuma zālaugusēklas normālos mitruma apstākļos neuzdīgst.</w:t>
            </w:r>
          </w:p>
          <w:p w14:paraId="09CA1010" w14:textId="6AFF79A3" w:rsidR="00B64300" w:rsidRPr="00B64300" w:rsidRDefault="00B64300" w:rsidP="00FA2868">
            <w:pPr>
              <w:ind w:firstLine="0"/>
              <w:rPr>
                <w:rFonts w:ascii="Times New Roman" w:hAnsi="Times New Roman" w:cs="Times New Roman"/>
              </w:rPr>
            </w:pPr>
            <w:r w:rsidRPr="00B64300">
              <w:rPr>
                <w:rFonts w:ascii="Times New Roman" w:hAnsi="Times New Roman" w:cs="Times New Roman"/>
                <w:szCs w:val="24"/>
              </w:rPr>
              <w:t>Kūdra ļoti labi absorbē saules radiācijau, kūdras augsnes parasti iesilst lēnāk un atdziest ātrāk nekā minerālaugsnes. Pavasaros virsējā kārta sasilst ļoti strauji, savukārt sliktās siltumvadītspējas dēļ dziļākajos kūdras slāņos kūdra atkūst ļoti lēni. Šie apstākļi jāņem vērā, plānojot sējas termiņus. Šie paši apstākļi veidojas arī rudens period</w:t>
            </w:r>
            <w:r w:rsidR="00FA2868">
              <w:rPr>
                <w:rFonts w:ascii="Times New Roman" w:hAnsi="Times New Roman" w:cs="Times New Roman"/>
                <w:szCs w:val="24"/>
              </w:rPr>
              <w:t>ā, kad salnas purvā sākas 10–15 </w:t>
            </w:r>
            <w:r w:rsidRPr="00B64300">
              <w:rPr>
                <w:rFonts w:ascii="Times New Roman" w:hAnsi="Times New Roman" w:cs="Times New Roman"/>
                <w:szCs w:val="24"/>
              </w:rPr>
              <w:t>dienas agrāk nekā uz minerālaugsnēm. Zālaugu sēklas ir īpaši jutīgas pret sasalšanu, kad jaunās saknes lauž sēklas apvalku. Ja temperatūra ir zemāka par -3</w:t>
            </w:r>
            <w:r w:rsidR="00FA2868">
              <w:rPr>
                <w:rFonts w:ascii="Times New Roman" w:hAnsi="Times New Roman" w:cs="Times New Roman"/>
                <w:szCs w:val="24"/>
                <w:vertAlign w:val="superscript"/>
              </w:rPr>
              <w:t> </w:t>
            </w:r>
            <w:r w:rsidRPr="00B64300">
              <w:rPr>
                <w:rFonts w:ascii="Times New Roman" w:hAnsi="Times New Roman" w:cs="Times New Roman"/>
                <w:szCs w:val="24"/>
                <w:vertAlign w:val="superscript"/>
              </w:rPr>
              <w:t>o</w:t>
            </w:r>
            <w:r w:rsidRPr="00B64300">
              <w:rPr>
                <w:rFonts w:ascii="Times New Roman" w:hAnsi="Times New Roman" w:cs="Times New Roman"/>
                <w:szCs w:val="24"/>
              </w:rPr>
              <w:t>C, sēk</w:t>
            </w:r>
            <w:r w:rsidR="00FA2868">
              <w:rPr>
                <w:rFonts w:ascii="Times New Roman" w:hAnsi="Times New Roman" w:cs="Times New Roman"/>
                <w:szCs w:val="24"/>
              </w:rPr>
              <w:t>las aiziet bojā (Anševica u.</w:t>
            </w:r>
            <w:r w:rsidRPr="00B64300">
              <w:rPr>
                <w:rFonts w:ascii="Times New Roman" w:hAnsi="Times New Roman" w:cs="Times New Roman"/>
                <w:szCs w:val="24"/>
              </w:rPr>
              <w:t>c. 2016).</w:t>
            </w:r>
          </w:p>
        </w:tc>
      </w:tr>
      <w:tr w:rsidR="00B64300" w:rsidRPr="00B64300" w14:paraId="32CA25C9" w14:textId="77777777" w:rsidTr="00482B0A">
        <w:tc>
          <w:tcPr>
            <w:tcW w:w="2518" w:type="dxa"/>
          </w:tcPr>
          <w:p w14:paraId="7DD709F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lastRenderedPageBreak/>
              <w:t>Klimata pārmaiņu mazināšana</w:t>
            </w:r>
          </w:p>
          <w:p w14:paraId="3DA719E9" w14:textId="77777777" w:rsidR="00B64300" w:rsidRPr="00B64300" w:rsidRDefault="00B64300" w:rsidP="00B64300">
            <w:pPr>
              <w:ind w:firstLine="0"/>
              <w:rPr>
                <w:rFonts w:ascii="Times New Roman" w:hAnsi="Times New Roman" w:cs="Times New Roman"/>
                <w:b/>
                <w:bCs/>
                <w:szCs w:val="24"/>
              </w:rPr>
            </w:pPr>
          </w:p>
        </w:tc>
        <w:tc>
          <w:tcPr>
            <w:tcW w:w="6691" w:type="dxa"/>
          </w:tcPr>
          <w:p w14:paraId="7BACE495" w14:textId="099D1211" w:rsidR="00B64300" w:rsidRPr="00482B0A" w:rsidRDefault="00B64300" w:rsidP="00482B0A">
            <w:pPr>
              <w:ind w:firstLine="0"/>
              <w:rPr>
                <w:rFonts w:ascii="Times New Roman" w:hAnsi="Times New Roman" w:cs="Times New Roman"/>
                <w:b/>
                <w:bCs/>
                <w:szCs w:val="24"/>
              </w:rPr>
            </w:pPr>
            <w:r w:rsidRPr="00B64300">
              <w:rPr>
                <w:rFonts w:ascii="Times New Roman" w:hAnsi="Times New Roman" w:cs="Times New Roman"/>
                <w:bCs/>
                <w:szCs w:val="24"/>
              </w:rPr>
              <w:t>Apsverot daudzgadīgo zālāju ierīkošan</w:t>
            </w:r>
            <w:r w:rsidR="00D50F9C">
              <w:rPr>
                <w:rFonts w:ascii="Times New Roman" w:hAnsi="Times New Roman" w:cs="Times New Roman"/>
                <w:bCs/>
                <w:szCs w:val="24"/>
              </w:rPr>
              <w:t>u</w:t>
            </w:r>
            <w:r w:rsidRPr="00B64300">
              <w:rPr>
                <w:rFonts w:ascii="Times New Roman" w:hAnsi="Times New Roman" w:cs="Times New Roman"/>
                <w:bCs/>
                <w:szCs w:val="24"/>
              </w:rPr>
              <w:t xml:space="preserve"> rekultivējamās kūdras ieguves vietās</w:t>
            </w:r>
            <w:r w:rsidRPr="00B64300">
              <w:rPr>
                <w:rFonts w:ascii="Times New Roman" w:hAnsi="Times New Roman" w:cs="Times New Roman"/>
                <w:szCs w:val="24"/>
              </w:rPr>
              <w:t>, jāizvērtē arī SEG emisiju aspekts. LIFE REstore projektā</w:t>
            </w:r>
            <w:r w:rsidR="00952A72">
              <w:rPr>
                <w:rFonts w:ascii="Times New Roman" w:hAnsi="Times New Roman" w:cs="Times New Roman"/>
                <w:szCs w:val="24"/>
              </w:rPr>
              <w:t xml:space="preserve"> </w:t>
            </w:r>
            <w:r w:rsidR="00952A72" w:rsidRPr="00D50F9C">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szCs w:val="24"/>
              </w:rPr>
              <w:t xml:space="preserve"> ietek</w:t>
            </w:r>
            <w:r w:rsidR="00FA2868">
              <w:rPr>
                <w:rFonts w:ascii="Times New Roman" w:hAnsi="Times New Roman" w:cs="Times New Roman"/>
                <w:szCs w:val="24"/>
              </w:rPr>
              <w:t>me uz SEG emisijām novērtēta 30 </w:t>
            </w:r>
            <w:r w:rsidRPr="00B64300">
              <w:rPr>
                <w:rFonts w:ascii="Times New Roman" w:hAnsi="Times New Roman" w:cs="Times New Roman"/>
                <w:szCs w:val="24"/>
              </w:rPr>
              <w:t>gadu periodam pēc rekultivācijas īstenošanas, pieņemot, ka daudzgadīgos zālājus ierīko teritorijā, kurā kūdras ieguve pārtraukta nesen un vēl nav izveidojusies zemsedzes veģetācija, bet augsnes virskārtu veido auglīga pārejas un zemā purva kūdra. Pēc daudzgadīgo zālāju izveides SEG emisijas pieaugs par 8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salīdzinot ar sākotnējo stāvokli. Kopējās SEG emisijas šajā rekultivācijas veidā aprēķinu periodā atbilst 14,3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w:t>
            </w:r>
            <w:r w:rsidRPr="00B64300">
              <w:rPr>
                <w:rFonts w:ascii="Times New Roman" w:hAnsi="Times New Roman" w:cs="Times New Roman"/>
                <w:color w:val="CE181E"/>
                <w:szCs w:val="24"/>
              </w:rPr>
              <w:t xml:space="preserve"> </w:t>
            </w:r>
            <w:r w:rsidRPr="00B64300">
              <w:rPr>
                <w:rFonts w:ascii="Times New Roman" w:hAnsi="Times New Roman" w:cs="Times New Roman"/>
                <w:bCs/>
                <w:szCs w:val="24"/>
              </w:rPr>
              <w:t>Daudzgadīgo zālāju izveide, salīdzinot ar citiem rekultivācijas veidiem, rada vienas no lielākajām SEG emisijām.</w:t>
            </w:r>
            <w:r w:rsidRPr="00B64300">
              <w:rPr>
                <w:rFonts w:ascii="Times New Roman" w:hAnsi="Times New Roman" w:cs="Times New Roman"/>
                <w:szCs w:val="24"/>
              </w:rPr>
              <w:t xml:space="preserve"> </w:t>
            </w:r>
            <w:r w:rsidRPr="00D50F9C">
              <w:rPr>
                <w:rFonts w:ascii="Times New Roman" w:hAnsi="Times New Roman" w:cs="Times New Roman"/>
              </w:rPr>
              <w:t>(LIFE REstore projekta</w:t>
            </w:r>
            <w:r w:rsidR="00952A72" w:rsidRPr="00D50F9C">
              <w:rPr>
                <w:rFonts w:ascii="Times New Roman" w:hAnsi="Times New Roman" w:cs="Times New Roman"/>
              </w:rPr>
              <w:t xml:space="preserve"> </w:t>
            </w:r>
            <w:r w:rsidR="00952A72" w:rsidRPr="00D50F9C">
              <w:rPr>
                <w:rFonts w:ascii="Times New Roman" w:eastAsia="Times New Roman" w:hAnsi="Times New Roman" w:cs="Times New Roman"/>
                <w:color w:val="000000"/>
                <w:lang w:eastAsia="lv-LV"/>
              </w:rPr>
              <w:t>“Degradēto purvu atbildīga apsaimniekošana un ilgtspējīga izmantošana Latvijā”</w:t>
            </w:r>
            <w:r w:rsidRPr="00D50F9C">
              <w:rPr>
                <w:rFonts w:ascii="Times New Roman" w:hAnsi="Times New Roman" w:cs="Times New Roman"/>
              </w:rPr>
              <w:t xml:space="preserve"> dati).</w:t>
            </w:r>
            <w:r w:rsidRPr="00B64300">
              <w:rPr>
                <w:rFonts w:ascii="Times New Roman" w:hAnsi="Times New Roman" w:cs="Times New Roman"/>
                <w:b/>
                <w:bCs/>
                <w:szCs w:val="24"/>
              </w:rPr>
              <w:t xml:space="preserve"> </w:t>
            </w:r>
          </w:p>
        </w:tc>
      </w:tr>
      <w:tr w:rsidR="00B64300" w:rsidRPr="00B64300" w14:paraId="4E977D13" w14:textId="77777777" w:rsidTr="00482B0A">
        <w:tc>
          <w:tcPr>
            <w:tcW w:w="2518" w:type="dxa"/>
          </w:tcPr>
          <w:p w14:paraId="10185B07"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Pazīmes, kas liecina par sekmīgu vai nesekmīgu rekultivāciju</w:t>
            </w:r>
          </w:p>
        </w:tc>
        <w:tc>
          <w:tcPr>
            <w:tcW w:w="6691" w:type="dxa"/>
          </w:tcPr>
          <w:p w14:paraId="1168C834"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7BD5304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Rekultivējamā teritorijā izveidota plānotā meliorācijas sistēma, kas spēj nodrošināt </w:t>
            </w:r>
            <w:r w:rsidRPr="00B64300">
              <w:rPr>
                <w:rFonts w:ascii="Times New Roman" w:hAnsi="Times New Roman" w:cs="Times New Roman"/>
                <w:color w:val="000000"/>
                <w:szCs w:val="24"/>
              </w:rPr>
              <w:t>zālaugu au</w:t>
            </w:r>
            <w:r w:rsidRPr="00B64300">
              <w:rPr>
                <w:rFonts w:ascii="Times New Roman" w:hAnsi="Times New Roman" w:cs="Times New Roman"/>
                <w:szCs w:val="24"/>
              </w:rPr>
              <w:t>dzēšanu un lauku apstrādāšanai nepieciešamo optimālo ūdens un gaisa režīmu augsnē.</w:t>
            </w:r>
          </w:p>
          <w:p w14:paraId="3CA924C0"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ēc rekultivācijas veida ieviešanas rekultivējamā teritorijā ir izveidojušies kvalitatīvi daudzgadīgu zālāju zelmeņi.</w:t>
            </w:r>
          </w:p>
          <w:p w14:paraId="3FF3AC65" w14:textId="77777777" w:rsidR="00B64300" w:rsidRPr="00B64300" w:rsidRDefault="00B64300" w:rsidP="00B64300">
            <w:pPr>
              <w:rPr>
                <w:rFonts w:ascii="Times New Roman" w:hAnsi="Times New Roman" w:cs="Times New Roman"/>
                <w:szCs w:val="24"/>
              </w:rPr>
            </w:pPr>
          </w:p>
          <w:p w14:paraId="022985F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0E0453EF"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Daudzgadīgais zālāja izveides rekultivācijas veids ir uzskatāms par neizdevušos, ja iesētais zālājs neattīstās.</w:t>
            </w:r>
          </w:p>
          <w:p w14:paraId="4D9B018E" w14:textId="3515AB61" w:rsidR="00B64300" w:rsidRPr="00482B0A" w:rsidRDefault="00B64300" w:rsidP="00482B0A">
            <w:pPr>
              <w:ind w:firstLine="0"/>
              <w:rPr>
                <w:rFonts w:ascii="Times New Roman" w:hAnsi="Times New Roman" w:cs="Times New Roman"/>
              </w:rPr>
            </w:pPr>
            <w:r w:rsidRPr="00B64300">
              <w:rPr>
                <w:rFonts w:ascii="Times New Roman" w:hAnsi="Times New Roman" w:cs="Times New Roman"/>
                <w:szCs w:val="24"/>
              </w:rPr>
              <w:t>Rekultivējamajā teritorijā izveidotās nosusināšanas sistēmas nenodrošina zālaugu audzēšanai un lauku apstrādāšanai nepieciešamo optimālo ūdens un gaisa režīmu augsnē. Teritorija ir ilgstoši applūdusi un sāk pārpurvoties.</w:t>
            </w:r>
          </w:p>
        </w:tc>
      </w:tr>
      <w:tr w:rsidR="00B64300" w:rsidRPr="00B64300" w14:paraId="64595799" w14:textId="77777777" w:rsidTr="00482B0A">
        <w:tc>
          <w:tcPr>
            <w:tcW w:w="2518" w:type="dxa"/>
          </w:tcPr>
          <w:p w14:paraId="24A62F99"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Ieguvumi</w:t>
            </w:r>
          </w:p>
          <w:p w14:paraId="167CD76D" w14:textId="77777777" w:rsidR="00B64300" w:rsidRPr="00B64300" w:rsidRDefault="00B64300" w:rsidP="00B64300">
            <w:pPr>
              <w:ind w:firstLine="0"/>
              <w:rPr>
                <w:rFonts w:ascii="Times New Roman" w:hAnsi="Times New Roman" w:cs="Times New Roman"/>
                <w:b/>
                <w:bCs/>
                <w:szCs w:val="24"/>
              </w:rPr>
            </w:pPr>
          </w:p>
        </w:tc>
        <w:tc>
          <w:tcPr>
            <w:tcW w:w="6691" w:type="dxa"/>
          </w:tcPr>
          <w:p w14:paraId="02B13C0C" w14:textId="1B5C66CE"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Teritorija pēc rekultivācijas kļūst par intensīvu lauksaimniecībā izmantojamu teritoriju, kas dod turpmākus ekonomiskus un sociālus labumus.</w:t>
            </w:r>
          </w:p>
        </w:tc>
      </w:tr>
      <w:tr w:rsidR="00B64300" w:rsidRPr="00B64300" w14:paraId="146788AF" w14:textId="77777777" w:rsidTr="00482B0A">
        <w:tc>
          <w:tcPr>
            <w:tcW w:w="2518" w:type="dxa"/>
          </w:tcPr>
          <w:p w14:paraId="52826E1D"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Trūkumi</w:t>
            </w:r>
          </w:p>
          <w:p w14:paraId="70C71DBB" w14:textId="77777777" w:rsidR="00B64300" w:rsidRPr="00B64300" w:rsidRDefault="00B64300" w:rsidP="00B64300">
            <w:pPr>
              <w:ind w:firstLine="0"/>
              <w:rPr>
                <w:rFonts w:ascii="Times New Roman" w:hAnsi="Times New Roman" w:cs="Times New Roman"/>
                <w:b/>
                <w:bCs/>
                <w:szCs w:val="24"/>
              </w:rPr>
            </w:pPr>
          </w:p>
        </w:tc>
        <w:tc>
          <w:tcPr>
            <w:tcW w:w="6691" w:type="dxa"/>
          </w:tcPr>
          <w:p w14:paraId="3F9363C6" w14:textId="42E0BA03"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Daudzgadīgie zālāji ir lauksaimniecībā intensīvi izmantojama teritorija, un tā kļūst par nozīmīgu SEG emisiju avotu.</w:t>
            </w:r>
          </w:p>
        </w:tc>
      </w:tr>
      <w:tr w:rsidR="00B64300" w:rsidRPr="00B64300" w14:paraId="347163B0" w14:textId="77777777" w:rsidTr="00482B0A">
        <w:tc>
          <w:tcPr>
            <w:tcW w:w="2518" w:type="dxa"/>
          </w:tcPr>
          <w:p w14:paraId="62F36EAC"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lastRenderedPageBreak/>
              <w:t>Ekosistēmu pakalpojumi</w:t>
            </w:r>
          </w:p>
        </w:tc>
        <w:tc>
          <w:tcPr>
            <w:tcW w:w="6691" w:type="dxa"/>
          </w:tcPr>
          <w:p w14:paraId="2FE9B92B" w14:textId="77777777" w:rsidR="00B64300" w:rsidRPr="00482B0A" w:rsidRDefault="00B64300" w:rsidP="00482B0A">
            <w:pPr>
              <w:ind w:firstLine="0"/>
              <w:rPr>
                <w:rFonts w:ascii="Times New Roman" w:hAnsi="Times New Roman" w:cs="Times New Roman"/>
                <w:b/>
                <w:bCs/>
              </w:rPr>
            </w:pPr>
            <w:r w:rsidRPr="00482B0A">
              <w:rPr>
                <w:rStyle w:val="Strong"/>
                <w:rFonts w:ascii="Times New Roman" w:hAnsi="Times New Roman" w:cs="Times New Roman"/>
                <w:b w:val="0"/>
                <w:bCs w:val="0"/>
                <w:bdr w:val="none" w:sz="0" w:space="0" w:color="auto" w:frame="1"/>
                <w:shd w:val="clear" w:color="auto" w:fill="FFFFFF"/>
              </w:rPr>
              <w:t xml:space="preserve">Zālāji nodrošina tādus apgādes pakalpojumus kā lopbarība, ārstniecības augi, farmaceitiskie resursi, kā arī resursi bioenerģijas ražošanai. Regulācijas pakalpojumu klāsts, ko nodrošina zālāji ir </w:t>
            </w:r>
            <w:proofErr w:type="gramStart"/>
            <w:r w:rsidRPr="00482B0A">
              <w:rPr>
                <w:rStyle w:val="Strong"/>
                <w:rFonts w:ascii="Times New Roman" w:hAnsi="Times New Roman" w:cs="Times New Roman"/>
                <w:b w:val="0"/>
                <w:bCs w:val="0"/>
                <w:bdr w:val="none" w:sz="0" w:space="0" w:color="auto" w:frame="1"/>
                <w:shd w:val="clear" w:color="auto" w:fill="FFFFFF"/>
              </w:rPr>
              <w:t>zemāks kā</w:t>
            </w:r>
            <w:proofErr w:type="gramEnd"/>
            <w:r w:rsidRPr="00482B0A">
              <w:rPr>
                <w:rStyle w:val="Strong"/>
                <w:rFonts w:ascii="Times New Roman" w:hAnsi="Times New Roman" w:cs="Times New Roman"/>
                <w:b w:val="0"/>
                <w:bCs w:val="0"/>
                <w:bdr w:val="none" w:sz="0" w:space="0" w:color="auto" w:frame="1"/>
                <w:shd w:val="clear" w:color="auto" w:fill="FFFFFF"/>
              </w:rPr>
              <w:t xml:space="preserve"> dabiskajām teritorijām.</w:t>
            </w:r>
          </w:p>
        </w:tc>
      </w:tr>
      <w:tr w:rsidR="00B64300" w:rsidRPr="00B64300" w14:paraId="5FDC9810" w14:textId="77777777" w:rsidTr="00482B0A">
        <w:tc>
          <w:tcPr>
            <w:tcW w:w="2518" w:type="dxa"/>
          </w:tcPr>
          <w:p w14:paraId="7D0A3232"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rPr>
              <w:t>Rekultivācijas pabeigšana</w:t>
            </w:r>
          </w:p>
        </w:tc>
        <w:tc>
          <w:tcPr>
            <w:tcW w:w="6691" w:type="dxa"/>
          </w:tcPr>
          <w:p w14:paraId="0B34B183" w14:textId="77777777"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042D7B37" w14:textId="49D36272" w:rsidR="00B64300" w:rsidRPr="00482B0A" w:rsidRDefault="00B64300" w:rsidP="00482B0A">
            <w:pPr>
              <w:ind w:firstLine="0"/>
              <w:rPr>
                <w:rFonts w:ascii="Times New Roman" w:hAnsi="Times New Roman" w:cs="Times New Roman"/>
              </w:rPr>
            </w:pPr>
            <w:proofErr w:type="gramStart"/>
            <w:r w:rsidRPr="00482B0A">
              <w:rPr>
                <w:rFonts w:ascii="Times New Roman" w:hAnsi="Times New Roman" w:cs="Times New Roman"/>
              </w:rPr>
              <w:t>Izpildot šos nosacījumus</w:t>
            </w:r>
            <w:proofErr w:type="gramEnd"/>
            <w:r w:rsidRPr="00482B0A">
              <w:rPr>
                <w:rFonts w:ascii="Times New Roman" w:hAnsi="Times New Roman" w:cs="Times New Roman"/>
              </w:rPr>
              <w:t xml:space="preserve"> kūdras izstrādātājs ir veicis derīgā izrakteņa ieguves projektā paredzēto uzdevumu – sagatavojis teritoriju citam zemes izmantošanas veidam. Tālākās darbības un zemes apsaimniekošana (piemēram, augsnes sagatavošanas, piemērotas meliorācijas sistēmas izveide, zālāju sēšana un uzturēšana) ir jāveic zemes īpašniekam. </w:t>
            </w:r>
          </w:p>
        </w:tc>
      </w:tr>
      <w:tr w:rsidR="00B64300" w:rsidRPr="00B64300" w14:paraId="01B90ADF" w14:textId="77777777" w:rsidTr="00482B0A">
        <w:trPr>
          <w:trHeight w:val="2047"/>
        </w:trPr>
        <w:tc>
          <w:tcPr>
            <w:tcW w:w="2518" w:type="dxa"/>
          </w:tcPr>
          <w:p w14:paraId="2CC288A9"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Iespējamie rekultivācijas darbi</w:t>
            </w:r>
          </w:p>
        </w:tc>
        <w:tc>
          <w:tcPr>
            <w:tcW w:w="6691" w:type="dxa"/>
          </w:tcPr>
          <w:p w14:paraId="3E0195FC" w14:textId="633D95ED"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w:t>
            </w:r>
            <w:r w:rsidR="00FA2868">
              <w:rPr>
                <w:rFonts w:ascii="Times New Roman" w:hAnsi="Times New Roman" w:cs="Times New Roman"/>
                <w:b/>
              </w:rPr>
              <w:t>s</w:t>
            </w:r>
            <w:r w:rsidRPr="00B64300">
              <w:rPr>
                <w:rFonts w:ascii="Times New Roman" w:hAnsi="Times New Roman" w:cs="Times New Roman"/>
                <w:b/>
              </w:rPr>
              <w:t>pējamās izmaksas</w:t>
            </w:r>
          </w:p>
          <w:tbl>
            <w:tblPr>
              <w:tblW w:w="6431" w:type="dxa"/>
              <w:tblLayout w:type="fixed"/>
              <w:tblLook w:val="04A0" w:firstRow="1" w:lastRow="0" w:firstColumn="1" w:lastColumn="0" w:noHBand="0" w:noVBand="1"/>
            </w:tblPr>
            <w:tblGrid>
              <w:gridCol w:w="3596"/>
              <w:gridCol w:w="1418"/>
              <w:gridCol w:w="1417"/>
            </w:tblGrid>
            <w:tr w:rsidR="004C2B0D" w:rsidRPr="00B64300" w14:paraId="0A72B261" w14:textId="7DA41051" w:rsidTr="004C2B0D">
              <w:trPr>
                <w:trHeight w:val="276"/>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E3AF2D" w14:textId="77777777" w:rsidR="004C2B0D" w:rsidRPr="00B64300" w:rsidRDefault="004C2B0D"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02C427E5" w14:textId="77777777" w:rsidR="004C2B0D" w:rsidRPr="00B64300" w:rsidRDefault="004C2B0D"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41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A3B27CD" w14:textId="4C4C5EE2" w:rsidR="004C2B0D"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4C2B0D" w:rsidRPr="00B64300" w14:paraId="50FB2720" w14:textId="6441776C"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D31E19E"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2DA954F3"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42CAD24"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4C2B0D" w:rsidRPr="00B64300" w14:paraId="005D2A77" w14:textId="1D07927A"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E18E9CA"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2CCDCB3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DF8E459"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4C2B0D" w:rsidRPr="00B64300" w14:paraId="58401FCD" w14:textId="60783D1D"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132BBB9"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w:t>
                  </w:r>
                  <w:proofErr w:type="gramStart"/>
                  <w:r w:rsidRPr="00B64300">
                    <w:rPr>
                      <w:rFonts w:ascii="Times New Roman" w:eastAsia="Times New Roman" w:hAnsi="Times New Roman" w:cs="Times New Roman"/>
                      <w:color w:val="000000"/>
                      <w:lang w:eastAsia="lv-LV"/>
                    </w:rPr>
                    <w:t xml:space="preserve">  </w:t>
                  </w:r>
                  <w:proofErr w:type="gramEnd"/>
                  <w:r w:rsidRPr="00B64300">
                    <w:rPr>
                      <w:rFonts w:ascii="Times New Roman" w:eastAsia="Times New Roman" w:hAnsi="Times New Roman" w:cs="Times New Roman"/>
                      <w:color w:val="000000"/>
                      <w:lang w:eastAsia="lv-LV"/>
                    </w:rPr>
                    <w:t>novākšana</w:t>
                  </w:r>
                </w:p>
              </w:tc>
              <w:tc>
                <w:tcPr>
                  <w:tcW w:w="1418" w:type="dxa"/>
                  <w:tcBorders>
                    <w:top w:val="single" w:sz="8" w:space="0" w:color="auto"/>
                    <w:left w:val="nil"/>
                    <w:bottom w:val="single" w:sz="8" w:space="0" w:color="auto"/>
                    <w:right w:val="single" w:sz="4" w:space="0" w:color="auto"/>
                  </w:tcBorders>
                </w:tcPr>
                <w:p w14:paraId="62586D4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565AA3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4C2B0D" w:rsidRPr="00B64300" w14:paraId="6276B3FC" w14:textId="061D0DB2"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F10E63F"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paršana</w:t>
                  </w:r>
                </w:p>
              </w:tc>
              <w:tc>
                <w:tcPr>
                  <w:tcW w:w="1418" w:type="dxa"/>
                  <w:tcBorders>
                    <w:top w:val="single" w:sz="8" w:space="0" w:color="auto"/>
                    <w:left w:val="nil"/>
                    <w:bottom w:val="single" w:sz="8" w:space="0" w:color="auto"/>
                    <w:right w:val="single" w:sz="4" w:space="0" w:color="auto"/>
                  </w:tcBorders>
                </w:tcPr>
                <w:p w14:paraId="365DD28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486193F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4C2B0D" w:rsidRPr="00B64300" w14:paraId="23FC0598" w14:textId="4216D69D"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EE3C666"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kultivēšana</w:t>
                  </w:r>
                </w:p>
              </w:tc>
              <w:tc>
                <w:tcPr>
                  <w:tcW w:w="1418" w:type="dxa"/>
                  <w:tcBorders>
                    <w:top w:val="single" w:sz="8" w:space="0" w:color="auto"/>
                    <w:left w:val="nil"/>
                    <w:bottom w:val="single" w:sz="8" w:space="0" w:color="auto"/>
                    <w:right w:val="single" w:sz="4" w:space="0" w:color="auto"/>
                  </w:tcBorders>
                </w:tcPr>
                <w:p w14:paraId="033F40ED"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CAA7FF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21280FDE" w14:textId="47A28845"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66F610D"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49EAF87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64B487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4C2B0D" w:rsidRPr="00B64300" w14:paraId="74E0D417" w14:textId="1ABAC2A9"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F57D2F"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ecēšana</w:t>
                  </w:r>
                </w:p>
              </w:tc>
              <w:tc>
                <w:tcPr>
                  <w:tcW w:w="1418" w:type="dxa"/>
                  <w:tcBorders>
                    <w:top w:val="single" w:sz="8" w:space="0" w:color="auto"/>
                    <w:left w:val="nil"/>
                    <w:bottom w:val="single" w:sz="8" w:space="0" w:color="auto"/>
                    <w:right w:val="single" w:sz="4" w:space="0" w:color="auto"/>
                  </w:tcBorders>
                </w:tcPr>
                <w:p w14:paraId="1CD03D2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BC5F8A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6D783B76" w14:textId="3803E517"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703563D3" w14:textId="77777777" w:rsidR="004C2B0D" w:rsidRPr="00B64300" w:rsidRDefault="004C2B0D"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Tehnoloģisko ceļu</w:t>
                  </w:r>
                  <w:proofErr w:type="gramStart"/>
                  <w:r w:rsidRPr="00B64300">
                    <w:rPr>
                      <w:rFonts w:ascii="Times New Roman" w:eastAsia="Times New Roman" w:hAnsi="Times New Roman" w:cs="Times New Roman"/>
                      <w:lang w:eastAsia="lv-LV"/>
                    </w:rPr>
                    <w:t xml:space="preserve">  </w:t>
                  </w:r>
                  <w:proofErr w:type="gramEnd"/>
                  <w:r w:rsidRPr="00B64300">
                    <w:rPr>
                      <w:rFonts w:ascii="Times New Roman" w:eastAsia="Times New Roman" w:hAnsi="Times New Roman" w:cs="Times New Roman"/>
                      <w:lang w:eastAsia="lv-LV"/>
                    </w:rPr>
                    <w:t>likvidēšana un bērtņu joslas līdzināšana</w:t>
                  </w:r>
                </w:p>
              </w:tc>
              <w:tc>
                <w:tcPr>
                  <w:tcW w:w="1418" w:type="dxa"/>
                  <w:tcBorders>
                    <w:top w:val="nil"/>
                    <w:left w:val="nil"/>
                    <w:bottom w:val="single" w:sz="4" w:space="0" w:color="auto"/>
                    <w:right w:val="single" w:sz="4" w:space="0" w:color="auto"/>
                  </w:tcBorders>
                </w:tcPr>
                <w:p w14:paraId="4B437E07"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7746AD6E"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4C2B0D" w:rsidRPr="00B64300" w14:paraId="20DB9650" w14:textId="113C9AC7"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388E0A4A" w14:textId="77777777" w:rsidR="004C2B0D" w:rsidRPr="00B64300" w:rsidRDefault="004C2B0D"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3C2D8C6E"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3A711FBE"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4C2B0D" w:rsidRPr="00B64300" w14:paraId="56CA9F7D" w14:textId="79140A88"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2322502F"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766ADBB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7C7CB22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4C2B0D" w:rsidRPr="00B64300" w14:paraId="5E26DE24" w14:textId="3CD6A8B3"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36554FD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01E56F69"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59EFC35E"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4C2B0D" w:rsidRPr="00B64300" w14:paraId="22D4B185" w14:textId="6F89BEA9"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1424F8A0"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6962DB07"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107991A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4C2B0D" w:rsidRPr="00B64300" w14:paraId="19362076" w14:textId="2A0E2AF6"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54AB0199"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3F6932F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41D4BBD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4C2B0D" w:rsidRPr="00B64300" w14:paraId="0C84F4C3" w14:textId="2A24FDD2"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C88190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1C35B47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ab</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358B0D6"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355F3253" w14:textId="34179619"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3AE8958"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39D7F120"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C4A31A4"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4C2B0D" w:rsidRPr="00B64300" w14:paraId="42993134" w14:textId="1DB753B0"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01A7A83"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32DABDB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CAC21CB"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4C2B0D" w:rsidRPr="00B64300" w14:paraId="553AD78D" w14:textId="63DB5230"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A01642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726C9C03"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BAA097D"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4C2B0D" w:rsidRPr="00B64300" w14:paraId="5C91F3AA" w14:textId="705F212E"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D6C1F94"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4804450F"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6DA378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4C2B0D" w:rsidRPr="00B64300" w14:paraId="6363B5F3" w14:textId="78C8B157"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63D999F"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Daudz</w:t>
                  </w:r>
                  <w:r w:rsidRPr="00B64300">
                    <w:rPr>
                      <w:rFonts w:ascii="Times New Roman" w:eastAsia="Times New Roman" w:hAnsi="Times New Roman" w:cs="Times New Roman"/>
                      <w:color w:val="000000"/>
                      <w:lang w:eastAsia="lv-LV"/>
                    </w:rPr>
                    <w:t>gadīgu zālaugu sēklu iegāde un sēšana</w:t>
                  </w:r>
                </w:p>
              </w:tc>
              <w:tc>
                <w:tcPr>
                  <w:tcW w:w="1418" w:type="dxa"/>
                  <w:tcBorders>
                    <w:top w:val="single" w:sz="4" w:space="0" w:color="auto"/>
                    <w:left w:val="nil"/>
                    <w:bottom w:val="single" w:sz="4" w:space="0" w:color="auto"/>
                    <w:right w:val="single" w:sz="4" w:space="0" w:color="auto"/>
                  </w:tcBorders>
                </w:tcPr>
                <w:p w14:paraId="643B52EF"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2E9836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bl>
          <w:p w14:paraId="034824D1" w14:textId="77777777" w:rsidR="00B64300" w:rsidRPr="00B64300" w:rsidRDefault="00B64300" w:rsidP="00B64300">
            <w:pPr>
              <w:rPr>
                <w:rFonts w:ascii="Times New Roman" w:hAnsi="Times New Roman" w:cs="Times New Roman"/>
              </w:rPr>
            </w:pPr>
          </w:p>
        </w:tc>
      </w:tr>
      <w:tr w:rsidR="00B64300" w:rsidRPr="00B64300" w14:paraId="3BB3530B" w14:textId="77777777" w:rsidTr="00482B0A">
        <w:tc>
          <w:tcPr>
            <w:tcW w:w="2518" w:type="dxa"/>
          </w:tcPr>
          <w:p w14:paraId="32E2AF2F"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Līdzšinējā pieredze Latvijā </w:t>
            </w:r>
          </w:p>
        </w:tc>
        <w:tc>
          <w:tcPr>
            <w:tcW w:w="6691" w:type="dxa"/>
          </w:tcPr>
          <w:p w14:paraId="4225B591" w14:textId="10BB7311" w:rsidR="00B64300" w:rsidRPr="00B64300" w:rsidRDefault="00B64300" w:rsidP="00B64300">
            <w:pPr>
              <w:ind w:firstLine="0"/>
              <w:rPr>
                <w:rFonts w:ascii="Times New Roman" w:hAnsi="Times New Roman" w:cs="Times New Roman"/>
              </w:rPr>
            </w:pPr>
            <w:r w:rsidRPr="00B64300">
              <w:rPr>
                <w:rFonts w:ascii="Times New Roman" w:hAnsi="Times New Roman" w:cs="Times New Roman"/>
                <w:szCs w:val="24"/>
              </w:rPr>
              <w:t>Latvijā ir vairākas bijušās kūdras ieguves vietas, kur šobrīd tiek veikta intensīva lauksaimnieciskā darbība un ierīkoti daudzgadīgie zālāji, piemēram, Cenas tīreļa masīvā Olaines novadā un Mārupes apkārtnē.</w:t>
            </w:r>
          </w:p>
        </w:tc>
      </w:tr>
      <w:tr w:rsidR="00B64300" w:rsidRPr="00B64300" w14:paraId="67186AA4" w14:textId="77777777" w:rsidTr="00482B0A">
        <w:tc>
          <w:tcPr>
            <w:tcW w:w="2518" w:type="dxa"/>
          </w:tcPr>
          <w:p w14:paraId="69859EE4"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691" w:type="dxa"/>
          </w:tcPr>
          <w:p w14:paraId="462D7F1F"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Aire A., Labrencis V. 1970. Kultūrtehniskā meliorācija. Zvaigzne, Rīga.</w:t>
            </w:r>
          </w:p>
          <w:p w14:paraId="6F6F40DE" w14:textId="77777777" w:rsidR="004C2B0D" w:rsidRDefault="00B64300" w:rsidP="004C2B0D">
            <w:pPr>
              <w:ind w:firstLine="0"/>
              <w:rPr>
                <w:rFonts w:ascii="Times New Roman" w:hAnsi="Times New Roman" w:cs="Times New Roman"/>
                <w:szCs w:val="24"/>
              </w:rPr>
            </w:pPr>
            <w:r w:rsidRPr="00B64300">
              <w:rPr>
                <w:rFonts w:ascii="Times New Roman" w:hAnsi="Times New Roman" w:cs="Times New Roman"/>
                <w:szCs w:val="24"/>
              </w:rPr>
              <w:t>Anševica A., Kažotnieks J., Magdalenoka</w:t>
            </w:r>
            <w:r w:rsidR="004C2B0D">
              <w:rPr>
                <w:rFonts w:ascii="Times New Roman" w:hAnsi="Times New Roman" w:cs="Times New Roman"/>
                <w:szCs w:val="24"/>
              </w:rPr>
              <w:t xml:space="preserve"> I. 2016. Zālāju rokasgrāmata.</w:t>
            </w:r>
          </w:p>
          <w:p w14:paraId="5A72B07C" w14:textId="6940A10C"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lastRenderedPageBreak/>
              <w:t>SIA “Latvijas Lauku konsultāciju un izglītības centrs”, Ozolnieki.</w:t>
            </w:r>
          </w:p>
          <w:p w14:paraId="7CE97848"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Eriņš A. 1966. Lauksaimnieciskās meliorācijas projektēšana. Zvaigzne, Rīga.</w:t>
            </w:r>
          </w:p>
          <w:p w14:paraId="23B8704C"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Šnore A. 2013. Kūdras ieguve. Nordik, Rīga.</w:t>
            </w:r>
          </w:p>
          <w:p w14:paraId="75B8DD1C"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Krūmiņš J., Robalds A., Purmalis O., Ansone L., Poršņovs D., Kļaviņš M., Segliņš V. 2013. Kūdras resursi un to izmantošanas iespējas. Material Science and Applied Chemistry 2013/29, doi: 10.7250/msac.2013.025.</w:t>
            </w:r>
          </w:p>
          <w:p w14:paraId="4B2BB700" w14:textId="3E4DD9F1" w:rsidR="00B64300" w:rsidRPr="008337E0" w:rsidRDefault="00B64300" w:rsidP="004C2B0D">
            <w:pPr>
              <w:ind w:firstLine="0"/>
              <w:rPr>
                <w:rFonts w:ascii="Times New Roman" w:hAnsi="Times New Roman" w:cs="Times New Roman"/>
                <w:szCs w:val="24"/>
              </w:rPr>
            </w:pPr>
            <w:bookmarkStart w:id="109" w:name="__DdeLink__7932_290104522"/>
            <w:r w:rsidRPr="00B64300">
              <w:rPr>
                <w:rFonts w:ascii="Times New Roman" w:hAnsi="Times New Roman" w:cs="Times New Roman"/>
                <w:szCs w:val="24"/>
              </w:rPr>
              <w:t>Лиштван</w:t>
            </w:r>
            <w:bookmarkEnd w:id="109"/>
            <w:r w:rsidRPr="00B64300">
              <w:rPr>
                <w:rFonts w:ascii="Times New Roman" w:hAnsi="Times New Roman" w:cs="Times New Roman"/>
                <w:szCs w:val="24"/>
              </w:rPr>
              <w:t xml:space="preserve"> И. 1996. Физико-химические свойства торфа. Химическая и термическая его переработка. Химия Твёрдого </w:t>
            </w:r>
            <w:r w:rsidR="008337E0">
              <w:rPr>
                <w:rFonts w:ascii="Times New Roman" w:hAnsi="Times New Roman" w:cs="Times New Roman"/>
                <w:szCs w:val="24"/>
              </w:rPr>
              <w:t>Топлива, Tоп. 3, 3–23. c.</w:t>
            </w:r>
          </w:p>
        </w:tc>
      </w:tr>
    </w:tbl>
    <w:p w14:paraId="5B7911E0" w14:textId="1A1879FD" w:rsidR="00B64300" w:rsidRPr="00B64300" w:rsidRDefault="00B64300" w:rsidP="00CA18CA">
      <w:pPr>
        <w:ind w:firstLine="0"/>
        <w:rPr>
          <w:rFonts w:ascii="Times New Roman" w:hAnsi="Times New Roman" w:cs="Times New Roman"/>
          <w:color w:val="auto"/>
        </w:rPr>
      </w:pPr>
    </w:p>
    <w:p w14:paraId="0601DE75" w14:textId="1EEBFF96" w:rsidR="00B64300" w:rsidRPr="00B64300" w:rsidRDefault="00B64300" w:rsidP="00B64300">
      <w:pPr>
        <w:shd w:val="clear" w:color="auto" w:fill="FFFFFF"/>
        <w:ind w:firstLine="0"/>
        <w:rPr>
          <w:rFonts w:ascii="Times New Roman" w:eastAsia="Times New Roman" w:hAnsi="Times New Roman" w:cs="Times New Roman"/>
          <w:color w:val="000000"/>
          <w:sz w:val="24"/>
          <w:szCs w:val="24"/>
          <w:lang w:eastAsia="lv-LV"/>
        </w:rPr>
      </w:pPr>
      <w:r w:rsidRPr="00B64300">
        <w:rPr>
          <w:rFonts w:ascii="Times New Roman" w:eastAsia="Times New Roman" w:hAnsi="Times New Roman" w:cs="Times New Roman"/>
          <w:color w:val="000000"/>
          <w:sz w:val="24"/>
          <w:szCs w:val="24"/>
          <w:lang w:eastAsia="lv-LV"/>
        </w:rPr>
        <w:t>Rekultivācijas veidu apraksts sagatavots LIFE REstore projekta “Degradēto purvu atbildīga apsaimniekošana un ilgtspējīga izmantošana Latvijā” (LIFE REstore, LIFE14 CCM/LV/001103) ietvaros.</w:t>
      </w:r>
    </w:p>
    <w:p w14:paraId="5844E409" w14:textId="34D1A9D8" w:rsidR="007F0DEA" w:rsidRDefault="007F0DEA" w:rsidP="007F0DEA">
      <w:pPr>
        <w:pStyle w:val="Body"/>
        <w:spacing w:after="0" w:line="240" w:lineRule="auto"/>
        <w:jc w:val="both"/>
        <w:rPr>
          <w:rFonts w:ascii="Times New Roman" w:hAnsi="Times New Roman"/>
          <w:color w:val="auto"/>
          <w:sz w:val="28"/>
          <w:lang w:val="de-DE"/>
        </w:rPr>
      </w:pPr>
    </w:p>
    <w:p w14:paraId="6A6D828E" w14:textId="06367F8B" w:rsidR="007F0DEA" w:rsidRDefault="007F0DEA" w:rsidP="007F0DEA">
      <w:pPr>
        <w:pStyle w:val="Body"/>
        <w:spacing w:after="0" w:line="240" w:lineRule="auto"/>
        <w:jc w:val="both"/>
        <w:rPr>
          <w:rFonts w:ascii="Times New Roman" w:hAnsi="Times New Roman"/>
          <w:color w:val="auto"/>
          <w:sz w:val="28"/>
          <w:lang w:val="de-DE"/>
        </w:rPr>
      </w:pPr>
    </w:p>
    <w:p w14:paraId="73C7B7EE" w14:textId="77777777" w:rsidR="007F0DEA" w:rsidRPr="00A860F7" w:rsidRDefault="007F0DEA" w:rsidP="007F0DEA">
      <w:pPr>
        <w:pStyle w:val="Body"/>
        <w:spacing w:after="0" w:line="240" w:lineRule="auto"/>
        <w:jc w:val="both"/>
        <w:rPr>
          <w:rFonts w:ascii="Times New Roman" w:hAnsi="Times New Roman"/>
          <w:color w:val="auto"/>
          <w:sz w:val="28"/>
          <w:lang w:val="de-DE"/>
        </w:rPr>
      </w:pPr>
    </w:p>
    <w:p w14:paraId="0816E607" w14:textId="77777777" w:rsidR="00507E76" w:rsidRPr="003C76D9" w:rsidRDefault="00507E76" w:rsidP="00507E76">
      <w:pPr>
        <w:pStyle w:val="Header"/>
        <w:ind w:firstLine="709"/>
        <w:rPr>
          <w:rFonts w:ascii="Times New Roman" w:hAnsi="Times New Roman" w:cs="Times New Roman"/>
          <w:sz w:val="28"/>
          <w:szCs w:val="28"/>
        </w:rPr>
      </w:pPr>
      <w:r w:rsidRPr="003C76D9">
        <w:rPr>
          <w:rFonts w:ascii="Times New Roman" w:hAnsi="Times New Roman" w:cs="Times New Roman"/>
          <w:sz w:val="28"/>
          <w:szCs w:val="28"/>
        </w:rPr>
        <w:t>Vides aizsardzības un</w:t>
      </w:r>
    </w:p>
    <w:p w14:paraId="71835B5A" w14:textId="77777777" w:rsidR="00507E76" w:rsidRPr="003C76D9" w:rsidRDefault="00507E76" w:rsidP="00507E76">
      <w:pPr>
        <w:pStyle w:val="Header"/>
        <w:tabs>
          <w:tab w:val="left" w:pos="6521"/>
        </w:tabs>
        <w:ind w:firstLine="709"/>
        <w:rPr>
          <w:rFonts w:ascii="Times New Roman" w:hAnsi="Times New Roman" w:cs="Times New Roman"/>
          <w:sz w:val="28"/>
          <w:szCs w:val="28"/>
        </w:rPr>
      </w:pPr>
      <w:r w:rsidRPr="003C76D9">
        <w:rPr>
          <w:rFonts w:ascii="Times New Roman" w:hAnsi="Times New Roman" w:cs="Times New Roman"/>
          <w:sz w:val="28"/>
          <w:szCs w:val="28"/>
        </w:rPr>
        <w:t xml:space="preserve">reģionālās attīstības ministra </w:t>
      </w:r>
    </w:p>
    <w:p w14:paraId="57549078" w14:textId="77777777" w:rsidR="00507E76" w:rsidRPr="003C76D9" w:rsidRDefault="00507E76" w:rsidP="00507E76">
      <w:pPr>
        <w:pStyle w:val="Header"/>
        <w:tabs>
          <w:tab w:val="left" w:pos="6521"/>
        </w:tabs>
        <w:ind w:firstLine="709"/>
        <w:rPr>
          <w:rFonts w:ascii="Times New Roman" w:hAnsi="Times New Roman" w:cs="Times New Roman"/>
          <w:sz w:val="28"/>
          <w:szCs w:val="28"/>
        </w:rPr>
      </w:pPr>
      <w:r w:rsidRPr="003C76D9">
        <w:rPr>
          <w:rFonts w:ascii="Times New Roman" w:hAnsi="Times New Roman" w:cs="Times New Roman"/>
          <w:sz w:val="28"/>
          <w:szCs w:val="28"/>
        </w:rPr>
        <w:t>pienākumu izpildītājs,</w:t>
      </w:r>
    </w:p>
    <w:p w14:paraId="62372056" w14:textId="77777777" w:rsidR="00507E76" w:rsidRPr="003C76D9" w:rsidRDefault="00507E76" w:rsidP="00507E76">
      <w:pPr>
        <w:ind w:firstLine="709"/>
        <w:rPr>
          <w:rFonts w:ascii="Times New Roman" w:hAnsi="Times New Roman" w:cs="Times New Roman"/>
          <w:sz w:val="28"/>
          <w:szCs w:val="28"/>
        </w:rPr>
      </w:pPr>
      <w:r w:rsidRPr="003C76D9">
        <w:rPr>
          <w:rFonts w:ascii="Times New Roman" w:hAnsi="Times New Roman" w:cs="Times New Roman"/>
          <w:sz w:val="28"/>
          <w:szCs w:val="28"/>
        </w:rPr>
        <w:t xml:space="preserve">Ministru prezidenta biedrs, </w:t>
      </w:r>
    </w:p>
    <w:p w14:paraId="77E06DCA" w14:textId="77777777" w:rsidR="00507E76" w:rsidRDefault="00507E76" w:rsidP="00507E76">
      <w:pPr>
        <w:tabs>
          <w:tab w:val="left" w:pos="6521"/>
        </w:tabs>
        <w:ind w:firstLine="709"/>
        <w:rPr>
          <w:rFonts w:ascii="Times New Roman" w:hAnsi="Times New Roman" w:cs="Times New Roman"/>
          <w:sz w:val="28"/>
          <w:szCs w:val="28"/>
        </w:rPr>
      </w:pPr>
      <w:r w:rsidRPr="003C76D9">
        <w:rPr>
          <w:rFonts w:ascii="Times New Roman" w:hAnsi="Times New Roman" w:cs="Times New Roman"/>
          <w:sz w:val="28"/>
          <w:szCs w:val="28"/>
        </w:rPr>
        <w:t>aizsardzības ministrs</w:t>
      </w:r>
      <w:r w:rsidRPr="003C76D9">
        <w:rPr>
          <w:rFonts w:ascii="Times New Roman" w:hAnsi="Times New Roman" w:cs="Times New Roman"/>
          <w:sz w:val="28"/>
          <w:szCs w:val="28"/>
        </w:rPr>
        <w:tab/>
        <w:t>A. Pabriks</w:t>
      </w:r>
      <w:bookmarkStart w:id="110" w:name="_GoBack"/>
      <w:bookmarkEnd w:id="110"/>
    </w:p>
    <w:sectPr w:rsidR="00507E76" w:rsidSect="007518B8">
      <w:headerReference w:type="default" r:id="rId15"/>
      <w:footerReference w:type="default" r:id="rId16"/>
      <w:footerReference w:type="first" r:id="rId17"/>
      <w:pgSz w:w="11906" w:h="16838" w:code="9"/>
      <w:pgMar w:top="1134" w:right="1134" w:bottom="1134" w:left="1701" w:header="709" w:footer="751" w:gutter="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64421" w14:textId="77777777" w:rsidR="00862D92" w:rsidRDefault="00862D92">
      <w:r>
        <w:separator/>
      </w:r>
    </w:p>
  </w:endnote>
  <w:endnote w:type="continuationSeparator" w:id="0">
    <w:p w14:paraId="652B25B8" w14:textId="77777777" w:rsidR="00862D92" w:rsidRDefault="00862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BA"/>
    <w:family w:val="roman"/>
    <w:pitch w:val="variable"/>
    <w:sig w:usb0="E0002EFF" w:usb1="C000785B" w:usb2="00000009" w:usb3="00000000" w:csb0="000001FF" w:csb1="00000000"/>
  </w:font>
  <w:font w:name="Calibri">
    <w:panose1 w:val="020F0502020204030204"/>
    <w:charset w:val="BA"/>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Georgia">
    <w:panose1 w:val="02040502050405020303"/>
    <w:charset w:val="BA"/>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Calibri Light">
    <w:panose1 w:val="020F0302020204030204"/>
    <w:charset w:val="BA"/>
    <w:family w:val="swiss"/>
    <w:pitch w:val="variable"/>
    <w:sig w:usb0="E4002E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Liberation Sans Narrow">
    <w:panose1 w:val="020B0606020202030204"/>
    <w:charset w:val="BA"/>
    <w:family w:val="swiss"/>
    <w:pitch w:val="variable"/>
    <w:sig w:usb0="A00002AF" w:usb1="500078FB" w:usb2="00000000" w:usb3="00000000" w:csb0="0000009F" w:csb1="00000000"/>
  </w:font>
  <w:font w:name="Tahoma">
    <w:panose1 w:val="020B0604030504040204"/>
    <w:charset w:val="BA"/>
    <w:family w:val="swiss"/>
    <w:pitch w:val="variable"/>
    <w:sig w:usb0="E1002EFF" w:usb1="C000605B" w:usb2="00000029" w:usb3="00000000" w:csb0="000101FF" w:csb1="00000000"/>
  </w:font>
  <w:font w:name="FreeSans">
    <w:altName w:val="Calibri"/>
    <w:charset w:val="01"/>
    <w:family w:val="auto"/>
    <w:pitch w:val="variable"/>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B7219" w14:textId="6EED976D" w:rsidR="00862D92" w:rsidRPr="007F0DEA" w:rsidRDefault="007F0DEA" w:rsidP="007F0DEA">
    <w:pPr>
      <w:pStyle w:val="Footer"/>
      <w:ind w:firstLine="0"/>
      <w:rPr>
        <w:rFonts w:ascii="Times New Roman" w:hAnsi="Times New Roman" w:cs="Times New Roman"/>
        <w:sz w:val="16"/>
        <w:szCs w:val="16"/>
      </w:rPr>
    </w:pPr>
    <w:r w:rsidRPr="007F0DEA">
      <w:rPr>
        <w:rFonts w:ascii="Times New Roman" w:hAnsi="Times New Roman" w:cs="Times New Roman"/>
        <w:sz w:val="16"/>
        <w:szCs w:val="16"/>
      </w:rPr>
      <w:t>(TA-178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B1240" w14:textId="4A4748F7" w:rsidR="00974C14" w:rsidRPr="007F0DEA" w:rsidRDefault="007F0DEA" w:rsidP="007F0DEA">
    <w:pPr>
      <w:pStyle w:val="Footer"/>
      <w:ind w:firstLine="0"/>
      <w:rPr>
        <w:rFonts w:ascii="Times New Roman" w:hAnsi="Times New Roman" w:cs="Times New Roman"/>
        <w:sz w:val="16"/>
        <w:szCs w:val="16"/>
      </w:rPr>
    </w:pPr>
    <w:r w:rsidRPr="007F0DEA">
      <w:rPr>
        <w:rFonts w:ascii="Times New Roman" w:hAnsi="Times New Roman" w:cs="Times New Roman"/>
        <w:sz w:val="16"/>
        <w:szCs w:val="16"/>
      </w:rPr>
      <w:t>(TA-178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B73A8" w14:textId="77777777" w:rsidR="00862D92" w:rsidRDefault="00862D92">
      <w:r>
        <w:separator/>
      </w:r>
    </w:p>
  </w:footnote>
  <w:footnote w:type="continuationSeparator" w:id="0">
    <w:p w14:paraId="7B73FF92" w14:textId="77777777" w:rsidR="00862D92" w:rsidRDefault="00862D92">
      <w:r>
        <w:continuationSeparator/>
      </w:r>
    </w:p>
  </w:footnote>
  <w:footnote w:id="1">
    <w:p w14:paraId="09E5B6DC" w14:textId="7801A192" w:rsidR="00862D92" w:rsidRPr="00EA2147" w:rsidRDefault="00862D92" w:rsidP="00EA2147">
      <w:pPr>
        <w:pStyle w:val="FootnoteText"/>
      </w:pPr>
    </w:p>
  </w:footnote>
  <w:footnote w:id="2">
    <w:p w14:paraId="62360E60" w14:textId="77777777" w:rsidR="00862D92" w:rsidRDefault="00862D92" w:rsidP="00B64300">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082256"/>
      <w:docPartObj>
        <w:docPartGallery w:val="Page Numbers (Top of Page)"/>
        <w:docPartUnique/>
      </w:docPartObj>
    </w:sdtPr>
    <w:sdtEndPr>
      <w:rPr>
        <w:rFonts w:ascii="Times New Roman" w:hAnsi="Times New Roman" w:cs="Times New Roman"/>
        <w:noProof/>
        <w:sz w:val="24"/>
        <w:szCs w:val="24"/>
      </w:rPr>
    </w:sdtEndPr>
    <w:sdtContent>
      <w:p w14:paraId="3CC94E39" w14:textId="2AB96F25" w:rsidR="00862D92" w:rsidRPr="00195465" w:rsidRDefault="00862D92">
        <w:pPr>
          <w:pStyle w:val="Header"/>
          <w:jc w:val="center"/>
          <w:rPr>
            <w:rFonts w:ascii="Times New Roman" w:hAnsi="Times New Roman" w:cs="Times New Roman"/>
            <w:sz w:val="24"/>
            <w:szCs w:val="24"/>
          </w:rPr>
        </w:pPr>
        <w:r w:rsidRPr="00195465">
          <w:rPr>
            <w:rFonts w:ascii="Times New Roman" w:hAnsi="Times New Roman" w:cs="Times New Roman"/>
            <w:sz w:val="24"/>
            <w:szCs w:val="24"/>
          </w:rPr>
          <w:fldChar w:fldCharType="begin"/>
        </w:r>
        <w:r w:rsidRPr="00195465">
          <w:rPr>
            <w:rFonts w:ascii="Times New Roman" w:hAnsi="Times New Roman" w:cs="Times New Roman"/>
            <w:sz w:val="24"/>
            <w:szCs w:val="24"/>
          </w:rPr>
          <w:instrText xml:space="preserve"> PAGE   \* MERGEFORMAT </w:instrText>
        </w:r>
        <w:r w:rsidRPr="00195465">
          <w:rPr>
            <w:rFonts w:ascii="Times New Roman" w:hAnsi="Times New Roman" w:cs="Times New Roman"/>
            <w:sz w:val="24"/>
            <w:szCs w:val="24"/>
          </w:rPr>
          <w:fldChar w:fldCharType="separate"/>
        </w:r>
        <w:r w:rsidR="00D50F9C">
          <w:rPr>
            <w:rFonts w:ascii="Times New Roman" w:hAnsi="Times New Roman" w:cs="Times New Roman"/>
            <w:noProof/>
            <w:sz w:val="24"/>
            <w:szCs w:val="24"/>
          </w:rPr>
          <w:t>51</w:t>
        </w:r>
        <w:r w:rsidRPr="00195465">
          <w:rPr>
            <w:rFonts w:ascii="Times New Roman" w:hAnsi="Times New Roman" w:cs="Times New Roman"/>
            <w:noProof/>
            <w:sz w:val="24"/>
            <w:szCs w:val="24"/>
          </w:rPr>
          <w:fldChar w:fldCharType="end"/>
        </w:r>
      </w:p>
    </w:sdtContent>
  </w:sdt>
  <w:p w14:paraId="7679DA06" w14:textId="35E073CB" w:rsidR="00862D92" w:rsidRDefault="00862D92" w:rsidP="00C7679D">
    <w:pPr>
      <w:pStyle w:val="Header"/>
      <w:ind w:firstLine="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none"/>
      <w:suff w:val="nothing"/>
      <w:lvlText w:val=""/>
      <w:lvlJc w:val="left"/>
      <w:pPr>
        <w:tabs>
          <w:tab w:val="num" w:pos="284"/>
        </w:tabs>
        <w:ind w:left="284" w:firstLine="0"/>
      </w:pPr>
      <w:rPr>
        <w:rFonts w:ascii="Times New Roman" w:eastAsia="Calibri" w:hAnsi="Times New Roman" w:cs="Times New Roman"/>
      </w:rPr>
    </w:lvl>
    <w:lvl w:ilvl="1">
      <w:start w:val="1"/>
      <w:numFmt w:val="none"/>
      <w:suff w:val="nothing"/>
      <w:lvlText w:val=""/>
      <w:lvlJc w:val="left"/>
      <w:pPr>
        <w:tabs>
          <w:tab w:val="num" w:pos="284"/>
        </w:tabs>
        <w:ind w:left="284" w:firstLine="0"/>
      </w:pPr>
    </w:lvl>
    <w:lvl w:ilvl="2">
      <w:start w:val="1"/>
      <w:numFmt w:val="none"/>
      <w:suff w:val="nothing"/>
      <w:lvlText w:val=""/>
      <w:lvlJc w:val="left"/>
      <w:pPr>
        <w:tabs>
          <w:tab w:val="num" w:pos="284"/>
        </w:tabs>
        <w:ind w:left="284" w:firstLine="0"/>
      </w:pPr>
      <w:rPr>
        <w:rFonts w:ascii="Times New Roman" w:hAnsi="Times New Roman" w:cs="Times New Roman"/>
      </w:rPr>
    </w:lvl>
    <w:lvl w:ilvl="3">
      <w:start w:val="1"/>
      <w:numFmt w:val="none"/>
      <w:suff w:val="nothing"/>
      <w:lvlText w:val=""/>
      <w:lvlJc w:val="left"/>
      <w:pPr>
        <w:tabs>
          <w:tab w:val="num" w:pos="284"/>
        </w:tabs>
        <w:ind w:left="284" w:firstLine="0"/>
      </w:pPr>
      <w:rPr>
        <w:rFonts w:ascii="Times New Roman" w:eastAsia="Calibri" w:hAnsi="Times New Roman" w:cs="Times New Roman"/>
      </w:rPr>
    </w:lvl>
    <w:lvl w:ilvl="4">
      <w:start w:val="1"/>
      <w:numFmt w:val="none"/>
      <w:suff w:val="nothing"/>
      <w:lvlText w:val=""/>
      <w:lvlJc w:val="left"/>
      <w:pPr>
        <w:tabs>
          <w:tab w:val="num" w:pos="284"/>
        </w:tabs>
        <w:ind w:left="284" w:firstLine="0"/>
      </w:pPr>
    </w:lvl>
    <w:lvl w:ilvl="5">
      <w:start w:val="1"/>
      <w:numFmt w:val="none"/>
      <w:suff w:val="nothing"/>
      <w:lvlText w:val=""/>
      <w:lvlJc w:val="left"/>
      <w:pPr>
        <w:tabs>
          <w:tab w:val="num" w:pos="284"/>
        </w:tabs>
        <w:ind w:left="284" w:firstLine="0"/>
      </w:pPr>
    </w:lvl>
    <w:lvl w:ilvl="6">
      <w:start w:val="1"/>
      <w:numFmt w:val="none"/>
      <w:suff w:val="nothing"/>
      <w:lvlText w:val=""/>
      <w:lvlJc w:val="left"/>
      <w:pPr>
        <w:tabs>
          <w:tab w:val="num" w:pos="284"/>
        </w:tabs>
        <w:ind w:left="284" w:firstLine="0"/>
      </w:pPr>
    </w:lvl>
    <w:lvl w:ilvl="7">
      <w:start w:val="1"/>
      <w:numFmt w:val="none"/>
      <w:suff w:val="nothing"/>
      <w:lvlText w:val=""/>
      <w:lvlJc w:val="left"/>
      <w:pPr>
        <w:tabs>
          <w:tab w:val="num" w:pos="284"/>
        </w:tabs>
        <w:ind w:left="284" w:firstLine="0"/>
      </w:pPr>
    </w:lvl>
    <w:lvl w:ilvl="8">
      <w:start w:val="1"/>
      <w:numFmt w:val="none"/>
      <w:suff w:val="nothing"/>
      <w:lvlText w:val=""/>
      <w:lvlJc w:val="left"/>
      <w:pPr>
        <w:tabs>
          <w:tab w:val="num" w:pos="284"/>
        </w:tabs>
        <w:ind w:left="284" w:firstLine="0"/>
      </w:pPr>
    </w:lvl>
  </w:abstractNum>
  <w:abstractNum w:abstractNumId="1" w15:restartNumberingAfterBreak="0">
    <w:nsid w:val="00000003"/>
    <w:multiLevelType w:val="multilevel"/>
    <w:tmpl w:val="00000003"/>
    <w:name w:val="WW8Num3"/>
    <w:lvl w:ilvl="0">
      <w:start w:val="1"/>
      <w:numFmt w:val="bullet"/>
      <w:lvlText w:val=""/>
      <w:lvlJc w:val="left"/>
      <w:pPr>
        <w:tabs>
          <w:tab w:val="num" w:pos="825"/>
        </w:tabs>
        <w:ind w:left="825" w:hanging="360"/>
      </w:pPr>
      <w:rPr>
        <w:rFonts w:ascii="Symbol" w:hAnsi="Symbol" w:cs="OpenSymbol"/>
      </w:rPr>
    </w:lvl>
    <w:lvl w:ilvl="1">
      <w:start w:val="1"/>
      <w:numFmt w:val="bullet"/>
      <w:lvlText w:val="◦"/>
      <w:lvlJc w:val="left"/>
      <w:pPr>
        <w:tabs>
          <w:tab w:val="num" w:pos="1185"/>
        </w:tabs>
        <w:ind w:left="1185" w:hanging="360"/>
      </w:pPr>
      <w:rPr>
        <w:rFonts w:ascii="OpenSymbol" w:hAnsi="OpenSymbol" w:cs="OpenSymbol"/>
      </w:rPr>
    </w:lvl>
    <w:lvl w:ilvl="2">
      <w:start w:val="1"/>
      <w:numFmt w:val="bullet"/>
      <w:lvlText w:val="▪"/>
      <w:lvlJc w:val="left"/>
      <w:pPr>
        <w:tabs>
          <w:tab w:val="num" w:pos="1545"/>
        </w:tabs>
        <w:ind w:left="1545" w:hanging="360"/>
      </w:pPr>
      <w:rPr>
        <w:rFonts w:ascii="OpenSymbol" w:hAnsi="OpenSymbol" w:cs="OpenSymbol"/>
      </w:rPr>
    </w:lvl>
    <w:lvl w:ilvl="3">
      <w:start w:val="1"/>
      <w:numFmt w:val="bullet"/>
      <w:lvlText w:val=""/>
      <w:lvlJc w:val="left"/>
      <w:pPr>
        <w:tabs>
          <w:tab w:val="num" w:pos="1905"/>
        </w:tabs>
        <w:ind w:left="1905" w:hanging="360"/>
      </w:pPr>
      <w:rPr>
        <w:rFonts w:ascii="Symbol" w:hAnsi="Symbol" w:cs="OpenSymbol"/>
      </w:rPr>
    </w:lvl>
    <w:lvl w:ilvl="4">
      <w:start w:val="1"/>
      <w:numFmt w:val="bullet"/>
      <w:lvlText w:val="◦"/>
      <w:lvlJc w:val="left"/>
      <w:pPr>
        <w:tabs>
          <w:tab w:val="num" w:pos="2265"/>
        </w:tabs>
        <w:ind w:left="2265" w:hanging="360"/>
      </w:pPr>
      <w:rPr>
        <w:rFonts w:ascii="OpenSymbol" w:hAnsi="OpenSymbol" w:cs="OpenSymbol"/>
      </w:rPr>
    </w:lvl>
    <w:lvl w:ilvl="5">
      <w:start w:val="1"/>
      <w:numFmt w:val="bullet"/>
      <w:lvlText w:val="▪"/>
      <w:lvlJc w:val="left"/>
      <w:pPr>
        <w:tabs>
          <w:tab w:val="num" w:pos="2625"/>
        </w:tabs>
        <w:ind w:left="2625" w:hanging="360"/>
      </w:pPr>
      <w:rPr>
        <w:rFonts w:ascii="OpenSymbol" w:hAnsi="OpenSymbol" w:cs="OpenSymbol"/>
      </w:rPr>
    </w:lvl>
    <w:lvl w:ilvl="6">
      <w:start w:val="1"/>
      <w:numFmt w:val="bullet"/>
      <w:lvlText w:val=""/>
      <w:lvlJc w:val="left"/>
      <w:pPr>
        <w:tabs>
          <w:tab w:val="num" w:pos="2985"/>
        </w:tabs>
        <w:ind w:left="2985" w:hanging="360"/>
      </w:pPr>
      <w:rPr>
        <w:rFonts w:ascii="Symbol" w:hAnsi="Symbol" w:cs="OpenSymbol"/>
      </w:rPr>
    </w:lvl>
    <w:lvl w:ilvl="7">
      <w:start w:val="1"/>
      <w:numFmt w:val="bullet"/>
      <w:lvlText w:val="◦"/>
      <w:lvlJc w:val="left"/>
      <w:pPr>
        <w:tabs>
          <w:tab w:val="num" w:pos="3345"/>
        </w:tabs>
        <w:ind w:left="3345" w:hanging="360"/>
      </w:pPr>
      <w:rPr>
        <w:rFonts w:ascii="OpenSymbol" w:hAnsi="OpenSymbol" w:cs="OpenSymbol"/>
      </w:rPr>
    </w:lvl>
    <w:lvl w:ilvl="8">
      <w:start w:val="1"/>
      <w:numFmt w:val="bullet"/>
      <w:lvlText w:val="▪"/>
      <w:lvlJc w:val="left"/>
      <w:pPr>
        <w:tabs>
          <w:tab w:val="num" w:pos="3705"/>
        </w:tabs>
        <w:ind w:left="3705" w:hanging="360"/>
      </w:pPr>
      <w:rPr>
        <w:rFonts w:ascii="OpenSymbol" w:hAnsi="OpenSymbol" w:cs="OpenSymbol"/>
      </w:rPr>
    </w:lvl>
  </w:abstractNum>
  <w:abstractNum w:abstractNumId="2"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05"/>
    <w:multiLevelType w:val="multilevel"/>
    <w:tmpl w:val="00000005"/>
    <w:name w:val="WW8Num5"/>
    <w:lvl w:ilvl="0">
      <w:start w:val="1"/>
      <w:numFmt w:val="bullet"/>
      <w:lvlText w:val="–"/>
      <w:lvlJc w:val="left"/>
      <w:pPr>
        <w:tabs>
          <w:tab w:val="num" w:pos="0"/>
        </w:tabs>
        <w:ind w:left="360" w:hanging="360"/>
      </w:pPr>
      <w:rPr>
        <w:rFonts w:ascii="Georgia" w:hAnsi="Georgia" w:cs="Georgia"/>
        <w:sz w:val="24"/>
      </w:rPr>
    </w:lvl>
    <w:lvl w:ilvl="1">
      <w:start w:val="1"/>
      <w:numFmt w:val="bullet"/>
      <w:lvlText w:val=""/>
      <w:lvlJc w:val="left"/>
      <w:pPr>
        <w:tabs>
          <w:tab w:val="num" w:pos="0"/>
        </w:tabs>
        <w:ind w:left="1080" w:hanging="360"/>
      </w:pPr>
      <w:rPr>
        <w:rFonts w:ascii="Symbol" w:hAnsi="Symbol" w:cs="OpenSymbol"/>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43422D"/>
    <w:multiLevelType w:val="hybridMultilevel"/>
    <w:tmpl w:val="FEB88D8E"/>
    <w:lvl w:ilvl="0" w:tplc="C826D67C">
      <w:start w:val="1"/>
      <w:numFmt w:val="bullet"/>
      <w:lvlText w:val="-"/>
      <w:lvlJc w:val="left"/>
      <w:pPr>
        <w:ind w:left="1080" w:hanging="360"/>
      </w:pPr>
      <w:rPr>
        <w:rFonts w:ascii="Times New Roman" w:hAnsi="Times New Roman" w:cs="Times New Roman"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7" w15:restartNumberingAfterBreak="0">
    <w:nsid w:val="032560E9"/>
    <w:multiLevelType w:val="multilevel"/>
    <w:tmpl w:val="28580E7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04F97D09"/>
    <w:multiLevelType w:val="multilevel"/>
    <w:tmpl w:val="4A389FAE"/>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0D6F1406"/>
    <w:multiLevelType w:val="multilevel"/>
    <w:tmpl w:val="CF823B0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10" w15:restartNumberingAfterBreak="0">
    <w:nsid w:val="112B5121"/>
    <w:multiLevelType w:val="multilevel"/>
    <w:tmpl w:val="5894A89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11" w15:restartNumberingAfterBreak="0">
    <w:nsid w:val="137C2C82"/>
    <w:multiLevelType w:val="hybridMultilevel"/>
    <w:tmpl w:val="AAB2F68C"/>
    <w:lvl w:ilvl="0" w:tplc="A57C03CA">
      <w:start w:val="100"/>
      <w:numFmt w:val="bullet"/>
      <w:lvlText w:val="-"/>
      <w:lvlJc w:val="left"/>
      <w:pPr>
        <w:ind w:left="1080" w:hanging="360"/>
      </w:pPr>
      <w:rPr>
        <w:rFonts w:ascii="Calibri" w:eastAsiaTheme="minorHAnsi" w:hAnsi="Calibri" w:cs="Calibri"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12" w15:restartNumberingAfterBreak="0">
    <w:nsid w:val="18745F07"/>
    <w:multiLevelType w:val="multilevel"/>
    <w:tmpl w:val="AAF064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1F374619"/>
    <w:multiLevelType w:val="hybridMultilevel"/>
    <w:tmpl w:val="D83E5886"/>
    <w:lvl w:ilvl="0" w:tplc="0426000F">
      <w:start w:val="1"/>
      <w:numFmt w:val="decimal"/>
      <w:lvlText w:val="%1."/>
      <w:lvlJc w:val="left"/>
      <w:pPr>
        <w:ind w:left="360" w:hanging="360"/>
      </w:pPr>
    </w:lvl>
    <w:lvl w:ilvl="1" w:tplc="04260019" w:tentative="1">
      <w:start w:val="1"/>
      <w:numFmt w:val="lowerLetter"/>
      <w:lvlText w:val="%2."/>
      <w:lvlJc w:val="left"/>
      <w:pPr>
        <w:ind w:left="1080" w:hanging="360"/>
      </w:pPr>
    </w:lvl>
    <w:lvl w:ilvl="2" w:tplc="0426001B" w:tentative="1">
      <w:start w:val="1"/>
      <w:numFmt w:val="lowerRoman"/>
      <w:lvlText w:val="%3."/>
      <w:lvlJc w:val="right"/>
      <w:pPr>
        <w:ind w:left="1800" w:hanging="180"/>
      </w:pPr>
    </w:lvl>
    <w:lvl w:ilvl="3" w:tplc="0426000F" w:tentative="1">
      <w:start w:val="1"/>
      <w:numFmt w:val="decimal"/>
      <w:lvlText w:val="%4."/>
      <w:lvlJc w:val="left"/>
      <w:pPr>
        <w:ind w:left="2520" w:hanging="360"/>
      </w:pPr>
    </w:lvl>
    <w:lvl w:ilvl="4" w:tplc="04260019" w:tentative="1">
      <w:start w:val="1"/>
      <w:numFmt w:val="lowerLetter"/>
      <w:lvlText w:val="%5."/>
      <w:lvlJc w:val="left"/>
      <w:pPr>
        <w:ind w:left="3240" w:hanging="360"/>
      </w:pPr>
    </w:lvl>
    <w:lvl w:ilvl="5" w:tplc="0426001B" w:tentative="1">
      <w:start w:val="1"/>
      <w:numFmt w:val="lowerRoman"/>
      <w:lvlText w:val="%6."/>
      <w:lvlJc w:val="right"/>
      <w:pPr>
        <w:ind w:left="3960" w:hanging="180"/>
      </w:pPr>
    </w:lvl>
    <w:lvl w:ilvl="6" w:tplc="0426000F" w:tentative="1">
      <w:start w:val="1"/>
      <w:numFmt w:val="decimal"/>
      <w:lvlText w:val="%7."/>
      <w:lvlJc w:val="left"/>
      <w:pPr>
        <w:ind w:left="4680" w:hanging="360"/>
      </w:pPr>
    </w:lvl>
    <w:lvl w:ilvl="7" w:tplc="04260019" w:tentative="1">
      <w:start w:val="1"/>
      <w:numFmt w:val="lowerLetter"/>
      <w:lvlText w:val="%8."/>
      <w:lvlJc w:val="left"/>
      <w:pPr>
        <w:ind w:left="5400" w:hanging="360"/>
      </w:pPr>
    </w:lvl>
    <w:lvl w:ilvl="8" w:tplc="0426001B" w:tentative="1">
      <w:start w:val="1"/>
      <w:numFmt w:val="lowerRoman"/>
      <w:lvlText w:val="%9."/>
      <w:lvlJc w:val="right"/>
      <w:pPr>
        <w:ind w:left="6120" w:hanging="180"/>
      </w:pPr>
    </w:lvl>
  </w:abstractNum>
  <w:abstractNum w:abstractNumId="14" w15:restartNumberingAfterBreak="0">
    <w:nsid w:val="31D32305"/>
    <w:multiLevelType w:val="multilevel"/>
    <w:tmpl w:val="4D7E4EE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15:restartNumberingAfterBreak="0">
    <w:nsid w:val="33370281"/>
    <w:multiLevelType w:val="multilevel"/>
    <w:tmpl w:val="7EA2B55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37474DB5"/>
    <w:multiLevelType w:val="multilevel"/>
    <w:tmpl w:val="ABB00CE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17" w15:restartNumberingAfterBreak="0">
    <w:nsid w:val="37864E64"/>
    <w:multiLevelType w:val="multilevel"/>
    <w:tmpl w:val="0B4E2B36"/>
    <w:lvl w:ilvl="0">
      <w:start w:val="1"/>
      <w:numFmt w:val="bullet"/>
      <w:lvlText w:val=""/>
      <w:lvlJc w:val="left"/>
      <w:pPr>
        <w:tabs>
          <w:tab w:val="num" w:pos="1080"/>
        </w:tabs>
        <w:ind w:left="1080" w:hanging="360"/>
      </w:pPr>
      <w:rPr>
        <w:rFonts w:ascii="Symbol" w:hAnsi="Symbol" w:cs="OpenSymbol" w:hint="default"/>
      </w:rPr>
    </w:lvl>
    <w:lvl w:ilvl="1">
      <w:start w:val="1"/>
      <w:numFmt w:val="bullet"/>
      <w:lvlText w:val="◦"/>
      <w:lvlJc w:val="left"/>
      <w:pPr>
        <w:tabs>
          <w:tab w:val="num" w:pos="1440"/>
        </w:tabs>
        <w:ind w:left="1440" w:hanging="360"/>
      </w:pPr>
      <w:rPr>
        <w:rFonts w:ascii="OpenSymbol" w:hAnsi="OpenSymbol" w:cs="OpenSymbol" w:hint="default"/>
      </w:rPr>
    </w:lvl>
    <w:lvl w:ilvl="2">
      <w:start w:val="1"/>
      <w:numFmt w:val="bullet"/>
      <w:lvlText w:val="▪"/>
      <w:lvlJc w:val="left"/>
      <w:pPr>
        <w:tabs>
          <w:tab w:val="num" w:pos="1800"/>
        </w:tabs>
        <w:ind w:left="1800" w:hanging="360"/>
      </w:pPr>
      <w:rPr>
        <w:rFonts w:ascii="OpenSymbol" w:hAnsi="OpenSymbol" w:cs="OpenSymbol" w:hint="default"/>
      </w:rPr>
    </w:lvl>
    <w:lvl w:ilvl="3">
      <w:start w:val="1"/>
      <w:numFmt w:val="bullet"/>
      <w:lvlText w:val=""/>
      <w:lvlJc w:val="left"/>
      <w:pPr>
        <w:tabs>
          <w:tab w:val="num" w:pos="2160"/>
        </w:tabs>
        <w:ind w:left="2160" w:hanging="360"/>
      </w:pPr>
      <w:rPr>
        <w:rFonts w:ascii="Symbol" w:hAnsi="Symbol" w:cs="OpenSymbol" w:hint="default"/>
      </w:rPr>
    </w:lvl>
    <w:lvl w:ilvl="4">
      <w:start w:val="1"/>
      <w:numFmt w:val="bullet"/>
      <w:lvlText w:val="◦"/>
      <w:lvlJc w:val="left"/>
      <w:pPr>
        <w:tabs>
          <w:tab w:val="num" w:pos="2520"/>
        </w:tabs>
        <w:ind w:left="2520" w:hanging="360"/>
      </w:pPr>
      <w:rPr>
        <w:rFonts w:ascii="OpenSymbol" w:hAnsi="OpenSymbol" w:cs="OpenSymbol" w:hint="default"/>
      </w:rPr>
    </w:lvl>
    <w:lvl w:ilvl="5">
      <w:start w:val="1"/>
      <w:numFmt w:val="bullet"/>
      <w:lvlText w:val="▪"/>
      <w:lvlJc w:val="left"/>
      <w:pPr>
        <w:tabs>
          <w:tab w:val="num" w:pos="2880"/>
        </w:tabs>
        <w:ind w:left="2880" w:hanging="360"/>
      </w:pPr>
      <w:rPr>
        <w:rFonts w:ascii="OpenSymbol" w:hAnsi="OpenSymbol" w:cs="OpenSymbol" w:hint="default"/>
      </w:rPr>
    </w:lvl>
    <w:lvl w:ilvl="6">
      <w:start w:val="1"/>
      <w:numFmt w:val="bullet"/>
      <w:lvlText w:val=""/>
      <w:lvlJc w:val="left"/>
      <w:pPr>
        <w:tabs>
          <w:tab w:val="num" w:pos="3240"/>
        </w:tabs>
        <w:ind w:left="3240" w:hanging="360"/>
      </w:pPr>
      <w:rPr>
        <w:rFonts w:ascii="Symbol" w:hAnsi="Symbol" w:cs="OpenSymbol" w:hint="default"/>
      </w:rPr>
    </w:lvl>
    <w:lvl w:ilvl="7">
      <w:start w:val="1"/>
      <w:numFmt w:val="bullet"/>
      <w:lvlText w:val="◦"/>
      <w:lvlJc w:val="left"/>
      <w:pPr>
        <w:tabs>
          <w:tab w:val="num" w:pos="3600"/>
        </w:tabs>
        <w:ind w:left="3600" w:hanging="360"/>
      </w:pPr>
      <w:rPr>
        <w:rFonts w:ascii="OpenSymbol" w:hAnsi="OpenSymbol" w:cs="OpenSymbol" w:hint="default"/>
      </w:rPr>
    </w:lvl>
    <w:lvl w:ilvl="8">
      <w:start w:val="1"/>
      <w:numFmt w:val="bullet"/>
      <w:lvlText w:val="▪"/>
      <w:lvlJc w:val="left"/>
      <w:pPr>
        <w:tabs>
          <w:tab w:val="num" w:pos="3960"/>
        </w:tabs>
        <w:ind w:left="3960" w:hanging="360"/>
      </w:pPr>
      <w:rPr>
        <w:rFonts w:ascii="OpenSymbol" w:hAnsi="OpenSymbol" w:cs="OpenSymbol" w:hint="default"/>
      </w:rPr>
    </w:lvl>
  </w:abstractNum>
  <w:abstractNum w:abstractNumId="18" w15:restartNumberingAfterBreak="0">
    <w:nsid w:val="3A92200F"/>
    <w:multiLevelType w:val="hybridMultilevel"/>
    <w:tmpl w:val="5060CDB4"/>
    <w:lvl w:ilvl="0" w:tplc="04260001">
      <w:start w:val="1"/>
      <w:numFmt w:val="bullet"/>
      <w:lvlText w:val=""/>
      <w:lvlJc w:val="left"/>
      <w:pPr>
        <w:ind w:left="1572" w:hanging="360"/>
      </w:pPr>
      <w:rPr>
        <w:rFonts w:ascii="Symbol" w:hAnsi="Symbol" w:hint="default"/>
      </w:rPr>
    </w:lvl>
    <w:lvl w:ilvl="1" w:tplc="04260003" w:tentative="1">
      <w:start w:val="1"/>
      <w:numFmt w:val="bullet"/>
      <w:lvlText w:val="o"/>
      <w:lvlJc w:val="left"/>
      <w:pPr>
        <w:ind w:left="2292" w:hanging="360"/>
      </w:pPr>
      <w:rPr>
        <w:rFonts w:ascii="Courier New" w:hAnsi="Courier New" w:cs="Courier New" w:hint="default"/>
      </w:rPr>
    </w:lvl>
    <w:lvl w:ilvl="2" w:tplc="04260005" w:tentative="1">
      <w:start w:val="1"/>
      <w:numFmt w:val="bullet"/>
      <w:lvlText w:val=""/>
      <w:lvlJc w:val="left"/>
      <w:pPr>
        <w:ind w:left="3012" w:hanging="360"/>
      </w:pPr>
      <w:rPr>
        <w:rFonts w:ascii="Wingdings" w:hAnsi="Wingdings" w:hint="default"/>
      </w:rPr>
    </w:lvl>
    <w:lvl w:ilvl="3" w:tplc="04260001" w:tentative="1">
      <w:start w:val="1"/>
      <w:numFmt w:val="bullet"/>
      <w:lvlText w:val=""/>
      <w:lvlJc w:val="left"/>
      <w:pPr>
        <w:ind w:left="3732" w:hanging="360"/>
      </w:pPr>
      <w:rPr>
        <w:rFonts w:ascii="Symbol" w:hAnsi="Symbol" w:hint="default"/>
      </w:rPr>
    </w:lvl>
    <w:lvl w:ilvl="4" w:tplc="04260003" w:tentative="1">
      <w:start w:val="1"/>
      <w:numFmt w:val="bullet"/>
      <w:lvlText w:val="o"/>
      <w:lvlJc w:val="left"/>
      <w:pPr>
        <w:ind w:left="4452" w:hanging="360"/>
      </w:pPr>
      <w:rPr>
        <w:rFonts w:ascii="Courier New" w:hAnsi="Courier New" w:cs="Courier New" w:hint="default"/>
      </w:rPr>
    </w:lvl>
    <w:lvl w:ilvl="5" w:tplc="04260005" w:tentative="1">
      <w:start w:val="1"/>
      <w:numFmt w:val="bullet"/>
      <w:lvlText w:val=""/>
      <w:lvlJc w:val="left"/>
      <w:pPr>
        <w:ind w:left="5172" w:hanging="360"/>
      </w:pPr>
      <w:rPr>
        <w:rFonts w:ascii="Wingdings" w:hAnsi="Wingdings" w:hint="default"/>
      </w:rPr>
    </w:lvl>
    <w:lvl w:ilvl="6" w:tplc="04260001" w:tentative="1">
      <w:start w:val="1"/>
      <w:numFmt w:val="bullet"/>
      <w:lvlText w:val=""/>
      <w:lvlJc w:val="left"/>
      <w:pPr>
        <w:ind w:left="5892" w:hanging="360"/>
      </w:pPr>
      <w:rPr>
        <w:rFonts w:ascii="Symbol" w:hAnsi="Symbol" w:hint="default"/>
      </w:rPr>
    </w:lvl>
    <w:lvl w:ilvl="7" w:tplc="04260003" w:tentative="1">
      <w:start w:val="1"/>
      <w:numFmt w:val="bullet"/>
      <w:lvlText w:val="o"/>
      <w:lvlJc w:val="left"/>
      <w:pPr>
        <w:ind w:left="6612" w:hanging="360"/>
      </w:pPr>
      <w:rPr>
        <w:rFonts w:ascii="Courier New" w:hAnsi="Courier New" w:cs="Courier New" w:hint="default"/>
      </w:rPr>
    </w:lvl>
    <w:lvl w:ilvl="8" w:tplc="04260005" w:tentative="1">
      <w:start w:val="1"/>
      <w:numFmt w:val="bullet"/>
      <w:lvlText w:val=""/>
      <w:lvlJc w:val="left"/>
      <w:pPr>
        <w:ind w:left="7332" w:hanging="360"/>
      </w:pPr>
      <w:rPr>
        <w:rFonts w:ascii="Wingdings" w:hAnsi="Wingdings" w:hint="default"/>
      </w:rPr>
    </w:lvl>
  </w:abstractNum>
  <w:abstractNum w:abstractNumId="19" w15:restartNumberingAfterBreak="0">
    <w:nsid w:val="3C455225"/>
    <w:multiLevelType w:val="multilevel"/>
    <w:tmpl w:val="345AE810"/>
    <w:lvl w:ilvl="0">
      <w:start w:val="1"/>
      <w:numFmt w:val="bullet"/>
      <w:lvlText w:val="–"/>
      <w:lvlJc w:val="left"/>
      <w:pPr>
        <w:ind w:left="360" w:hanging="360"/>
      </w:pPr>
      <w:rPr>
        <w:rFonts w:ascii="Georgia" w:hAnsi="Georgia" w:cs="Georgia"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0" w15:restartNumberingAfterBreak="0">
    <w:nsid w:val="3E0511C3"/>
    <w:multiLevelType w:val="multilevel"/>
    <w:tmpl w:val="2E166E64"/>
    <w:lvl w:ilvl="0">
      <w:start w:val="1"/>
      <w:numFmt w:val="bullet"/>
      <w:lvlText w:val="-"/>
      <w:lvlJc w:val="left"/>
      <w:pPr>
        <w:ind w:left="1549" w:hanging="360"/>
      </w:pPr>
      <w:rPr>
        <w:rFonts w:ascii="Times New Roman" w:hAnsi="Times New Roman" w:cs="Times New Roman" w:hint="default"/>
        <w:sz w:val="24"/>
      </w:rPr>
    </w:lvl>
    <w:lvl w:ilvl="1">
      <w:start w:val="1"/>
      <w:numFmt w:val="bullet"/>
      <w:lvlText w:val="o"/>
      <w:lvlJc w:val="left"/>
      <w:pPr>
        <w:ind w:left="2269" w:hanging="360"/>
      </w:pPr>
      <w:rPr>
        <w:rFonts w:ascii="Courier New" w:hAnsi="Courier New" w:cs="Courier New" w:hint="default"/>
      </w:rPr>
    </w:lvl>
    <w:lvl w:ilvl="2">
      <w:start w:val="1"/>
      <w:numFmt w:val="bullet"/>
      <w:lvlText w:val=""/>
      <w:lvlJc w:val="left"/>
      <w:pPr>
        <w:ind w:left="2989" w:hanging="360"/>
      </w:pPr>
      <w:rPr>
        <w:rFonts w:ascii="Wingdings" w:hAnsi="Wingdings" w:cs="Wingdings" w:hint="default"/>
      </w:rPr>
    </w:lvl>
    <w:lvl w:ilvl="3">
      <w:start w:val="1"/>
      <w:numFmt w:val="bullet"/>
      <w:lvlText w:val=""/>
      <w:lvlJc w:val="left"/>
      <w:pPr>
        <w:ind w:left="3709" w:hanging="360"/>
      </w:pPr>
      <w:rPr>
        <w:rFonts w:ascii="Symbol" w:hAnsi="Symbol" w:cs="Symbol" w:hint="default"/>
      </w:rPr>
    </w:lvl>
    <w:lvl w:ilvl="4">
      <w:start w:val="1"/>
      <w:numFmt w:val="bullet"/>
      <w:lvlText w:val="o"/>
      <w:lvlJc w:val="left"/>
      <w:pPr>
        <w:ind w:left="4429" w:hanging="360"/>
      </w:pPr>
      <w:rPr>
        <w:rFonts w:ascii="Courier New" w:hAnsi="Courier New" w:cs="Courier New" w:hint="default"/>
      </w:rPr>
    </w:lvl>
    <w:lvl w:ilvl="5">
      <w:start w:val="1"/>
      <w:numFmt w:val="bullet"/>
      <w:lvlText w:val=""/>
      <w:lvlJc w:val="left"/>
      <w:pPr>
        <w:ind w:left="5149" w:hanging="360"/>
      </w:pPr>
      <w:rPr>
        <w:rFonts w:ascii="Wingdings" w:hAnsi="Wingdings" w:cs="Wingdings" w:hint="default"/>
      </w:rPr>
    </w:lvl>
    <w:lvl w:ilvl="6">
      <w:start w:val="1"/>
      <w:numFmt w:val="bullet"/>
      <w:lvlText w:val=""/>
      <w:lvlJc w:val="left"/>
      <w:pPr>
        <w:ind w:left="5869" w:hanging="360"/>
      </w:pPr>
      <w:rPr>
        <w:rFonts w:ascii="Symbol" w:hAnsi="Symbol" w:cs="Symbol" w:hint="default"/>
      </w:rPr>
    </w:lvl>
    <w:lvl w:ilvl="7">
      <w:start w:val="1"/>
      <w:numFmt w:val="bullet"/>
      <w:lvlText w:val="o"/>
      <w:lvlJc w:val="left"/>
      <w:pPr>
        <w:ind w:left="6589" w:hanging="360"/>
      </w:pPr>
      <w:rPr>
        <w:rFonts w:ascii="Courier New" w:hAnsi="Courier New" w:cs="Courier New" w:hint="default"/>
      </w:rPr>
    </w:lvl>
    <w:lvl w:ilvl="8">
      <w:start w:val="1"/>
      <w:numFmt w:val="bullet"/>
      <w:lvlText w:val=""/>
      <w:lvlJc w:val="left"/>
      <w:pPr>
        <w:ind w:left="7309" w:hanging="360"/>
      </w:pPr>
      <w:rPr>
        <w:rFonts w:ascii="Wingdings" w:hAnsi="Wingdings" w:cs="Wingdings" w:hint="default"/>
      </w:rPr>
    </w:lvl>
  </w:abstractNum>
  <w:abstractNum w:abstractNumId="21" w15:restartNumberingAfterBreak="0">
    <w:nsid w:val="3EF90ABB"/>
    <w:multiLevelType w:val="multilevel"/>
    <w:tmpl w:val="AE5EC1B6"/>
    <w:lvl w:ilvl="0">
      <w:start w:val="1"/>
      <w:numFmt w:val="bullet"/>
      <w:lvlText w:val="-"/>
      <w:lvlJc w:val="left"/>
      <w:pPr>
        <w:ind w:left="774" w:hanging="360"/>
      </w:pPr>
      <w:rPr>
        <w:rFonts w:ascii="Times New Roman" w:hAnsi="Times New Roman" w:cs="Times New Roman" w:hint="default"/>
        <w:b/>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2" w15:restartNumberingAfterBreak="0">
    <w:nsid w:val="3FBB38B6"/>
    <w:multiLevelType w:val="multilevel"/>
    <w:tmpl w:val="946C74FE"/>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3" w15:restartNumberingAfterBreak="0">
    <w:nsid w:val="475E2138"/>
    <w:multiLevelType w:val="hybridMultilevel"/>
    <w:tmpl w:val="EF820488"/>
    <w:lvl w:ilvl="0" w:tplc="7E003EC8">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24" w15:restartNumberingAfterBreak="0">
    <w:nsid w:val="49475C53"/>
    <w:multiLevelType w:val="multilevel"/>
    <w:tmpl w:val="0D082948"/>
    <w:lvl w:ilvl="0">
      <w:start w:val="1"/>
      <w:numFmt w:val="decimal"/>
      <w:lvlText w:val="%1."/>
      <w:lvlJc w:val="left"/>
      <w:pPr>
        <w:ind w:left="360" w:hanging="360"/>
      </w:pPr>
      <w:rPr>
        <w:rFonts w:asciiTheme="minorHAnsi" w:eastAsia="Calibri" w:hAnsiTheme="minorHAnsi"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595B3B04"/>
    <w:multiLevelType w:val="multilevel"/>
    <w:tmpl w:val="78DE53C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26" w15:restartNumberingAfterBreak="0">
    <w:nsid w:val="59CA6E9D"/>
    <w:multiLevelType w:val="hybridMultilevel"/>
    <w:tmpl w:val="B1325E8C"/>
    <w:lvl w:ilvl="0" w:tplc="C826D67C">
      <w:start w:val="1"/>
      <w:numFmt w:val="bullet"/>
      <w:lvlText w:val="-"/>
      <w:lvlJc w:val="left"/>
      <w:pPr>
        <w:ind w:left="774" w:hanging="360"/>
      </w:pPr>
      <w:rPr>
        <w:rFonts w:ascii="Times New Roman" w:hAnsi="Times New Roman" w:cs="Times New Roman" w:hint="default"/>
      </w:rPr>
    </w:lvl>
    <w:lvl w:ilvl="1" w:tplc="04260003" w:tentative="1">
      <w:start w:val="1"/>
      <w:numFmt w:val="bullet"/>
      <w:lvlText w:val="o"/>
      <w:lvlJc w:val="left"/>
      <w:pPr>
        <w:ind w:left="1494" w:hanging="360"/>
      </w:pPr>
      <w:rPr>
        <w:rFonts w:ascii="Courier New" w:hAnsi="Courier New" w:cs="Courier New" w:hint="default"/>
      </w:rPr>
    </w:lvl>
    <w:lvl w:ilvl="2" w:tplc="04260005" w:tentative="1">
      <w:start w:val="1"/>
      <w:numFmt w:val="bullet"/>
      <w:lvlText w:val=""/>
      <w:lvlJc w:val="left"/>
      <w:pPr>
        <w:ind w:left="2214" w:hanging="360"/>
      </w:pPr>
      <w:rPr>
        <w:rFonts w:ascii="Wingdings" w:hAnsi="Wingdings" w:hint="default"/>
      </w:rPr>
    </w:lvl>
    <w:lvl w:ilvl="3" w:tplc="04260001" w:tentative="1">
      <w:start w:val="1"/>
      <w:numFmt w:val="bullet"/>
      <w:lvlText w:val=""/>
      <w:lvlJc w:val="left"/>
      <w:pPr>
        <w:ind w:left="2934" w:hanging="360"/>
      </w:pPr>
      <w:rPr>
        <w:rFonts w:ascii="Symbol" w:hAnsi="Symbol" w:hint="default"/>
      </w:rPr>
    </w:lvl>
    <w:lvl w:ilvl="4" w:tplc="04260003" w:tentative="1">
      <w:start w:val="1"/>
      <w:numFmt w:val="bullet"/>
      <w:lvlText w:val="o"/>
      <w:lvlJc w:val="left"/>
      <w:pPr>
        <w:ind w:left="3654" w:hanging="360"/>
      </w:pPr>
      <w:rPr>
        <w:rFonts w:ascii="Courier New" w:hAnsi="Courier New" w:cs="Courier New" w:hint="default"/>
      </w:rPr>
    </w:lvl>
    <w:lvl w:ilvl="5" w:tplc="04260005" w:tentative="1">
      <w:start w:val="1"/>
      <w:numFmt w:val="bullet"/>
      <w:lvlText w:val=""/>
      <w:lvlJc w:val="left"/>
      <w:pPr>
        <w:ind w:left="4374" w:hanging="360"/>
      </w:pPr>
      <w:rPr>
        <w:rFonts w:ascii="Wingdings" w:hAnsi="Wingdings" w:hint="default"/>
      </w:rPr>
    </w:lvl>
    <w:lvl w:ilvl="6" w:tplc="04260001" w:tentative="1">
      <w:start w:val="1"/>
      <w:numFmt w:val="bullet"/>
      <w:lvlText w:val=""/>
      <w:lvlJc w:val="left"/>
      <w:pPr>
        <w:ind w:left="5094" w:hanging="360"/>
      </w:pPr>
      <w:rPr>
        <w:rFonts w:ascii="Symbol" w:hAnsi="Symbol" w:hint="default"/>
      </w:rPr>
    </w:lvl>
    <w:lvl w:ilvl="7" w:tplc="04260003" w:tentative="1">
      <w:start w:val="1"/>
      <w:numFmt w:val="bullet"/>
      <w:lvlText w:val="o"/>
      <w:lvlJc w:val="left"/>
      <w:pPr>
        <w:ind w:left="5814" w:hanging="360"/>
      </w:pPr>
      <w:rPr>
        <w:rFonts w:ascii="Courier New" w:hAnsi="Courier New" w:cs="Courier New" w:hint="default"/>
      </w:rPr>
    </w:lvl>
    <w:lvl w:ilvl="8" w:tplc="04260005" w:tentative="1">
      <w:start w:val="1"/>
      <w:numFmt w:val="bullet"/>
      <w:lvlText w:val=""/>
      <w:lvlJc w:val="left"/>
      <w:pPr>
        <w:ind w:left="6534" w:hanging="360"/>
      </w:pPr>
      <w:rPr>
        <w:rFonts w:ascii="Wingdings" w:hAnsi="Wingdings" w:hint="default"/>
      </w:rPr>
    </w:lvl>
  </w:abstractNum>
  <w:abstractNum w:abstractNumId="27" w15:restartNumberingAfterBreak="0">
    <w:nsid w:val="5A3F5974"/>
    <w:multiLevelType w:val="multilevel"/>
    <w:tmpl w:val="F0BE5A90"/>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8" w15:restartNumberingAfterBreak="0">
    <w:nsid w:val="5AD44050"/>
    <w:multiLevelType w:val="multilevel"/>
    <w:tmpl w:val="E17E270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5D1F2681"/>
    <w:multiLevelType w:val="hybridMultilevel"/>
    <w:tmpl w:val="EB3878E0"/>
    <w:lvl w:ilvl="0" w:tplc="CA84B0D8">
      <w:start w:val="100"/>
      <w:numFmt w:val="bullet"/>
      <w:lvlText w:val="-"/>
      <w:lvlJc w:val="left"/>
      <w:pPr>
        <w:ind w:left="720" w:hanging="360"/>
      </w:pPr>
      <w:rPr>
        <w:rFonts w:ascii="Calibri" w:eastAsiaTheme="minorHAnsi" w:hAnsi="Calibri" w:cs="Calibri"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0" w15:restartNumberingAfterBreak="0">
    <w:nsid w:val="610A104F"/>
    <w:multiLevelType w:val="multilevel"/>
    <w:tmpl w:val="AD10B05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640B4EC9"/>
    <w:multiLevelType w:val="multilevel"/>
    <w:tmpl w:val="50762BC0"/>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32" w15:restartNumberingAfterBreak="0">
    <w:nsid w:val="64F00B0D"/>
    <w:multiLevelType w:val="multilevel"/>
    <w:tmpl w:val="425E82D4"/>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66B62EEB"/>
    <w:multiLevelType w:val="multilevel"/>
    <w:tmpl w:val="69FEA40C"/>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66BB4EF0"/>
    <w:multiLevelType w:val="hybridMultilevel"/>
    <w:tmpl w:val="01986762"/>
    <w:lvl w:ilvl="0" w:tplc="D5BAE134">
      <w:start w:val="2016"/>
      <w:numFmt w:val="bullet"/>
      <w:lvlText w:val="-"/>
      <w:lvlJc w:val="left"/>
      <w:pPr>
        <w:ind w:left="2850" w:hanging="360"/>
      </w:pPr>
      <w:rPr>
        <w:rFonts w:ascii="Calibri" w:eastAsiaTheme="minorHAnsi" w:hAnsi="Calibri" w:cs="Calibri" w:hint="default"/>
      </w:rPr>
    </w:lvl>
    <w:lvl w:ilvl="1" w:tplc="04260003" w:tentative="1">
      <w:start w:val="1"/>
      <w:numFmt w:val="bullet"/>
      <w:lvlText w:val="o"/>
      <w:lvlJc w:val="left"/>
      <w:pPr>
        <w:ind w:left="3570" w:hanging="360"/>
      </w:pPr>
      <w:rPr>
        <w:rFonts w:ascii="Courier New" w:hAnsi="Courier New" w:cs="Courier New" w:hint="default"/>
      </w:rPr>
    </w:lvl>
    <w:lvl w:ilvl="2" w:tplc="04260005" w:tentative="1">
      <w:start w:val="1"/>
      <w:numFmt w:val="bullet"/>
      <w:lvlText w:val=""/>
      <w:lvlJc w:val="left"/>
      <w:pPr>
        <w:ind w:left="4290" w:hanging="360"/>
      </w:pPr>
      <w:rPr>
        <w:rFonts w:ascii="Wingdings" w:hAnsi="Wingdings" w:hint="default"/>
      </w:rPr>
    </w:lvl>
    <w:lvl w:ilvl="3" w:tplc="04260001" w:tentative="1">
      <w:start w:val="1"/>
      <w:numFmt w:val="bullet"/>
      <w:lvlText w:val=""/>
      <w:lvlJc w:val="left"/>
      <w:pPr>
        <w:ind w:left="5010" w:hanging="360"/>
      </w:pPr>
      <w:rPr>
        <w:rFonts w:ascii="Symbol" w:hAnsi="Symbol" w:hint="default"/>
      </w:rPr>
    </w:lvl>
    <w:lvl w:ilvl="4" w:tplc="04260003" w:tentative="1">
      <w:start w:val="1"/>
      <w:numFmt w:val="bullet"/>
      <w:lvlText w:val="o"/>
      <w:lvlJc w:val="left"/>
      <w:pPr>
        <w:ind w:left="5730" w:hanging="360"/>
      </w:pPr>
      <w:rPr>
        <w:rFonts w:ascii="Courier New" w:hAnsi="Courier New" w:cs="Courier New" w:hint="default"/>
      </w:rPr>
    </w:lvl>
    <w:lvl w:ilvl="5" w:tplc="04260005" w:tentative="1">
      <w:start w:val="1"/>
      <w:numFmt w:val="bullet"/>
      <w:lvlText w:val=""/>
      <w:lvlJc w:val="left"/>
      <w:pPr>
        <w:ind w:left="6450" w:hanging="360"/>
      </w:pPr>
      <w:rPr>
        <w:rFonts w:ascii="Wingdings" w:hAnsi="Wingdings" w:hint="default"/>
      </w:rPr>
    </w:lvl>
    <w:lvl w:ilvl="6" w:tplc="04260001" w:tentative="1">
      <w:start w:val="1"/>
      <w:numFmt w:val="bullet"/>
      <w:lvlText w:val=""/>
      <w:lvlJc w:val="left"/>
      <w:pPr>
        <w:ind w:left="7170" w:hanging="360"/>
      </w:pPr>
      <w:rPr>
        <w:rFonts w:ascii="Symbol" w:hAnsi="Symbol" w:hint="default"/>
      </w:rPr>
    </w:lvl>
    <w:lvl w:ilvl="7" w:tplc="04260003" w:tentative="1">
      <w:start w:val="1"/>
      <w:numFmt w:val="bullet"/>
      <w:lvlText w:val="o"/>
      <w:lvlJc w:val="left"/>
      <w:pPr>
        <w:ind w:left="7890" w:hanging="360"/>
      </w:pPr>
      <w:rPr>
        <w:rFonts w:ascii="Courier New" w:hAnsi="Courier New" w:cs="Courier New" w:hint="default"/>
      </w:rPr>
    </w:lvl>
    <w:lvl w:ilvl="8" w:tplc="04260005" w:tentative="1">
      <w:start w:val="1"/>
      <w:numFmt w:val="bullet"/>
      <w:lvlText w:val=""/>
      <w:lvlJc w:val="left"/>
      <w:pPr>
        <w:ind w:left="8610" w:hanging="360"/>
      </w:pPr>
      <w:rPr>
        <w:rFonts w:ascii="Wingdings" w:hAnsi="Wingdings" w:hint="default"/>
      </w:rPr>
    </w:lvl>
  </w:abstractNum>
  <w:abstractNum w:abstractNumId="35" w15:restartNumberingAfterBreak="0">
    <w:nsid w:val="68D9230B"/>
    <w:multiLevelType w:val="hybridMultilevel"/>
    <w:tmpl w:val="4D9CE1B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6" w15:restartNumberingAfterBreak="0">
    <w:nsid w:val="6D831751"/>
    <w:multiLevelType w:val="hybridMultilevel"/>
    <w:tmpl w:val="79EE3DAE"/>
    <w:lvl w:ilvl="0" w:tplc="C826D67C">
      <w:start w:val="1"/>
      <w:numFmt w:val="bullet"/>
      <w:lvlText w:val="-"/>
      <w:lvlJc w:val="left"/>
      <w:pPr>
        <w:ind w:left="774" w:hanging="360"/>
      </w:pPr>
      <w:rPr>
        <w:rFonts w:ascii="Times New Roman" w:hAnsi="Times New Roman" w:cs="Times New Roman" w:hint="default"/>
      </w:rPr>
    </w:lvl>
    <w:lvl w:ilvl="1" w:tplc="04260003" w:tentative="1">
      <w:start w:val="1"/>
      <w:numFmt w:val="bullet"/>
      <w:lvlText w:val="o"/>
      <w:lvlJc w:val="left"/>
      <w:pPr>
        <w:ind w:left="1494" w:hanging="360"/>
      </w:pPr>
      <w:rPr>
        <w:rFonts w:ascii="Courier New" w:hAnsi="Courier New" w:cs="Courier New" w:hint="default"/>
      </w:rPr>
    </w:lvl>
    <w:lvl w:ilvl="2" w:tplc="04260005" w:tentative="1">
      <w:start w:val="1"/>
      <w:numFmt w:val="bullet"/>
      <w:lvlText w:val=""/>
      <w:lvlJc w:val="left"/>
      <w:pPr>
        <w:ind w:left="2214" w:hanging="360"/>
      </w:pPr>
      <w:rPr>
        <w:rFonts w:ascii="Wingdings" w:hAnsi="Wingdings" w:hint="default"/>
      </w:rPr>
    </w:lvl>
    <w:lvl w:ilvl="3" w:tplc="04260001" w:tentative="1">
      <w:start w:val="1"/>
      <w:numFmt w:val="bullet"/>
      <w:lvlText w:val=""/>
      <w:lvlJc w:val="left"/>
      <w:pPr>
        <w:ind w:left="2934" w:hanging="360"/>
      </w:pPr>
      <w:rPr>
        <w:rFonts w:ascii="Symbol" w:hAnsi="Symbol" w:hint="default"/>
      </w:rPr>
    </w:lvl>
    <w:lvl w:ilvl="4" w:tplc="04260003" w:tentative="1">
      <w:start w:val="1"/>
      <w:numFmt w:val="bullet"/>
      <w:lvlText w:val="o"/>
      <w:lvlJc w:val="left"/>
      <w:pPr>
        <w:ind w:left="3654" w:hanging="360"/>
      </w:pPr>
      <w:rPr>
        <w:rFonts w:ascii="Courier New" w:hAnsi="Courier New" w:cs="Courier New" w:hint="default"/>
      </w:rPr>
    </w:lvl>
    <w:lvl w:ilvl="5" w:tplc="04260005" w:tentative="1">
      <w:start w:val="1"/>
      <w:numFmt w:val="bullet"/>
      <w:lvlText w:val=""/>
      <w:lvlJc w:val="left"/>
      <w:pPr>
        <w:ind w:left="4374" w:hanging="360"/>
      </w:pPr>
      <w:rPr>
        <w:rFonts w:ascii="Wingdings" w:hAnsi="Wingdings" w:hint="default"/>
      </w:rPr>
    </w:lvl>
    <w:lvl w:ilvl="6" w:tplc="04260001" w:tentative="1">
      <w:start w:val="1"/>
      <w:numFmt w:val="bullet"/>
      <w:lvlText w:val=""/>
      <w:lvlJc w:val="left"/>
      <w:pPr>
        <w:ind w:left="5094" w:hanging="360"/>
      </w:pPr>
      <w:rPr>
        <w:rFonts w:ascii="Symbol" w:hAnsi="Symbol" w:hint="default"/>
      </w:rPr>
    </w:lvl>
    <w:lvl w:ilvl="7" w:tplc="04260003" w:tentative="1">
      <w:start w:val="1"/>
      <w:numFmt w:val="bullet"/>
      <w:lvlText w:val="o"/>
      <w:lvlJc w:val="left"/>
      <w:pPr>
        <w:ind w:left="5814" w:hanging="360"/>
      </w:pPr>
      <w:rPr>
        <w:rFonts w:ascii="Courier New" w:hAnsi="Courier New" w:cs="Courier New" w:hint="default"/>
      </w:rPr>
    </w:lvl>
    <w:lvl w:ilvl="8" w:tplc="04260005" w:tentative="1">
      <w:start w:val="1"/>
      <w:numFmt w:val="bullet"/>
      <w:lvlText w:val=""/>
      <w:lvlJc w:val="left"/>
      <w:pPr>
        <w:ind w:left="6534" w:hanging="360"/>
      </w:pPr>
      <w:rPr>
        <w:rFonts w:ascii="Wingdings" w:hAnsi="Wingdings" w:hint="default"/>
      </w:rPr>
    </w:lvl>
  </w:abstractNum>
  <w:abstractNum w:abstractNumId="37" w15:restartNumberingAfterBreak="0">
    <w:nsid w:val="75093AEE"/>
    <w:multiLevelType w:val="hybridMultilevel"/>
    <w:tmpl w:val="99C2215A"/>
    <w:lvl w:ilvl="0" w:tplc="8676CF9E">
      <w:start w:val="100"/>
      <w:numFmt w:val="bullet"/>
      <w:lvlText w:val="-"/>
      <w:lvlJc w:val="left"/>
      <w:pPr>
        <w:ind w:left="1080" w:hanging="360"/>
      </w:pPr>
      <w:rPr>
        <w:rFonts w:ascii="Calibri" w:eastAsiaTheme="minorHAnsi" w:hAnsi="Calibri" w:cs="Calibri"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38" w15:restartNumberingAfterBreak="0">
    <w:nsid w:val="756610F0"/>
    <w:multiLevelType w:val="multilevel"/>
    <w:tmpl w:val="EE7CBFAC"/>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79C43538"/>
    <w:multiLevelType w:val="multilevel"/>
    <w:tmpl w:val="E6365AA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7B095787"/>
    <w:multiLevelType w:val="multilevel"/>
    <w:tmpl w:val="3978447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41" w15:restartNumberingAfterBreak="0">
    <w:nsid w:val="7DC37E17"/>
    <w:multiLevelType w:val="multilevel"/>
    <w:tmpl w:val="1A28B4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7F407CA2"/>
    <w:multiLevelType w:val="multilevel"/>
    <w:tmpl w:val="3F9EE8B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4"/>
  </w:num>
  <w:num w:numId="2">
    <w:abstractNumId w:val="41"/>
  </w:num>
  <w:num w:numId="3">
    <w:abstractNumId w:val="19"/>
  </w:num>
  <w:num w:numId="4">
    <w:abstractNumId w:val="17"/>
  </w:num>
  <w:num w:numId="5">
    <w:abstractNumId w:val="7"/>
  </w:num>
  <w:num w:numId="6">
    <w:abstractNumId w:val="26"/>
  </w:num>
  <w:num w:numId="7">
    <w:abstractNumId w:val="36"/>
  </w:num>
  <w:num w:numId="8">
    <w:abstractNumId w:val="13"/>
  </w:num>
  <w:num w:numId="9">
    <w:abstractNumId w:val="6"/>
  </w:num>
  <w:num w:numId="10">
    <w:abstractNumId w:val="18"/>
  </w:num>
  <w:num w:numId="11">
    <w:abstractNumId w:val="23"/>
  </w:num>
  <w:num w:numId="12">
    <w:abstractNumId w:val="35"/>
  </w:num>
  <w:num w:numId="13">
    <w:abstractNumId w:val="0"/>
  </w:num>
  <w:num w:numId="14">
    <w:abstractNumId w:val="1"/>
  </w:num>
  <w:num w:numId="15">
    <w:abstractNumId w:val="2"/>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3"/>
  </w:num>
  <w:num w:numId="20">
    <w:abstractNumId w:val="11"/>
  </w:num>
  <w:num w:numId="21">
    <w:abstractNumId w:val="29"/>
  </w:num>
  <w:num w:numId="22">
    <w:abstractNumId w:val="9"/>
  </w:num>
  <w:num w:numId="23">
    <w:abstractNumId w:val="32"/>
  </w:num>
  <w:num w:numId="24">
    <w:abstractNumId w:val="20"/>
  </w:num>
  <w:num w:numId="25">
    <w:abstractNumId w:val="14"/>
  </w:num>
  <w:num w:numId="26">
    <w:abstractNumId w:val="31"/>
  </w:num>
  <w:num w:numId="27">
    <w:abstractNumId w:val="28"/>
  </w:num>
  <w:num w:numId="28">
    <w:abstractNumId w:val="42"/>
  </w:num>
  <w:num w:numId="29">
    <w:abstractNumId w:val="40"/>
  </w:num>
  <w:num w:numId="30">
    <w:abstractNumId w:val="33"/>
  </w:num>
  <w:num w:numId="31">
    <w:abstractNumId w:val="8"/>
  </w:num>
  <w:num w:numId="32">
    <w:abstractNumId w:val="21"/>
  </w:num>
  <w:num w:numId="33">
    <w:abstractNumId w:val="38"/>
  </w:num>
  <w:num w:numId="34">
    <w:abstractNumId w:val="34"/>
  </w:num>
  <w:num w:numId="35">
    <w:abstractNumId w:val="12"/>
  </w:num>
  <w:num w:numId="36">
    <w:abstractNumId w:val="16"/>
  </w:num>
  <w:num w:numId="37">
    <w:abstractNumId w:val="37"/>
  </w:num>
  <w:num w:numId="38">
    <w:abstractNumId w:val="25"/>
  </w:num>
  <w:num w:numId="39">
    <w:abstractNumId w:val="22"/>
  </w:num>
  <w:num w:numId="40">
    <w:abstractNumId w:val="30"/>
  </w:num>
  <w:num w:numId="41">
    <w:abstractNumId w:val="27"/>
  </w:num>
  <w:num w:numId="42">
    <w:abstractNumId w:val="39"/>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766B"/>
    <w:rsid w:val="0000464D"/>
    <w:rsid w:val="000145DF"/>
    <w:rsid w:val="000275F5"/>
    <w:rsid w:val="00030982"/>
    <w:rsid w:val="000336B3"/>
    <w:rsid w:val="0003682B"/>
    <w:rsid w:val="00036DE7"/>
    <w:rsid w:val="00042D9A"/>
    <w:rsid w:val="00043F68"/>
    <w:rsid w:val="0008681F"/>
    <w:rsid w:val="000868EB"/>
    <w:rsid w:val="00087975"/>
    <w:rsid w:val="000B2205"/>
    <w:rsid w:val="000B22B6"/>
    <w:rsid w:val="000C45D7"/>
    <w:rsid w:val="000D7676"/>
    <w:rsid w:val="000E4CF4"/>
    <w:rsid w:val="000F3AA8"/>
    <w:rsid w:val="000F3F58"/>
    <w:rsid w:val="000F4E50"/>
    <w:rsid w:val="00116313"/>
    <w:rsid w:val="0011661A"/>
    <w:rsid w:val="0012285F"/>
    <w:rsid w:val="00123D8B"/>
    <w:rsid w:val="00127F35"/>
    <w:rsid w:val="00133F95"/>
    <w:rsid w:val="00135FCB"/>
    <w:rsid w:val="00146273"/>
    <w:rsid w:val="00163D96"/>
    <w:rsid w:val="00167748"/>
    <w:rsid w:val="00195465"/>
    <w:rsid w:val="00196F0A"/>
    <w:rsid w:val="001B01DD"/>
    <w:rsid w:val="001C6332"/>
    <w:rsid w:val="00200847"/>
    <w:rsid w:val="002023D2"/>
    <w:rsid w:val="00224E04"/>
    <w:rsid w:val="00230E27"/>
    <w:rsid w:val="00237A9C"/>
    <w:rsid w:val="00247A8D"/>
    <w:rsid w:val="00252EBB"/>
    <w:rsid w:val="0026286B"/>
    <w:rsid w:val="00280C89"/>
    <w:rsid w:val="00281BD5"/>
    <w:rsid w:val="002879BA"/>
    <w:rsid w:val="002A6A83"/>
    <w:rsid w:val="002C48C5"/>
    <w:rsid w:val="002C5274"/>
    <w:rsid w:val="002D49B9"/>
    <w:rsid w:val="002D6377"/>
    <w:rsid w:val="002E5441"/>
    <w:rsid w:val="00310B80"/>
    <w:rsid w:val="00316350"/>
    <w:rsid w:val="00354DDC"/>
    <w:rsid w:val="0038436F"/>
    <w:rsid w:val="0038550F"/>
    <w:rsid w:val="003965D6"/>
    <w:rsid w:val="00396F5D"/>
    <w:rsid w:val="003A1381"/>
    <w:rsid w:val="003B5549"/>
    <w:rsid w:val="003D7FC5"/>
    <w:rsid w:val="003E3DAB"/>
    <w:rsid w:val="00402CF5"/>
    <w:rsid w:val="00403A7E"/>
    <w:rsid w:val="00414836"/>
    <w:rsid w:val="004233C0"/>
    <w:rsid w:val="00423DD8"/>
    <w:rsid w:val="004463B2"/>
    <w:rsid w:val="00450460"/>
    <w:rsid w:val="00470E3A"/>
    <w:rsid w:val="004734EF"/>
    <w:rsid w:val="00476BE8"/>
    <w:rsid w:val="00482B0A"/>
    <w:rsid w:val="00497FDB"/>
    <w:rsid w:val="004A1A42"/>
    <w:rsid w:val="004B0528"/>
    <w:rsid w:val="004B539A"/>
    <w:rsid w:val="004C2B0D"/>
    <w:rsid w:val="004C3D90"/>
    <w:rsid w:val="004D05C7"/>
    <w:rsid w:val="004E09D3"/>
    <w:rsid w:val="004E1E3C"/>
    <w:rsid w:val="004E4CAD"/>
    <w:rsid w:val="004F26AF"/>
    <w:rsid w:val="00507E76"/>
    <w:rsid w:val="005145F7"/>
    <w:rsid w:val="0051718E"/>
    <w:rsid w:val="005236BE"/>
    <w:rsid w:val="005702B4"/>
    <w:rsid w:val="0057371D"/>
    <w:rsid w:val="00580742"/>
    <w:rsid w:val="00582B44"/>
    <w:rsid w:val="005A7EFD"/>
    <w:rsid w:val="005C52FC"/>
    <w:rsid w:val="005D4927"/>
    <w:rsid w:val="005E4879"/>
    <w:rsid w:val="00601D8B"/>
    <w:rsid w:val="006337C5"/>
    <w:rsid w:val="006413AB"/>
    <w:rsid w:val="00667DB6"/>
    <w:rsid w:val="00671E53"/>
    <w:rsid w:val="006962C8"/>
    <w:rsid w:val="006972DF"/>
    <w:rsid w:val="006F333F"/>
    <w:rsid w:val="006F5D07"/>
    <w:rsid w:val="00710B56"/>
    <w:rsid w:val="00724AF4"/>
    <w:rsid w:val="00735704"/>
    <w:rsid w:val="007370E1"/>
    <w:rsid w:val="00747D24"/>
    <w:rsid w:val="007518B8"/>
    <w:rsid w:val="007567B0"/>
    <w:rsid w:val="00765517"/>
    <w:rsid w:val="00767F80"/>
    <w:rsid w:val="007746D4"/>
    <w:rsid w:val="00793FBC"/>
    <w:rsid w:val="007A1963"/>
    <w:rsid w:val="007A7111"/>
    <w:rsid w:val="007C219F"/>
    <w:rsid w:val="007E1012"/>
    <w:rsid w:val="007F0DEA"/>
    <w:rsid w:val="007F51FD"/>
    <w:rsid w:val="007F76F9"/>
    <w:rsid w:val="00802164"/>
    <w:rsid w:val="00816BC9"/>
    <w:rsid w:val="00822876"/>
    <w:rsid w:val="0083046C"/>
    <w:rsid w:val="008337E0"/>
    <w:rsid w:val="00835900"/>
    <w:rsid w:val="008362EA"/>
    <w:rsid w:val="00862D92"/>
    <w:rsid w:val="0086662A"/>
    <w:rsid w:val="008738A2"/>
    <w:rsid w:val="00876BA9"/>
    <w:rsid w:val="00882C3F"/>
    <w:rsid w:val="00884831"/>
    <w:rsid w:val="00887E5E"/>
    <w:rsid w:val="00894698"/>
    <w:rsid w:val="008A0918"/>
    <w:rsid w:val="008A6085"/>
    <w:rsid w:val="008B141E"/>
    <w:rsid w:val="008E37D9"/>
    <w:rsid w:val="008F1498"/>
    <w:rsid w:val="008F190C"/>
    <w:rsid w:val="00900CCC"/>
    <w:rsid w:val="00901565"/>
    <w:rsid w:val="00902ED4"/>
    <w:rsid w:val="00915890"/>
    <w:rsid w:val="00924B71"/>
    <w:rsid w:val="00930AD6"/>
    <w:rsid w:val="00944949"/>
    <w:rsid w:val="00951D18"/>
    <w:rsid w:val="00952A72"/>
    <w:rsid w:val="00961B01"/>
    <w:rsid w:val="00974C14"/>
    <w:rsid w:val="009807EE"/>
    <w:rsid w:val="00983278"/>
    <w:rsid w:val="009A0883"/>
    <w:rsid w:val="009B3C33"/>
    <w:rsid w:val="009B5BE4"/>
    <w:rsid w:val="009D4F23"/>
    <w:rsid w:val="009E4386"/>
    <w:rsid w:val="009F0B00"/>
    <w:rsid w:val="009F461E"/>
    <w:rsid w:val="00A1600C"/>
    <w:rsid w:val="00A40160"/>
    <w:rsid w:val="00A468BE"/>
    <w:rsid w:val="00A513BB"/>
    <w:rsid w:val="00AC4CD0"/>
    <w:rsid w:val="00AC6C20"/>
    <w:rsid w:val="00B20582"/>
    <w:rsid w:val="00B33057"/>
    <w:rsid w:val="00B338F8"/>
    <w:rsid w:val="00B36231"/>
    <w:rsid w:val="00B3681A"/>
    <w:rsid w:val="00B5132A"/>
    <w:rsid w:val="00B63FD2"/>
    <w:rsid w:val="00B64300"/>
    <w:rsid w:val="00B714E4"/>
    <w:rsid w:val="00B741D4"/>
    <w:rsid w:val="00B85485"/>
    <w:rsid w:val="00B86785"/>
    <w:rsid w:val="00B87DB3"/>
    <w:rsid w:val="00BA59D4"/>
    <w:rsid w:val="00BC0A0B"/>
    <w:rsid w:val="00BC1A8A"/>
    <w:rsid w:val="00BD1265"/>
    <w:rsid w:val="00C00823"/>
    <w:rsid w:val="00C24DD7"/>
    <w:rsid w:val="00C2514B"/>
    <w:rsid w:val="00C523DA"/>
    <w:rsid w:val="00C64154"/>
    <w:rsid w:val="00C6766B"/>
    <w:rsid w:val="00C747C9"/>
    <w:rsid w:val="00C7679D"/>
    <w:rsid w:val="00C76B4D"/>
    <w:rsid w:val="00C8400C"/>
    <w:rsid w:val="00C958F1"/>
    <w:rsid w:val="00CA18CA"/>
    <w:rsid w:val="00CB35E9"/>
    <w:rsid w:val="00CD2A35"/>
    <w:rsid w:val="00CD4D66"/>
    <w:rsid w:val="00CE167F"/>
    <w:rsid w:val="00CE4A06"/>
    <w:rsid w:val="00D249F8"/>
    <w:rsid w:val="00D33E45"/>
    <w:rsid w:val="00D50F9C"/>
    <w:rsid w:val="00D66152"/>
    <w:rsid w:val="00D71B3D"/>
    <w:rsid w:val="00D71C88"/>
    <w:rsid w:val="00D8099F"/>
    <w:rsid w:val="00D866FF"/>
    <w:rsid w:val="00D9037A"/>
    <w:rsid w:val="00DA4CB5"/>
    <w:rsid w:val="00DC014C"/>
    <w:rsid w:val="00DD1867"/>
    <w:rsid w:val="00DE327C"/>
    <w:rsid w:val="00E14178"/>
    <w:rsid w:val="00E16334"/>
    <w:rsid w:val="00E16468"/>
    <w:rsid w:val="00E35F37"/>
    <w:rsid w:val="00E37935"/>
    <w:rsid w:val="00E53351"/>
    <w:rsid w:val="00E623AD"/>
    <w:rsid w:val="00E6681C"/>
    <w:rsid w:val="00E669AB"/>
    <w:rsid w:val="00E720C2"/>
    <w:rsid w:val="00E750E9"/>
    <w:rsid w:val="00E85FA4"/>
    <w:rsid w:val="00E97063"/>
    <w:rsid w:val="00EA0399"/>
    <w:rsid w:val="00EA0A2E"/>
    <w:rsid w:val="00EA2147"/>
    <w:rsid w:val="00EB5ADF"/>
    <w:rsid w:val="00EC6776"/>
    <w:rsid w:val="00ED1C3C"/>
    <w:rsid w:val="00EE0A9C"/>
    <w:rsid w:val="00EE1059"/>
    <w:rsid w:val="00F0549B"/>
    <w:rsid w:val="00F31275"/>
    <w:rsid w:val="00F6060B"/>
    <w:rsid w:val="00F862EB"/>
    <w:rsid w:val="00FA2868"/>
    <w:rsid w:val="00FA2C0D"/>
    <w:rsid w:val="00FA7440"/>
    <w:rsid w:val="00FB3B32"/>
    <w:rsid w:val="00FC4FAE"/>
    <w:rsid w:val="00FF6EA6"/>
  </w:rsids>
  <m:mathPr>
    <m:mathFont m:val="Cambria Math"/>
    <m:brkBin m:val="before"/>
    <m:brkBinSub m:val="--"/>
    <m:smallFrac m:val="0"/>
    <m:dispDef/>
    <m:lMargin m:val="0"/>
    <m:rMargin m:val="0"/>
    <m:defJc m:val="centerGroup"/>
    <m:wrapIndent m:val="1440"/>
    <m:intLim m:val="subSup"/>
    <m:naryLim m:val="undOvr"/>
  </m:mathPr>
  <w:themeFontLang w:val="lv-LV" w:eastAsia="" w:bidi=""/>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71807252"/>
  <w15:docId w15:val="{2DFF5CF1-0150-6644-A792-C2F55113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lv-LV"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3C9A"/>
    <w:pPr>
      <w:ind w:firstLine="720"/>
      <w:jc w:val="both"/>
    </w:pPr>
    <w:rPr>
      <w:color w:val="00000A"/>
      <w:sz w:val="22"/>
    </w:rPr>
  </w:style>
  <w:style w:type="paragraph" w:styleId="Heading2">
    <w:name w:val="heading 2"/>
    <w:basedOn w:val="Normal"/>
    <w:next w:val="Normal"/>
    <w:link w:val="Heading2Char"/>
    <w:uiPriority w:val="9"/>
    <w:unhideWhenUsed/>
    <w:qFormat/>
    <w:rsid w:val="00FC3C9A"/>
    <w:pPr>
      <w:keepNext/>
      <w:keepLines/>
      <w:spacing w:before="200"/>
      <w:ind w:firstLine="0"/>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B6430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F46095"/>
  </w:style>
  <w:style w:type="character" w:customStyle="1" w:styleId="FooterChar">
    <w:name w:val="Footer Char"/>
    <w:basedOn w:val="DefaultParagraphFont"/>
    <w:link w:val="Footer"/>
    <w:uiPriority w:val="99"/>
    <w:qFormat/>
    <w:rsid w:val="00F46095"/>
  </w:style>
  <w:style w:type="character" w:styleId="CommentReference">
    <w:name w:val="annotation reference"/>
    <w:basedOn w:val="DefaultParagraphFont"/>
    <w:uiPriority w:val="99"/>
    <w:semiHidden/>
    <w:unhideWhenUsed/>
    <w:qFormat/>
    <w:rsid w:val="00922FF2"/>
    <w:rPr>
      <w:sz w:val="16"/>
      <w:szCs w:val="16"/>
    </w:rPr>
  </w:style>
  <w:style w:type="character" w:customStyle="1" w:styleId="CommentTextChar">
    <w:name w:val="Comment Text Char"/>
    <w:basedOn w:val="DefaultParagraphFont"/>
    <w:link w:val="CommentText"/>
    <w:uiPriority w:val="99"/>
    <w:qFormat/>
    <w:rsid w:val="00922FF2"/>
    <w:rPr>
      <w:sz w:val="20"/>
      <w:szCs w:val="20"/>
    </w:rPr>
  </w:style>
  <w:style w:type="character" w:customStyle="1" w:styleId="CommentSubjectChar">
    <w:name w:val="Comment Subject Char"/>
    <w:basedOn w:val="CommentTextChar"/>
    <w:link w:val="CommentSubject"/>
    <w:uiPriority w:val="99"/>
    <w:semiHidden/>
    <w:qFormat/>
    <w:rsid w:val="00922FF2"/>
    <w:rPr>
      <w:b/>
      <w:bCs/>
      <w:sz w:val="20"/>
      <w:szCs w:val="20"/>
    </w:rPr>
  </w:style>
  <w:style w:type="character" w:customStyle="1" w:styleId="BalloonTextChar">
    <w:name w:val="Balloon Text Char"/>
    <w:basedOn w:val="DefaultParagraphFont"/>
    <w:link w:val="BalloonText"/>
    <w:uiPriority w:val="99"/>
    <w:semiHidden/>
    <w:qFormat/>
    <w:rsid w:val="00922FF2"/>
    <w:rPr>
      <w:rFonts w:ascii="Segoe UI" w:hAnsi="Segoe UI" w:cs="Segoe UI"/>
      <w:sz w:val="18"/>
      <w:szCs w:val="18"/>
    </w:rPr>
  </w:style>
  <w:style w:type="character" w:customStyle="1" w:styleId="Heading2Char">
    <w:name w:val="Heading 2 Char"/>
    <w:basedOn w:val="DefaultParagraphFont"/>
    <w:link w:val="Heading2"/>
    <w:uiPriority w:val="9"/>
    <w:qFormat/>
    <w:rsid w:val="00FC3C9A"/>
    <w:rPr>
      <w:rFonts w:eastAsiaTheme="majorEastAsia" w:cstheme="majorBidi"/>
      <w:bCs/>
      <w:i/>
      <w:color w:val="000000" w:themeColor="text1"/>
      <w:szCs w:val="26"/>
    </w:rPr>
  </w:style>
  <w:style w:type="character" w:customStyle="1" w:styleId="FootnoteTextChar">
    <w:name w:val="Footnote Text Char"/>
    <w:basedOn w:val="DefaultParagraphFont"/>
    <w:link w:val="FootnoteText"/>
    <w:uiPriority w:val="99"/>
    <w:semiHidden/>
    <w:qFormat/>
    <w:rsid w:val="00DC3218"/>
    <w:rPr>
      <w:sz w:val="20"/>
      <w:szCs w:val="20"/>
    </w:rPr>
  </w:style>
  <w:style w:type="character" w:styleId="FootnoteReference">
    <w:name w:val="footnote reference"/>
    <w:basedOn w:val="DefaultParagraphFont"/>
    <w:unhideWhenUsed/>
    <w:qFormat/>
    <w:rsid w:val="00DC3218"/>
    <w:rPr>
      <w:vertAlign w:val="superscript"/>
    </w:rPr>
  </w:style>
  <w:style w:type="character" w:customStyle="1" w:styleId="InternetLink">
    <w:name w:val="Internet Link"/>
    <w:basedOn w:val="DefaultParagraphFont"/>
    <w:uiPriority w:val="99"/>
    <w:unhideWhenUsed/>
    <w:rsid w:val="00DC3218"/>
    <w:rPr>
      <w:color w:val="0563C1" w:themeColor="hyperlink"/>
      <w:u w:val="single"/>
    </w:rPr>
  </w:style>
  <w:style w:type="character" w:customStyle="1" w:styleId="ListLabel1">
    <w:name w:val="ListLabel 1"/>
    <w:qFormat/>
    <w:rPr>
      <w:rFonts w:eastAsia="Calibri" w:cs="Calibri"/>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alibri"/>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Georgia"/>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Narrow" w:eastAsia="Tahoma" w:hAnsi="Liberation Sans Narrow"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F21238"/>
    <w:pPr>
      <w:ind w:left="720"/>
      <w:contextualSpacing/>
    </w:pPr>
  </w:style>
  <w:style w:type="paragraph" w:styleId="Header">
    <w:name w:val="header"/>
    <w:basedOn w:val="Normal"/>
    <w:link w:val="HeaderChar"/>
    <w:uiPriority w:val="99"/>
    <w:unhideWhenUsed/>
    <w:rsid w:val="00F46095"/>
    <w:pPr>
      <w:tabs>
        <w:tab w:val="center" w:pos="4513"/>
        <w:tab w:val="right" w:pos="9026"/>
      </w:tabs>
    </w:pPr>
  </w:style>
  <w:style w:type="paragraph" w:styleId="Footer">
    <w:name w:val="footer"/>
    <w:basedOn w:val="Normal"/>
    <w:link w:val="FooterChar"/>
    <w:uiPriority w:val="99"/>
    <w:unhideWhenUsed/>
    <w:rsid w:val="00F46095"/>
    <w:pPr>
      <w:tabs>
        <w:tab w:val="center" w:pos="4513"/>
        <w:tab w:val="right" w:pos="9026"/>
      </w:tabs>
    </w:pPr>
  </w:style>
  <w:style w:type="paragraph" w:styleId="CommentText">
    <w:name w:val="annotation text"/>
    <w:basedOn w:val="Normal"/>
    <w:link w:val="CommentTextChar"/>
    <w:uiPriority w:val="99"/>
    <w:unhideWhenUsed/>
    <w:qFormat/>
    <w:rsid w:val="00922FF2"/>
    <w:rPr>
      <w:sz w:val="20"/>
      <w:szCs w:val="20"/>
    </w:rPr>
  </w:style>
  <w:style w:type="paragraph" w:styleId="CommentSubject">
    <w:name w:val="annotation subject"/>
    <w:basedOn w:val="CommentText"/>
    <w:link w:val="CommentSubjectChar"/>
    <w:uiPriority w:val="99"/>
    <w:semiHidden/>
    <w:unhideWhenUsed/>
    <w:qFormat/>
    <w:rsid w:val="00922FF2"/>
    <w:rPr>
      <w:b/>
      <w:bCs/>
    </w:rPr>
  </w:style>
  <w:style w:type="paragraph" w:styleId="BalloonText">
    <w:name w:val="Balloon Text"/>
    <w:basedOn w:val="Normal"/>
    <w:link w:val="BalloonTextChar"/>
    <w:uiPriority w:val="99"/>
    <w:semiHidden/>
    <w:unhideWhenUsed/>
    <w:qFormat/>
    <w:rsid w:val="00922FF2"/>
    <w:rPr>
      <w:rFonts w:ascii="Segoe UI" w:hAnsi="Segoe UI" w:cs="Segoe UI"/>
      <w:sz w:val="18"/>
      <w:szCs w:val="18"/>
    </w:rPr>
  </w:style>
  <w:style w:type="paragraph" w:styleId="Bibliography">
    <w:name w:val="Bibliography"/>
    <w:basedOn w:val="Normal"/>
    <w:next w:val="Normal"/>
    <w:uiPriority w:val="37"/>
    <w:unhideWhenUsed/>
    <w:qFormat/>
    <w:rsid w:val="00E442AB"/>
    <w:pPr>
      <w:ind w:left="720" w:hanging="720"/>
    </w:pPr>
  </w:style>
  <w:style w:type="paragraph" w:styleId="FootnoteText">
    <w:name w:val="footnote text"/>
    <w:basedOn w:val="Normal"/>
    <w:link w:val="FootnoteTextChar"/>
    <w:unhideWhenUsed/>
    <w:qFormat/>
    <w:rsid w:val="00DC3218"/>
    <w:rPr>
      <w:sz w:val="20"/>
      <w:szCs w:val="20"/>
    </w:rPr>
  </w:style>
  <w:style w:type="table" w:styleId="TableGrid">
    <w:name w:val="Table Grid"/>
    <w:basedOn w:val="TableNormal"/>
    <w:uiPriority w:val="39"/>
    <w:rsid w:val="00F212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96F5D"/>
    <w:rPr>
      <w:color w:val="00000A"/>
      <w:sz w:val="22"/>
    </w:rPr>
  </w:style>
  <w:style w:type="paragraph" w:styleId="NormalWeb">
    <w:name w:val="Normal (Web)"/>
    <w:basedOn w:val="Normal"/>
    <w:uiPriority w:val="99"/>
    <w:semiHidden/>
    <w:unhideWhenUsed/>
    <w:rsid w:val="002A6A83"/>
    <w:pPr>
      <w:spacing w:before="100" w:beforeAutospacing="1" w:after="100" w:afterAutospacing="1"/>
      <w:ind w:firstLine="0"/>
      <w:jc w:val="left"/>
    </w:pPr>
    <w:rPr>
      <w:rFonts w:ascii="Times New Roman" w:eastAsiaTheme="minorEastAsia" w:hAnsi="Times New Roman" w:cs="Times New Roman"/>
      <w:color w:val="auto"/>
      <w:sz w:val="24"/>
      <w:szCs w:val="24"/>
      <w:lang w:val="en-US"/>
    </w:rPr>
  </w:style>
  <w:style w:type="character" w:customStyle="1" w:styleId="st">
    <w:name w:val="st"/>
    <w:basedOn w:val="DefaultParagraphFont"/>
    <w:rsid w:val="008F1498"/>
  </w:style>
  <w:style w:type="character" w:customStyle="1" w:styleId="FootnoteCharacters">
    <w:name w:val="Footnote Characters"/>
    <w:rsid w:val="007F76F9"/>
  </w:style>
  <w:style w:type="character" w:styleId="Hyperlink">
    <w:name w:val="Hyperlink"/>
    <w:rsid w:val="007F76F9"/>
    <w:rPr>
      <w:color w:val="000080"/>
      <w:u w:val="single"/>
    </w:rPr>
  </w:style>
  <w:style w:type="character" w:customStyle="1" w:styleId="WW-FootnoteReference">
    <w:name w:val="WW-Footnote Reference"/>
    <w:rsid w:val="00EA2147"/>
    <w:rPr>
      <w:vertAlign w:val="superscript"/>
    </w:rPr>
  </w:style>
  <w:style w:type="character" w:styleId="Emphasis">
    <w:name w:val="Emphasis"/>
    <w:uiPriority w:val="20"/>
    <w:qFormat/>
    <w:rsid w:val="00EA2147"/>
    <w:rPr>
      <w:i/>
      <w:iCs/>
    </w:rPr>
  </w:style>
  <w:style w:type="character" w:customStyle="1" w:styleId="Heading3Char">
    <w:name w:val="Heading 3 Char"/>
    <w:basedOn w:val="DefaultParagraphFont"/>
    <w:link w:val="Heading3"/>
    <w:uiPriority w:val="9"/>
    <w:qFormat/>
    <w:rsid w:val="00B64300"/>
    <w:rPr>
      <w:rFonts w:asciiTheme="majorHAnsi" w:eastAsiaTheme="majorEastAsia" w:hAnsiTheme="majorHAnsi" w:cstheme="majorBidi"/>
      <w:color w:val="1F4D78" w:themeColor="accent1" w:themeShade="7F"/>
      <w:sz w:val="24"/>
      <w:szCs w:val="24"/>
    </w:rPr>
  </w:style>
  <w:style w:type="paragraph" w:customStyle="1" w:styleId="TableContents">
    <w:name w:val="Table Contents"/>
    <w:basedOn w:val="Normal"/>
    <w:qFormat/>
    <w:rsid w:val="00B64300"/>
    <w:pPr>
      <w:suppressLineNumbers/>
      <w:tabs>
        <w:tab w:val="center" w:pos="7088"/>
      </w:tabs>
      <w:ind w:firstLine="0"/>
      <w:jc w:val="left"/>
    </w:pPr>
    <w:rPr>
      <w:rFonts w:ascii="Liberation Serif" w:eastAsia="NSimSun" w:hAnsi="Liberation Serif" w:cs="Arial"/>
      <w:color w:val="auto"/>
      <w:kern w:val="2"/>
      <w:sz w:val="24"/>
      <w:szCs w:val="24"/>
      <w:lang w:val="en-GB" w:eastAsia="zh-CN" w:bidi="hi-IN"/>
    </w:rPr>
  </w:style>
  <w:style w:type="table" w:customStyle="1" w:styleId="TableGrid1">
    <w:name w:val="Table Grid1"/>
    <w:basedOn w:val="TableNormal"/>
    <w:next w:val="TableGrid"/>
    <w:uiPriority w:val="39"/>
    <w:rsid w:val="00B64300"/>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64300"/>
    <w:rPr>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1">
    <w:name w:val="A1"/>
    <w:uiPriority w:val="99"/>
    <w:qFormat/>
    <w:rsid w:val="00B64300"/>
    <w:rPr>
      <w:color w:val="000000"/>
      <w:sz w:val="16"/>
      <w:szCs w:val="16"/>
    </w:rPr>
  </w:style>
  <w:style w:type="character" w:customStyle="1" w:styleId="FootnoteAnchor">
    <w:name w:val="Footnote Anchor"/>
    <w:rsid w:val="00B64300"/>
    <w:rPr>
      <w:vertAlign w:val="superscript"/>
    </w:rPr>
  </w:style>
  <w:style w:type="character" w:styleId="Strong">
    <w:name w:val="Strong"/>
    <w:basedOn w:val="DefaultParagraphFont"/>
    <w:uiPriority w:val="22"/>
    <w:qFormat/>
    <w:rsid w:val="00B64300"/>
    <w:rPr>
      <w:b/>
      <w:bCs/>
    </w:rPr>
  </w:style>
  <w:style w:type="paragraph" w:customStyle="1" w:styleId="Style2">
    <w:name w:val="Style2"/>
    <w:basedOn w:val="Normal"/>
    <w:uiPriority w:val="99"/>
    <w:rsid w:val="00747D24"/>
    <w:pPr>
      <w:widowControl w:val="0"/>
      <w:autoSpaceDE w:val="0"/>
      <w:autoSpaceDN w:val="0"/>
      <w:adjustRightInd w:val="0"/>
      <w:ind w:firstLine="0"/>
      <w:jc w:val="left"/>
    </w:pPr>
    <w:rPr>
      <w:rFonts w:ascii="Arial" w:eastAsiaTheme="minorEastAsia" w:hAnsi="Arial" w:cs="Arial"/>
      <w:color w:val="auto"/>
      <w:sz w:val="24"/>
      <w:szCs w:val="24"/>
      <w:lang w:val="en-US"/>
    </w:rPr>
  </w:style>
  <w:style w:type="character" w:customStyle="1" w:styleId="FontStyle11">
    <w:name w:val="Font Style11"/>
    <w:basedOn w:val="DefaultParagraphFont"/>
    <w:uiPriority w:val="99"/>
    <w:rsid w:val="00747D24"/>
    <w:rPr>
      <w:rFonts w:ascii="Times New Roman" w:hAnsi="Times New Roman" w:cs="Times New Roman"/>
      <w:i/>
      <w:iCs/>
      <w:sz w:val="12"/>
      <w:szCs w:val="12"/>
    </w:rPr>
  </w:style>
  <w:style w:type="character" w:customStyle="1" w:styleId="FontStyle13">
    <w:name w:val="Font Style13"/>
    <w:basedOn w:val="DefaultParagraphFont"/>
    <w:uiPriority w:val="99"/>
    <w:qFormat/>
    <w:rsid w:val="000F3F58"/>
    <w:rPr>
      <w:rFonts w:ascii="Arial" w:hAnsi="Arial" w:cs="Arial"/>
      <w:sz w:val="18"/>
      <w:szCs w:val="18"/>
    </w:rPr>
  </w:style>
  <w:style w:type="character" w:styleId="FollowedHyperlink">
    <w:name w:val="FollowedHyperlink"/>
    <w:basedOn w:val="DefaultParagraphFont"/>
    <w:uiPriority w:val="99"/>
    <w:semiHidden/>
    <w:unhideWhenUsed/>
    <w:rsid w:val="00BA59D4"/>
    <w:rPr>
      <w:color w:val="954F72" w:themeColor="followedHyperlink"/>
      <w:u w:val="single"/>
    </w:rPr>
  </w:style>
  <w:style w:type="paragraph" w:customStyle="1" w:styleId="Body">
    <w:name w:val="Body"/>
    <w:rsid w:val="007F0DEA"/>
    <w:pPr>
      <w:pBdr>
        <w:top w:val="nil"/>
        <w:left w:val="nil"/>
        <w:bottom w:val="nil"/>
        <w:right w:val="nil"/>
        <w:between w:val="nil"/>
        <w:bar w:val="nil"/>
      </w:pBdr>
      <w:spacing w:after="200" w:line="276" w:lineRule="auto"/>
    </w:pPr>
    <w:rPr>
      <w:rFonts w:ascii="Calibri" w:eastAsia="Arial Unicode MS" w:hAnsi="Calibri" w:cs="Arial Unicode MS"/>
      <w:color w:val="000000"/>
      <w:sz w:val="22"/>
      <w:u w:color="000000"/>
      <w:bdr w:val="nil"/>
      <w:lang w:eastAsia="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359494">
      <w:bodyDiv w:val="1"/>
      <w:marLeft w:val="0"/>
      <w:marRight w:val="0"/>
      <w:marTop w:val="0"/>
      <w:marBottom w:val="0"/>
      <w:divBdr>
        <w:top w:val="none" w:sz="0" w:space="0" w:color="auto"/>
        <w:left w:val="none" w:sz="0" w:space="0" w:color="auto"/>
        <w:bottom w:val="none" w:sz="0" w:space="0" w:color="auto"/>
        <w:right w:val="none" w:sz="0" w:space="0" w:color="auto"/>
      </w:divBdr>
    </w:div>
    <w:div w:id="1136676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lava.lv/25/section.aspx/View/26" TargetMode="External"/><Relationship Id="rId13" Type="http://schemas.openxmlformats.org/officeDocument/2006/relationships/hyperlink" Target="https://du.lv/wp-content/uploads/2018/11/6_Ilze_Ozola_pdf.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uccow-stiftung.de/tl_files/pdfs_downloads/Buecher%20und%20Broschueren/Bochure%20Paludiculture.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ew.llkc.lv/lv/nozares/ekonomika/sagatavoti-bruto-segumi-par-2016-ga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10thbiodiversity.biology.lv/bookofabstracts2019.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ilava.lv/userfiles/file/Mezzinatne%2016(49)2006/3_Lazdina_mezzinatne_16_opt.pdf" TargetMode="External"/><Relationship Id="rId14" Type="http://schemas.openxmlformats.org/officeDocument/2006/relationships/hyperlink" Target="https://nat-programme.daba.gov.lv/upload/File/Augsto_purvu_atjaunosana_MPakalne.pdf" TargetMode="External"/></Relationships>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2</b:Tag>
    <b:RefOrder>1</b:RefOrder>
  </b:Source>
</b:Sources>
</file>

<file path=customXml/itemProps1.xml><?xml version="1.0" encoding="utf-8"?>
<ds:datastoreItem xmlns:ds="http://schemas.openxmlformats.org/officeDocument/2006/customXml" ds:itemID="{8F5795E4-B5A9-45C2-85D1-DAF71E217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1</Pages>
  <Words>103786</Words>
  <Characters>59159</Characters>
  <Application>Microsoft Office Word</Application>
  <DocSecurity>0</DocSecurity>
  <Lines>492</Lines>
  <Paragraphs>325</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Latvijas apstākļos piemērotie kūdrāju rekultivācijas veidi</vt:lpstr>
      <vt:lpstr/>
    </vt:vector>
  </TitlesOfParts>
  <Company>VARAM</Company>
  <LinksUpToDate>false</LinksUpToDate>
  <CharactersWithSpaces>16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vijas apstākļos piemērotie kūdrāju rekultivācijas veidi</dc:title>
  <dc:subject>4. Pielikums</dc:subject>
  <dc:creator>Kristīne Gāga</dc:creator>
  <dc:description>67026518, kristine.gaga@varam.gov.lv</dc:description>
  <cp:lastModifiedBy>Aija Talmane</cp:lastModifiedBy>
  <cp:revision>7</cp:revision>
  <cp:lastPrinted>2019-01-04T08:11:00Z</cp:lastPrinted>
  <dcterms:created xsi:type="dcterms:W3CDTF">2020-10-16T05:32:00Z</dcterms:created>
  <dcterms:modified xsi:type="dcterms:W3CDTF">2020-11-16T07:37:00Z</dcterms:modified>
  <dc:language>lv-LV</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xNQb8DK5"/&gt;&lt;style id="http://www.zotero.org/styles/elsevier-harvard" hasBibliography="1" bibliographyStyleHasBeenSet="1"/&gt;&lt;prefs&gt;&lt;pref name="fieldType" value="Field"/&gt;&lt;pref name="storeReferenc</vt:lpwstr>
  </property>
  <property fmtid="{D5CDD505-2E9C-101B-9397-08002B2CF9AE}" pid="9" name="ZOTERO_PREF_2">
    <vt:lpwstr>es" value="true"/&gt;&lt;pref name="automaticJournalAbbreviations" value="true"/&gt;&lt;pref name="noteType" value=""/&gt;&lt;/prefs&gt;&lt;/data&gt;</vt:lpwstr>
  </property>
</Properties>
</file>